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827CC6" w14:textId="22EC534A" w:rsidR="0067520E" w:rsidRPr="00D123FB" w:rsidRDefault="00D97DB2" w:rsidP="00C57BF9">
      <w:pPr>
        <w:spacing w:line="360" w:lineRule="auto"/>
        <w:jc w:val="center"/>
        <w:rPr>
          <w:sz w:val="96"/>
          <w:szCs w:val="96"/>
        </w:rPr>
      </w:pPr>
      <w:r>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proofErr w:type="spellStart"/>
      <w:r w:rsidRPr="00D123FB">
        <w:rPr>
          <w:sz w:val="96"/>
          <w:szCs w:val="96"/>
        </w:rPr>
        <w:t>RangeShifter</w:t>
      </w:r>
      <w:proofErr w:type="spellEnd"/>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63BAE80A"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2.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2E467846" w:rsidR="0067520E" w:rsidRPr="00D123FB" w:rsidRDefault="004F264F" w:rsidP="00C57BF9">
      <w:pPr>
        <w:pBdr>
          <w:bottom w:val="single" w:sz="18" w:space="1" w:color="auto"/>
        </w:pBdr>
        <w:spacing w:line="360" w:lineRule="auto"/>
        <w:jc w:val="center"/>
        <w:rPr>
          <w:sz w:val="36"/>
          <w:szCs w:val="36"/>
        </w:rPr>
      </w:pPr>
      <w:r>
        <w:rPr>
          <w:sz w:val="36"/>
          <w:szCs w:val="36"/>
        </w:rPr>
        <w:t>Novem</w:t>
      </w:r>
      <w:r w:rsidR="00240365">
        <w:rPr>
          <w:sz w:val="36"/>
          <w:szCs w:val="36"/>
        </w:rPr>
        <w:t>ber</w:t>
      </w:r>
      <w:r w:rsidR="000D0A47">
        <w:rPr>
          <w:sz w:val="36"/>
          <w:szCs w:val="36"/>
        </w:rPr>
        <w:t xml:space="preserve"> </w:t>
      </w:r>
      <w:r w:rsidR="00A27AA6">
        <w:rPr>
          <w:sz w:val="36"/>
          <w:szCs w:val="36"/>
        </w:rPr>
        <w:t>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 xml:space="preserve">How to use the </w:t>
      </w:r>
      <w:proofErr w:type="spellStart"/>
      <w:r w:rsidRPr="00F43747">
        <w:rPr>
          <w:b/>
          <w:sz w:val="32"/>
          <w:szCs w:val="32"/>
        </w:rPr>
        <w:t>RangeShifter</w:t>
      </w:r>
      <w:proofErr w:type="spellEnd"/>
      <w:r w:rsidRPr="00F43747">
        <w:rPr>
          <w:b/>
          <w:sz w:val="32"/>
          <w:szCs w:val="32"/>
        </w:rPr>
        <w:t xml:space="preserve">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w:t>
      </w:r>
      <w:proofErr w:type="spellStart"/>
      <w:r w:rsidRPr="00D123FB">
        <w:rPr>
          <w:szCs w:val="24"/>
          <w:lang w:eastAsia="en-GB"/>
        </w:rPr>
        <w:t>RangeShifter</w:t>
      </w:r>
      <w:proofErr w:type="spellEnd"/>
      <w:r w:rsidRPr="00D123FB">
        <w:rPr>
          <w:szCs w:val="24"/>
          <w:lang w:eastAsia="en-GB"/>
        </w:rPr>
        <w:t xml:space="preserve">.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w:t>
      </w:r>
      <w:proofErr w:type="spellStart"/>
      <w:r w:rsidRPr="00D123FB">
        <w:rPr>
          <w:szCs w:val="24"/>
          <w:lang w:eastAsia="en-GB"/>
        </w:rPr>
        <w:t>RangeShifter</w:t>
      </w:r>
      <w:proofErr w:type="spellEnd"/>
      <w:r w:rsidRPr="00D123FB">
        <w:rPr>
          <w:szCs w:val="24"/>
          <w:lang w:eastAsia="en-GB"/>
        </w:rPr>
        <w:t xml:space="preserve">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and also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02E508DF" w14:textId="66D37961" w:rsidR="00092A14"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54110034" w:history="1">
        <w:r w:rsidR="00092A14" w:rsidRPr="00E02478">
          <w:rPr>
            <w:rStyle w:val="Hyperlink"/>
          </w:rPr>
          <w:t>1</w:t>
        </w:r>
        <w:r w:rsidR="00092A14">
          <w:rPr>
            <w:rFonts w:asciiTheme="minorHAnsi" w:eastAsiaTheme="minorEastAsia" w:hAnsiTheme="minorHAnsi" w:cstheme="minorBidi"/>
            <w:b w:val="0"/>
            <w:sz w:val="22"/>
            <w:szCs w:val="22"/>
            <w:lang w:eastAsia="en-GB"/>
          </w:rPr>
          <w:tab/>
        </w:r>
        <w:r w:rsidR="00092A14" w:rsidRPr="00E02478">
          <w:rPr>
            <w:rStyle w:val="Hyperlink"/>
          </w:rPr>
          <w:t>Introduction</w:t>
        </w:r>
        <w:r w:rsidR="00092A14">
          <w:rPr>
            <w:webHidden/>
          </w:rPr>
          <w:tab/>
        </w:r>
        <w:r w:rsidR="00092A14">
          <w:rPr>
            <w:webHidden/>
          </w:rPr>
          <w:fldChar w:fldCharType="begin"/>
        </w:r>
        <w:r w:rsidR="00092A14">
          <w:rPr>
            <w:webHidden/>
          </w:rPr>
          <w:instrText xml:space="preserve"> PAGEREF _Toc54110034 \h </w:instrText>
        </w:r>
        <w:r w:rsidR="00092A14">
          <w:rPr>
            <w:webHidden/>
          </w:rPr>
        </w:r>
        <w:r w:rsidR="00092A14">
          <w:rPr>
            <w:webHidden/>
          </w:rPr>
          <w:fldChar w:fldCharType="separate"/>
        </w:r>
        <w:r w:rsidR="004F264F">
          <w:rPr>
            <w:webHidden/>
          </w:rPr>
          <w:t>1</w:t>
        </w:r>
        <w:r w:rsidR="00092A14">
          <w:rPr>
            <w:webHidden/>
          </w:rPr>
          <w:fldChar w:fldCharType="end"/>
        </w:r>
      </w:hyperlink>
    </w:p>
    <w:p w14:paraId="2791FB06" w14:textId="3CE81343" w:rsidR="00092A14" w:rsidRDefault="00000000">
      <w:pPr>
        <w:pStyle w:val="TOC2"/>
        <w:rPr>
          <w:rFonts w:asciiTheme="minorHAnsi" w:eastAsiaTheme="minorEastAsia" w:hAnsiTheme="minorHAnsi" w:cstheme="minorBidi"/>
          <w:b w:val="0"/>
          <w:sz w:val="22"/>
          <w:szCs w:val="22"/>
          <w:lang w:eastAsia="en-GB"/>
        </w:rPr>
      </w:pPr>
      <w:hyperlink w:anchor="_Toc54110035" w:history="1">
        <w:r w:rsidR="00092A14" w:rsidRPr="00E02478">
          <w:rPr>
            <w:rStyle w:val="Hyperlink"/>
          </w:rPr>
          <w:t>1.1</w:t>
        </w:r>
        <w:r w:rsidR="00092A14">
          <w:rPr>
            <w:rFonts w:asciiTheme="minorHAnsi" w:eastAsiaTheme="minorEastAsia" w:hAnsiTheme="minorHAnsi" w:cstheme="minorBidi"/>
            <w:b w:val="0"/>
            <w:sz w:val="22"/>
            <w:szCs w:val="22"/>
            <w:lang w:eastAsia="en-GB"/>
          </w:rPr>
          <w:tab/>
        </w:r>
        <w:r w:rsidR="00092A14" w:rsidRPr="00E02478">
          <w:rPr>
            <w:rStyle w:val="Hyperlink"/>
          </w:rPr>
          <w:t>Background</w:t>
        </w:r>
        <w:r w:rsidR="00092A14">
          <w:rPr>
            <w:webHidden/>
          </w:rPr>
          <w:tab/>
        </w:r>
        <w:r w:rsidR="00092A14">
          <w:rPr>
            <w:webHidden/>
          </w:rPr>
          <w:fldChar w:fldCharType="begin"/>
        </w:r>
        <w:r w:rsidR="00092A14">
          <w:rPr>
            <w:webHidden/>
          </w:rPr>
          <w:instrText xml:space="preserve"> PAGEREF _Toc54110035 \h </w:instrText>
        </w:r>
        <w:r w:rsidR="00092A14">
          <w:rPr>
            <w:webHidden/>
          </w:rPr>
        </w:r>
        <w:r w:rsidR="00092A14">
          <w:rPr>
            <w:webHidden/>
          </w:rPr>
          <w:fldChar w:fldCharType="separate"/>
        </w:r>
        <w:r w:rsidR="004F264F">
          <w:rPr>
            <w:webHidden/>
          </w:rPr>
          <w:t>1</w:t>
        </w:r>
        <w:r w:rsidR="00092A14">
          <w:rPr>
            <w:webHidden/>
          </w:rPr>
          <w:fldChar w:fldCharType="end"/>
        </w:r>
      </w:hyperlink>
    </w:p>
    <w:p w14:paraId="2657EEE0" w14:textId="110E9A4E" w:rsidR="00092A14" w:rsidRDefault="00000000">
      <w:pPr>
        <w:pStyle w:val="TOC2"/>
        <w:rPr>
          <w:rFonts w:asciiTheme="minorHAnsi" w:eastAsiaTheme="minorEastAsia" w:hAnsiTheme="minorHAnsi" w:cstheme="minorBidi"/>
          <w:b w:val="0"/>
          <w:sz w:val="22"/>
          <w:szCs w:val="22"/>
          <w:lang w:eastAsia="en-GB"/>
        </w:rPr>
      </w:pPr>
      <w:hyperlink w:anchor="_Toc54110036" w:history="1">
        <w:r w:rsidR="00092A14" w:rsidRPr="00E02478">
          <w:rPr>
            <w:rStyle w:val="Hyperlink"/>
          </w:rPr>
          <w:t>1.2</w:t>
        </w:r>
        <w:r w:rsidR="00092A14">
          <w:rPr>
            <w:rFonts w:asciiTheme="minorHAnsi" w:eastAsiaTheme="minorEastAsia" w:hAnsiTheme="minorHAnsi" w:cstheme="minorBidi"/>
            <w:b w:val="0"/>
            <w:sz w:val="22"/>
            <w:szCs w:val="22"/>
            <w:lang w:eastAsia="en-GB"/>
          </w:rPr>
          <w:tab/>
        </w:r>
        <w:r w:rsidR="00092A14" w:rsidRPr="00E02478">
          <w:rPr>
            <w:rStyle w:val="Hyperlink"/>
          </w:rPr>
          <w:t>Aim and purpose</w:t>
        </w:r>
        <w:r w:rsidR="00092A14">
          <w:rPr>
            <w:webHidden/>
          </w:rPr>
          <w:tab/>
        </w:r>
        <w:r w:rsidR="00092A14">
          <w:rPr>
            <w:webHidden/>
          </w:rPr>
          <w:fldChar w:fldCharType="begin"/>
        </w:r>
        <w:r w:rsidR="00092A14">
          <w:rPr>
            <w:webHidden/>
          </w:rPr>
          <w:instrText xml:space="preserve"> PAGEREF _Toc54110036 \h </w:instrText>
        </w:r>
        <w:r w:rsidR="00092A14">
          <w:rPr>
            <w:webHidden/>
          </w:rPr>
        </w:r>
        <w:r w:rsidR="00092A14">
          <w:rPr>
            <w:webHidden/>
          </w:rPr>
          <w:fldChar w:fldCharType="separate"/>
        </w:r>
        <w:r w:rsidR="004F264F">
          <w:rPr>
            <w:webHidden/>
          </w:rPr>
          <w:t>3</w:t>
        </w:r>
        <w:r w:rsidR="00092A14">
          <w:rPr>
            <w:webHidden/>
          </w:rPr>
          <w:fldChar w:fldCharType="end"/>
        </w:r>
      </w:hyperlink>
    </w:p>
    <w:p w14:paraId="1673BBC1" w14:textId="6920F9C6" w:rsidR="00092A14" w:rsidRDefault="00000000">
      <w:pPr>
        <w:pStyle w:val="TOC2"/>
        <w:rPr>
          <w:rFonts w:asciiTheme="minorHAnsi" w:eastAsiaTheme="minorEastAsia" w:hAnsiTheme="minorHAnsi" w:cstheme="minorBidi"/>
          <w:b w:val="0"/>
          <w:sz w:val="22"/>
          <w:szCs w:val="22"/>
          <w:lang w:eastAsia="en-GB"/>
        </w:rPr>
      </w:pPr>
      <w:hyperlink w:anchor="_Toc54110037" w:history="1">
        <w:r w:rsidR="00092A14" w:rsidRPr="00E02478">
          <w:rPr>
            <w:rStyle w:val="Hyperlink"/>
          </w:rPr>
          <w:t>1.3</w:t>
        </w:r>
        <w:r w:rsidR="00092A14">
          <w:rPr>
            <w:rFonts w:asciiTheme="minorHAnsi" w:eastAsiaTheme="minorEastAsia" w:hAnsiTheme="minorHAnsi" w:cstheme="minorBidi"/>
            <w:b w:val="0"/>
            <w:sz w:val="22"/>
            <w:szCs w:val="22"/>
            <w:lang w:eastAsia="en-GB"/>
          </w:rPr>
          <w:tab/>
        </w:r>
        <w:r w:rsidR="00092A14" w:rsidRPr="00E02478">
          <w:rPr>
            <w:rStyle w:val="Hyperlink"/>
          </w:rPr>
          <w:t>Strengths and limitations</w:t>
        </w:r>
        <w:r w:rsidR="00092A14">
          <w:rPr>
            <w:webHidden/>
          </w:rPr>
          <w:tab/>
        </w:r>
        <w:r w:rsidR="00092A14">
          <w:rPr>
            <w:webHidden/>
          </w:rPr>
          <w:fldChar w:fldCharType="begin"/>
        </w:r>
        <w:r w:rsidR="00092A14">
          <w:rPr>
            <w:webHidden/>
          </w:rPr>
          <w:instrText xml:space="preserve"> PAGEREF _Toc54110037 \h </w:instrText>
        </w:r>
        <w:r w:rsidR="00092A14">
          <w:rPr>
            <w:webHidden/>
          </w:rPr>
        </w:r>
        <w:r w:rsidR="00092A14">
          <w:rPr>
            <w:webHidden/>
          </w:rPr>
          <w:fldChar w:fldCharType="separate"/>
        </w:r>
        <w:r w:rsidR="004F264F">
          <w:rPr>
            <w:webHidden/>
          </w:rPr>
          <w:t>5</w:t>
        </w:r>
        <w:r w:rsidR="00092A14">
          <w:rPr>
            <w:webHidden/>
          </w:rPr>
          <w:fldChar w:fldCharType="end"/>
        </w:r>
      </w:hyperlink>
    </w:p>
    <w:p w14:paraId="70F68D50" w14:textId="0F4673ED" w:rsidR="00092A14" w:rsidRDefault="00000000">
      <w:pPr>
        <w:pStyle w:val="TOC2"/>
        <w:rPr>
          <w:rFonts w:asciiTheme="minorHAnsi" w:eastAsiaTheme="minorEastAsia" w:hAnsiTheme="minorHAnsi" w:cstheme="minorBidi"/>
          <w:b w:val="0"/>
          <w:sz w:val="22"/>
          <w:szCs w:val="22"/>
          <w:lang w:eastAsia="en-GB"/>
        </w:rPr>
      </w:pPr>
      <w:hyperlink w:anchor="_Toc54110038" w:history="1">
        <w:r w:rsidR="00092A14" w:rsidRPr="00E02478">
          <w:rPr>
            <w:rStyle w:val="Hyperlink"/>
          </w:rPr>
          <w:t>1.4</w:t>
        </w:r>
        <w:r w:rsidR="00092A14">
          <w:rPr>
            <w:rFonts w:asciiTheme="minorHAnsi" w:eastAsiaTheme="minorEastAsia" w:hAnsiTheme="minorHAnsi" w:cstheme="minorBidi"/>
            <w:b w:val="0"/>
            <w:sz w:val="22"/>
            <w:szCs w:val="22"/>
            <w:lang w:eastAsia="en-GB"/>
          </w:rPr>
          <w:tab/>
        </w:r>
        <w:r w:rsidR="00092A14" w:rsidRPr="00E02478">
          <w:rPr>
            <w:rStyle w:val="Hyperlink"/>
          </w:rPr>
          <w:t>Changes in version 2.0</w:t>
        </w:r>
        <w:r w:rsidR="00092A14">
          <w:rPr>
            <w:webHidden/>
          </w:rPr>
          <w:tab/>
        </w:r>
        <w:r w:rsidR="00092A14">
          <w:rPr>
            <w:webHidden/>
          </w:rPr>
          <w:fldChar w:fldCharType="begin"/>
        </w:r>
        <w:r w:rsidR="00092A14">
          <w:rPr>
            <w:webHidden/>
          </w:rPr>
          <w:instrText xml:space="preserve"> PAGEREF _Toc54110038 \h </w:instrText>
        </w:r>
        <w:r w:rsidR="00092A14">
          <w:rPr>
            <w:webHidden/>
          </w:rPr>
        </w:r>
        <w:r w:rsidR="00092A14">
          <w:rPr>
            <w:webHidden/>
          </w:rPr>
          <w:fldChar w:fldCharType="separate"/>
        </w:r>
        <w:r w:rsidR="004F264F">
          <w:rPr>
            <w:webHidden/>
          </w:rPr>
          <w:t>7</w:t>
        </w:r>
        <w:r w:rsidR="00092A14">
          <w:rPr>
            <w:webHidden/>
          </w:rPr>
          <w:fldChar w:fldCharType="end"/>
        </w:r>
      </w:hyperlink>
    </w:p>
    <w:p w14:paraId="3D982ABA" w14:textId="5836570A" w:rsidR="00092A14" w:rsidRDefault="00000000">
      <w:pPr>
        <w:pStyle w:val="TOC1"/>
        <w:rPr>
          <w:rFonts w:asciiTheme="minorHAnsi" w:eastAsiaTheme="minorEastAsia" w:hAnsiTheme="minorHAnsi" w:cstheme="minorBidi"/>
          <w:b w:val="0"/>
          <w:sz w:val="22"/>
          <w:szCs w:val="22"/>
          <w:lang w:eastAsia="en-GB"/>
        </w:rPr>
      </w:pPr>
      <w:hyperlink w:anchor="_Toc54110039" w:history="1">
        <w:r w:rsidR="00092A14" w:rsidRPr="00E02478">
          <w:rPr>
            <w:rStyle w:val="Hyperlink"/>
          </w:rPr>
          <w:t>2</w:t>
        </w:r>
        <w:r w:rsidR="00092A14">
          <w:rPr>
            <w:rFonts w:asciiTheme="minorHAnsi" w:eastAsiaTheme="minorEastAsia" w:hAnsiTheme="minorHAnsi" w:cstheme="minorBidi"/>
            <w:b w:val="0"/>
            <w:sz w:val="22"/>
            <w:szCs w:val="22"/>
            <w:lang w:eastAsia="en-GB"/>
          </w:rPr>
          <w:tab/>
        </w:r>
        <w:r w:rsidR="00092A14" w:rsidRPr="00E02478">
          <w:rPr>
            <w:rStyle w:val="Hyperlink"/>
          </w:rPr>
          <w:t>Concepts &amp; Methods</w:t>
        </w:r>
        <w:r w:rsidR="00092A14">
          <w:rPr>
            <w:webHidden/>
          </w:rPr>
          <w:tab/>
        </w:r>
        <w:r w:rsidR="00092A14">
          <w:rPr>
            <w:webHidden/>
          </w:rPr>
          <w:fldChar w:fldCharType="begin"/>
        </w:r>
        <w:r w:rsidR="00092A14">
          <w:rPr>
            <w:webHidden/>
          </w:rPr>
          <w:instrText xml:space="preserve"> PAGEREF _Toc54110039 \h </w:instrText>
        </w:r>
        <w:r w:rsidR="00092A14">
          <w:rPr>
            <w:webHidden/>
          </w:rPr>
        </w:r>
        <w:r w:rsidR="00092A14">
          <w:rPr>
            <w:webHidden/>
          </w:rPr>
          <w:fldChar w:fldCharType="separate"/>
        </w:r>
        <w:r w:rsidR="004F264F">
          <w:rPr>
            <w:webHidden/>
          </w:rPr>
          <w:t>9</w:t>
        </w:r>
        <w:r w:rsidR="00092A14">
          <w:rPr>
            <w:webHidden/>
          </w:rPr>
          <w:fldChar w:fldCharType="end"/>
        </w:r>
      </w:hyperlink>
    </w:p>
    <w:p w14:paraId="11ABF45F" w14:textId="6CECD27B" w:rsidR="00092A14" w:rsidRDefault="00000000">
      <w:pPr>
        <w:pStyle w:val="TOC2"/>
        <w:rPr>
          <w:rFonts w:asciiTheme="minorHAnsi" w:eastAsiaTheme="minorEastAsia" w:hAnsiTheme="minorHAnsi" w:cstheme="minorBidi"/>
          <w:b w:val="0"/>
          <w:sz w:val="22"/>
          <w:szCs w:val="22"/>
          <w:lang w:eastAsia="en-GB"/>
        </w:rPr>
      </w:pPr>
      <w:hyperlink w:anchor="_Toc54110040" w:history="1">
        <w:r w:rsidR="00092A14" w:rsidRPr="00E02478">
          <w:rPr>
            <w:rStyle w:val="Hyperlink"/>
          </w:rPr>
          <w:t>2.1</w:t>
        </w:r>
        <w:r w:rsidR="00092A14">
          <w:rPr>
            <w:rFonts w:asciiTheme="minorHAnsi" w:eastAsiaTheme="minorEastAsia" w:hAnsiTheme="minorHAnsi" w:cstheme="minorBidi"/>
            <w:b w:val="0"/>
            <w:sz w:val="22"/>
            <w:szCs w:val="22"/>
            <w:lang w:eastAsia="en-GB"/>
          </w:rPr>
          <w:tab/>
        </w:r>
        <w:r w:rsidR="00092A14" w:rsidRPr="00E02478">
          <w:rPr>
            <w:rStyle w:val="Hyperlink"/>
          </w:rPr>
          <w:t>Model entities, state variables and scales</w:t>
        </w:r>
        <w:r w:rsidR="00092A14">
          <w:rPr>
            <w:webHidden/>
          </w:rPr>
          <w:tab/>
        </w:r>
        <w:r w:rsidR="00092A14">
          <w:rPr>
            <w:webHidden/>
          </w:rPr>
          <w:fldChar w:fldCharType="begin"/>
        </w:r>
        <w:r w:rsidR="00092A14">
          <w:rPr>
            <w:webHidden/>
          </w:rPr>
          <w:instrText xml:space="preserve"> PAGEREF _Toc54110040 \h </w:instrText>
        </w:r>
        <w:r w:rsidR="00092A14">
          <w:rPr>
            <w:webHidden/>
          </w:rPr>
        </w:r>
        <w:r w:rsidR="00092A14">
          <w:rPr>
            <w:webHidden/>
          </w:rPr>
          <w:fldChar w:fldCharType="separate"/>
        </w:r>
        <w:r w:rsidR="004F264F">
          <w:rPr>
            <w:webHidden/>
          </w:rPr>
          <w:t>9</w:t>
        </w:r>
        <w:r w:rsidR="00092A14">
          <w:rPr>
            <w:webHidden/>
          </w:rPr>
          <w:fldChar w:fldCharType="end"/>
        </w:r>
      </w:hyperlink>
    </w:p>
    <w:p w14:paraId="0CCA88FA" w14:textId="12A88CC2" w:rsidR="00092A14" w:rsidRDefault="00000000">
      <w:pPr>
        <w:pStyle w:val="TOC3"/>
        <w:rPr>
          <w:rFonts w:asciiTheme="minorHAnsi" w:eastAsiaTheme="minorEastAsia" w:hAnsiTheme="minorHAnsi" w:cstheme="minorBidi"/>
          <w:sz w:val="22"/>
          <w:szCs w:val="22"/>
          <w:lang w:eastAsia="en-GB"/>
        </w:rPr>
      </w:pPr>
      <w:hyperlink w:anchor="_Toc54110041" w:history="1">
        <w:r w:rsidR="00092A14" w:rsidRPr="00E02478">
          <w:rPr>
            <w:rStyle w:val="Hyperlink"/>
          </w:rPr>
          <w:t>2.1.1</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41 \h </w:instrText>
        </w:r>
        <w:r w:rsidR="00092A14">
          <w:rPr>
            <w:webHidden/>
          </w:rPr>
        </w:r>
        <w:r w:rsidR="00092A14">
          <w:rPr>
            <w:webHidden/>
          </w:rPr>
          <w:fldChar w:fldCharType="separate"/>
        </w:r>
        <w:r w:rsidR="004F264F">
          <w:rPr>
            <w:webHidden/>
          </w:rPr>
          <w:t>9</w:t>
        </w:r>
        <w:r w:rsidR="00092A14">
          <w:rPr>
            <w:webHidden/>
          </w:rPr>
          <w:fldChar w:fldCharType="end"/>
        </w:r>
      </w:hyperlink>
    </w:p>
    <w:p w14:paraId="50F59598" w14:textId="24F3D70F" w:rsidR="00092A14" w:rsidRDefault="00000000">
      <w:pPr>
        <w:pStyle w:val="TOC3"/>
        <w:rPr>
          <w:rFonts w:asciiTheme="minorHAnsi" w:eastAsiaTheme="minorEastAsia" w:hAnsiTheme="minorHAnsi" w:cstheme="minorBidi"/>
          <w:sz w:val="22"/>
          <w:szCs w:val="22"/>
          <w:lang w:eastAsia="en-GB"/>
        </w:rPr>
      </w:pPr>
      <w:hyperlink w:anchor="_Toc54110042" w:history="1">
        <w:r w:rsidR="00092A14" w:rsidRPr="00E02478">
          <w:rPr>
            <w:rStyle w:val="Hyperlink"/>
          </w:rPr>
          <w:t>2.1.2</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42 \h </w:instrText>
        </w:r>
        <w:r w:rsidR="00092A14">
          <w:rPr>
            <w:webHidden/>
          </w:rPr>
        </w:r>
        <w:r w:rsidR="00092A14">
          <w:rPr>
            <w:webHidden/>
          </w:rPr>
          <w:fldChar w:fldCharType="separate"/>
        </w:r>
        <w:r w:rsidR="004F264F">
          <w:rPr>
            <w:webHidden/>
          </w:rPr>
          <w:t>9</w:t>
        </w:r>
        <w:r w:rsidR="00092A14">
          <w:rPr>
            <w:webHidden/>
          </w:rPr>
          <w:fldChar w:fldCharType="end"/>
        </w:r>
      </w:hyperlink>
    </w:p>
    <w:p w14:paraId="7878B996" w14:textId="4F81BBE3" w:rsidR="00092A14" w:rsidRDefault="00000000">
      <w:pPr>
        <w:pStyle w:val="TOC3"/>
        <w:rPr>
          <w:rFonts w:asciiTheme="minorHAnsi" w:eastAsiaTheme="minorEastAsia" w:hAnsiTheme="minorHAnsi" w:cstheme="minorBidi"/>
          <w:sz w:val="22"/>
          <w:szCs w:val="22"/>
          <w:lang w:eastAsia="en-GB"/>
        </w:rPr>
      </w:pPr>
      <w:hyperlink w:anchor="_Toc54110043" w:history="1">
        <w:r w:rsidR="00092A14" w:rsidRPr="00E02478">
          <w:rPr>
            <w:rStyle w:val="Hyperlink"/>
          </w:rPr>
          <w:t>2.1.3</w:t>
        </w:r>
        <w:r w:rsidR="00092A14">
          <w:rPr>
            <w:rFonts w:asciiTheme="minorHAnsi" w:eastAsiaTheme="minorEastAsia" w:hAnsiTheme="minorHAnsi" w:cstheme="minorBidi"/>
            <w:sz w:val="22"/>
            <w:szCs w:val="22"/>
            <w:lang w:eastAsia="en-GB"/>
          </w:rPr>
          <w:tab/>
        </w:r>
        <w:r w:rsidR="00092A14" w:rsidRPr="00E02478">
          <w:rPr>
            <w:rStyle w:val="Hyperlink"/>
          </w:rPr>
          <w:t>Landscape units</w:t>
        </w:r>
        <w:r w:rsidR="00092A14">
          <w:rPr>
            <w:webHidden/>
          </w:rPr>
          <w:tab/>
        </w:r>
        <w:r w:rsidR="00092A14">
          <w:rPr>
            <w:webHidden/>
          </w:rPr>
          <w:fldChar w:fldCharType="begin"/>
        </w:r>
        <w:r w:rsidR="00092A14">
          <w:rPr>
            <w:webHidden/>
          </w:rPr>
          <w:instrText xml:space="preserve"> PAGEREF _Toc54110043 \h </w:instrText>
        </w:r>
        <w:r w:rsidR="00092A14">
          <w:rPr>
            <w:webHidden/>
          </w:rPr>
        </w:r>
        <w:r w:rsidR="00092A14">
          <w:rPr>
            <w:webHidden/>
          </w:rPr>
          <w:fldChar w:fldCharType="separate"/>
        </w:r>
        <w:r w:rsidR="004F264F">
          <w:rPr>
            <w:webHidden/>
          </w:rPr>
          <w:t>9</w:t>
        </w:r>
        <w:r w:rsidR="00092A14">
          <w:rPr>
            <w:webHidden/>
          </w:rPr>
          <w:fldChar w:fldCharType="end"/>
        </w:r>
      </w:hyperlink>
    </w:p>
    <w:p w14:paraId="4A74B9BC" w14:textId="48780AAC" w:rsidR="00092A14" w:rsidRDefault="00000000">
      <w:pPr>
        <w:pStyle w:val="TOC3"/>
        <w:rPr>
          <w:rFonts w:asciiTheme="minorHAnsi" w:eastAsiaTheme="minorEastAsia" w:hAnsiTheme="minorHAnsi" w:cstheme="minorBidi"/>
          <w:sz w:val="22"/>
          <w:szCs w:val="22"/>
          <w:lang w:eastAsia="en-GB"/>
        </w:rPr>
      </w:pPr>
      <w:hyperlink w:anchor="_Toc54110044" w:history="1">
        <w:r w:rsidR="00092A14" w:rsidRPr="00E02478">
          <w:rPr>
            <w:rStyle w:val="Hyperlink"/>
          </w:rPr>
          <w:t>2.1.4</w:t>
        </w:r>
        <w:r w:rsidR="00092A14">
          <w:rPr>
            <w:rFonts w:asciiTheme="minorHAnsi" w:eastAsiaTheme="minorEastAsia" w:hAnsiTheme="minorHAnsi" w:cstheme="minorBidi"/>
            <w:sz w:val="22"/>
            <w:szCs w:val="22"/>
            <w:lang w:eastAsia="en-GB"/>
          </w:rPr>
          <w:tab/>
        </w:r>
        <w:r w:rsidR="00092A14" w:rsidRPr="00E02478">
          <w:rPr>
            <w:rStyle w:val="Hyperlink"/>
          </w:rPr>
          <w:t>Spatial and temporal scales</w:t>
        </w:r>
        <w:r w:rsidR="00092A14">
          <w:rPr>
            <w:webHidden/>
          </w:rPr>
          <w:tab/>
        </w:r>
        <w:r w:rsidR="00092A14">
          <w:rPr>
            <w:webHidden/>
          </w:rPr>
          <w:fldChar w:fldCharType="begin"/>
        </w:r>
        <w:r w:rsidR="00092A14">
          <w:rPr>
            <w:webHidden/>
          </w:rPr>
          <w:instrText xml:space="preserve"> PAGEREF _Toc54110044 \h </w:instrText>
        </w:r>
        <w:r w:rsidR="00092A14">
          <w:rPr>
            <w:webHidden/>
          </w:rPr>
        </w:r>
        <w:r w:rsidR="00092A14">
          <w:rPr>
            <w:webHidden/>
          </w:rPr>
          <w:fldChar w:fldCharType="separate"/>
        </w:r>
        <w:r w:rsidR="004F264F">
          <w:rPr>
            <w:webHidden/>
          </w:rPr>
          <w:t>9</w:t>
        </w:r>
        <w:r w:rsidR="00092A14">
          <w:rPr>
            <w:webHidden/>
          </w:rPr>
          <w:fldChar w:fldCharType="end"/>
        </w:r>
      </w:hyperlink>
    </w:p>
    <w:p w14:paraId="7B064014" w14:textId="1B17E5D2" w:rsidR="00092A14" w:rsidRDefault="00000000">
      <w:pPr>
        <w:pStyle w:val="TOC2"/>
        <w:rPr>
          <w:rFonts w:asciiTheme="minorHAnsi" w:eastAsiaTheme="minorEastAsia" w:hAnsiTheme="minorHAnsi" w:cstheme="minorBidi"/>
          <w:b w:val="0"/>
          <w:sz w:val="22"/>
          <w:szCs w:val="22"/>
          <w:lang w:eastAsia="en-GB"/>
        </w:rPr>
      </w:pPr>
      <w:hyperlink w:anchor="_Toc54110045" w:history="1">
        <w:r w:rsidR="00092A14" w:rsidRPr="00E02478">
          <w:rPr>
            <w:rStyle w:val="Hyperlink"/>
          </w:rPr>
          <w:t>2.2</w:t>
        </w:r>
        <w:r w:rsidR="00092A14">
          <w:rPr>
            <w:rFonts w:asciiTheme="minorHAnsi" w:eastAsiaTheme="minorEastAsia" w:hAnsiTheme="minorHAnsi" w:cstheme="minorBidi"/>
            <w:b w:val="0"/>
            <w:sz w:val="22"/>
            <w:szCs w:val="22"/>
            <w:lang w:eastAsia="en-GB"/>
          </w:rPr>
          <w:tab/>
        </w:r>
        <w:r w:rsidR="00092A14" w:rsidRPr="00E02478">
          <w:rPr>
            <w:rStyle w:val="Hyperlink"/>
          </w:rPr>
          <w:t>Model work flow / schedule</w:t>
        </w:r>
        <w:r w:rsidR="00092A14">
          <w:rPr>
            <w:webHidden/>
          </w:rPr>
          <w:tab/>
        </w:r>
        <w:r w:rsidR="00092A14">
          <w:rPr>
            <w:webHidden/>
          </w:rPr>
          <w:fldChar w:fldCharType="begin"/>
        </w:r>
        <w:r w:rsidR="00092A14">
          <w:rPr>
            <w:webHidden/>
          </w:rPr>
          <w:instrText xml:space="preserve"> PAGEREF _Toc54110045 \h </w:instrText>
        </w:r>
        <w:r w:rsidR="00092A14">
          <w:rPr>
            <w:webHidden/>
          </w:rPr>
        </w:r>
        <w:r w:rsidR="00092A14">
          <w:rPr>
            <w:webHidden/>
          </w:rPr>
          <w:fldChar w:fldCharType="separate"/>
        </w:r>
        <w:r w:rsidR="004F264F">
          <w:rPr>
            <w:webHidden/>
          </w:rPr>
          <w:t>11</w:t>
        </w:r>
        <w:r w:rsidR="00092A14">
          <w:rPr>
            <w:webHidden/>
          </w:rPr>
          <w:fldChar w:fldCharType="end"/>
        </w:r>
      </w:hyperlink>
    </w:p>
    <w:p w14:paraId="39D536DA" w14:textId="2295638D" w:rsidR="00092A14" w:rsidRDefault="00000000">
      <w:pPr>
        <w:pStyle w:val="TOC2"/>
        <w:rPr>
          <w:rFonts w:asciiTheme="minorHAnsi" w:eastAsiaTheme="minorEastAsia" w:hAnsiTheme="minorHAnsi" w:cstheme="minorBidi"/>
          <w:b w:val="0"/>
          <w:sz w:val="22"/>
          <w:szCs w:val="22"/>
          <w:lang w:eastAsia="en-GB"/>
        </w:rPr>
      </w:pPr>
      <w:hyperlink w:anchor="_Toc54110046" w:history="1">
        <w:r w:rsidR="00092A14" w:rsidRPr="00E02478">
          <w:rPr>
            <w:rStyle w:val="Hyperlink"/>
          </w:rPr>
          <w:t>2.3</w:t>
        </w:r>
        <w:r w:rsidR="00092A14">
          <w:rPr>
            <w:rFonts w:asciiTheme="minorHAnsi" w:eastAsiaTheme="minorEastAsia" w:hAnsiTheme="minorHAnsi" w:cstheme="minorBidi"/>
            <w:b w:val="0"/>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46 \h </w:instrText>
        </w:r>
        <w:r w:rsidR="00092A14">
          <w:rPr>
            <w:webHidden/>
          </w:rPr>
        </w:r>
        <w:r w:rsidR="00092A14">
          <w:rPr>
            <w:webHidden/>
          </w:rPr>
          <w:fldChar w:fldCharType="separate"/>
        </w:r>
        <w:r w:rsidR="004F264F">
          <w:rPr>
            <w:webHidden/>
          </w:rPr>
          <w:t>13</w:t>
        </w:r>
        <w:r w:rsidR="00092A14">
          <w:rPr>
            <w:webHidden/>
          </w:rPr>
          <w:fldChar w:fldCharType="end"/>
        </w:r>
      </w:hyperlink>
    </w:p>
    <w:p w14:paraId="43A61F23" w14:textId="2B5F0649" w:rsidR="00092A14" w:rsidRDefault="00000000">
      <w:pPr>
        <w:pStyle w:val="TOC3"/>
        <w:rPr>
          <w:rFonts w:asciiTheme="minorHAnsi" w:eastAsiaTheme="minorEastAsia" w:hAnsiTheme="minorHAnsi" w:cstheme="minorBidi"/>
          <w:sz w:val="22"/>
          <w:szCs w:val="22"/>
          <w:lang w:eastAsia="en-GB"/>
        </w:rPr>
      </w:pPr>
      <w:hyperlink w:anchor="_Toc54110047" w:history="1">
        <w:r w:rsidR="00092A14" w:rsidRPr="00E02478">
          <w:rPr>
            <w:rStyle w:val="Hyperlink"/>
          </w:rPr>
          <w:t>2.3.1</w:t>
        </w:r>
        <w:r w:rsidR="00092A14">
          <w:rPr>
            <w:rFonts w:asciiTheme="minorHAnsi" w:eastAsiaTheme="minorEastAsia" w:hAnsiTheme="minorHAnsi" w:cstheme="minorBidi"/>
            <w:sz w:val="22"/>
            <w:szCs w:val="22"/>
            <w:lang w:eastAsia="en-GB"/>
          </w:rPr>
          <w:tab/>
        </w:r>
        <w:r w:rsidR="00092A14" w:rsidRPr="00E02478">
          <w:rPr>
            <w:rStyle w:val="Hyperlink"/>
          </w:rPr>
          <w:t>Imported landscape</w:t>
        </w:r>
        <w:r w:rsidR="00092A14">
          <w:rPr>
            <w:webHidden/>
          </w:rPr>
          <w:tab/>
        </w:r>
        <w:r w:rsidR="00092A14">
          <w:rPr>
            <w:webHidden/>
          </w:rPr>
          <w:fldChar w:fldCharType="begin"/>
        </w:r>
        <w:r w:rsidR="00092A14">
          <w:rPr>
            <w:webHidden/>
          </w:rPr>
          <w:instrText xml:space="preserve"> PAGEREF _Toc54110047 \h </w:instrText>
        </w:r>
        <w:r w:rsidR="00092A14">
          <w:rPr>
            <w:webHidden/>
          </w:rPr>
        </w:r>
        <w:r w:rsidR="00092A14">
          <w:rPr>
            <w:webHidden/>
          </w:rPr>
          <w:fldChar w:fldCharType="separate"/>
        </w:r>
        <w:r w:rsidR="004F264F">
          <w:rPr>
            <w:webHidden/>
          </w:rPr>
          <w:t>13</w:t>
        </w:r>
        <w:r w:rsidR="00092A14">
          <w:rPr>
            <w:webHidden/>
          </w:rPr>
          <w:fldChar w:fldCharType="end"/>
        </w:r>
      </w:hyperlink>
    </w:p>
    <w:p w14:paraId="570568AA" w14:textId="0679BA80" w:rsidR="00092A14" w:rsidRDefault="00000000">
      <w:pPr>
        <w:pStyle w:val="TOC3"/>
        <w:rPr>
          <w:rFonts w:asciiTheme="minorHAnsi" w:eastAsiaTheme="minorEastAsia" w:hAnsiTheme="minorHAnsi" w:cstheme="minorBidi"/>
          <w:sz w:val="22"/>
          <w:szCs w:val="22"/>
          <w:lang w:eastAsia="en-GB"/>
        </w:rPr>
      </w:pPr>
      <w:hyperlink w:anchor="_Toc54110048" w:history="1">
        <w:r w:rsidR="00092A14" w:rsidRPr="00E02478">
          <w:rPr>
            <w:rStyle w:val="Hyperlink"/>
          </w:rPr>
          <w:t>2.3.2</w:t>
        </w:r>
        <w:r w:rsidR="00092A14">
          <w:rPr>
            <w:rFonts w:asciiTheme="minorHAnsi" w:eastAsiaTheme="minorEastAsia" w:hAnsiTheme="minorHAnsi" w:cstheme="minorBidi"/>
            <w:sz w:val="22"/>
            <w:szCs w:val="22"/>
            <w:lang w:eastAsia="en-GB"/>
          </w:rPr>
          <w:tab/>
        </w:r>
        <w:r w:rsidR="00092A14" w:rsidRPr="00E02478">
          <w:rPr>
            <w:rStyle w:val="Hyperlink"/>
          </w:rPr>
          <w:t>Dynamic landscape</w:t>
        </w:r>
        <w:r w:rsidR="00092A14">
          <w:rPr>
            <w:webHidden/>
          </w:rPr>
          <w:tab/>
        </w:r>
        <w:r w:rsidR="00092A14">
          <w:rPr>
            <w:webHidden/>
          </w:rPr>
          <w:fldChar w:fldCharType="begin"/>
        </w:r>
        <w:r w:rsidR="00092A14">
          <w:rPr>
            <w:webHidden/>
          </w:rPr>
          <w:instrText xml:space="preserve"> PAGEREF _Toc54110048 \h </w:instrText>
        </w:r>
        <w:r w:rsidR="00092A14">
          <w:rPr>
            <w:webHidden/>
          </w:rPr>
        </w:r>
        <w:r w:rsidR="00092A14">
          <w:rPr>
            <w:webHidden/>
          </w:rPr>
          <w:fldChar w:fldCharType="separate"/>
        </w:r>
        <w:r w:rsidR="004F264F">
          <w:rPr>
            <w:webHidden/>
          </w:rPr>
          <w:t>13</w:t>
        </w:r>
        <w:r w:rsidR="00092A14">
          <w:rPr>
            <w:webHidden/>
          </w:rPr>
          <w:fldChar w:fldCharType="end"/>
        </w:r>
      </w:hyperlink>
    </w:p>
    <w:p w14:paraId="058D31A1" w14:textId="6DD69F06" w:rsidR="00092A14" w:rsidRDefault="00000000">
      <w:pPr>
        <w:pStyle w:val="TOC3"/>
        <w:rPr>
          <w:rFonts w:asciiTheme="minorHAnsi" w:eastAsiaTheme="minorEastAsia" w:hAnsiTheme="minorHAnsi" w:cstheme="minorBidi"/>
          <w:sz w:val="22"/>
          <w:szCs w:val="22"/>
          <w:lang w:eastAsia="en-GB"/>
        </w:rPr>
      </w:pPr>
      <w:hyperlink w:anchor="_Toc54110049" w:history="1">
        <w:r w:rsidR="00092A14" w:rsidRPr="00E02478">
          <w:rPr>
            <w:rStyle w:val="Hyperlink"/>
          </w:rPr>
          <w:t>2.3.3</w:t>
        </w:r>
        <w:r w:rsidR="00092A14">
          <w:rPr>
            <w:rFonts w:asciiTheme="minorHAnsi" w:eastAsiaTheme="minorEastAsia" w:hAnsiTheme="minorHAnsi" w:cstheme="minorBidi"/>
            <w:sz w:val="22"/>
            <w:szCs w:val="22"/>
            <w:lang w:eastAsia="en-GB"/>
          </w:rPr>
          <w:tab/>
        </w:r>
        <w:r w:rsidR="00092A14" w:rsidRPr="00E02478">
          <w:rPr>
            <w:rStyle w:val="Hyperlink"/>
          </w:rPr>
          <w:t>Artificial landscape generator</w:t>
        </w:r>
        <w:r w:rsidR="00092A14">
          <w:rPr>
            <w:webHidden/>
          </w:rPr>
          <w:tab/>
        </w:r>
        <w:r w:rsidR="00092A14">
          <w:rPr>
            <w:webHidden/>
          </w:rPr>
          <w:fldChar w:fldCharType="begin"/>
        </w:r>
        <w:r w:rsidR="00092A14">
          <w:rPr>
            <w:webHidden/>
          </w:rPr>
          <w:instrText xml:space="preserve"> PAGEREF _Toc54110049 \h </w:instrText>
        </w:r>
        <w:r w:rsidR="00092A14">
          <w:rPr>
            <w:webHidden/>
          </w:rPr>
        </w:r>
        <w:r w:rsidR="00092A14">
          <w:rPr>
            <w:webHidden/>
          </w:rPr>
          <w:fldChar w:fldCharType="separate"/>
        </w:r>
        <w:r w:rsidR="004F264F">
          <w:rPr>
            <w:webHidden/>
          </w:rPr>
          <w:t>13</w:t>
        </w:r>
        <w:r w:rsidR="00092A14">
          <w:rPr>
            <w:webHidden/>
          </w:rPr>
          <w:fldChar w:fldCharType="end"/>
        </w:r>
      </w:hyperlink>
    </w:p>
    <w:p w14:paraId="14B5A83C" w14:textId="6B8C13EC" w:rsidR="00092A14" w:rsidRDefault="00000000">
      <w:pPr>
        <w:pStyle w:val="TOC3"/>
        <w:rPr>
          <w:rFonts w:asciiTheme="minorHAnsi" w:eastAsiaTheme="minorEastAsia" w:hAnsiTheme="minorHAnsi" w:cstheme="minorBidi"/>
          <w:sz w:val="22"/>
          <w:szCs w:val="22"/>
          <w:lang w:eastAsia="en-GB"/>
        </w:rPr>
      </w:pPr>
      <w:hyperlink w:anchor="_Toc54110050" w:history="1">
        <w:r w:rsidR="00092A14" w:rsidRPr="00E02478">
          <w:rPr>
            <w:rStyle w:val="Hyperlink"/>
          </w:rPr>
          <w:t>2.3.4</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50 \h </w:instrText>
        </w:r>
        <w:r w:rsidR="00092A14">
          <w:rPr>
            <w:webHidden/>
          </w:rPr>
        </w:r>
        <w:r w:rsidR="00092A14">
          <w:rPr>
            <w:webHidden/>
          </w:rPr>
          <w:fldChar w:fldCharType="separate"/>
        </w:r>
        <w:r w:rsidR="004F264F">
          <w:rPr>
            <w:webHidden/>
          </w:rPr>
          <w:t>15</w:t>
        </w:r>
        <w:r w:rsidR="00092A14">
          <w:rPr>
            <w:webHidden/>
          </w:rPr>
          <w:fldChar w:fldCharType="end"/>
        </w:r>
      </w:hyperlink>
    </w:p>
    <w:p w14:paraId="1803C8DC" w14:textId="273E8C77" w:rsidR="00092A14" w:rsidRDefault="00000000">
      <w:pPr>
        <w:pStyle w:val="TOC3"/>
        <w:rPr>
          <w:rFonts w:asciiTheme="minorHAnsi" w:eastAsiaTheme="minorEastAsia" w:hAnsiTheme="minorHAnsi" w:cstheme="minorBidi"/>
          <w:sz w:val="22"/>
          <w:szCs w:val="22"/>
          <w:lang w:eastAsia="en-GB"/>
        </w:rPr>
      </w:pPr>
      <w:hyperlink w:anchor="_Toc54110051" w:history="1">
        <w:r w:rsidR="00092A14" w:rsidRPr="00E02478">
          <w:rPr>
            <w:rStyle w:val="Hyperlink"/>
          </w:rPr>
          <w:t>2.3.5</w:t>
        </w:r>
        <w:r w:rsidR="00092A14">
          <w:rPr>
            <w:rFonts w:asciiTheme="minorHAnsi" w:eastAsiaTheme="minorEastAsia" w:hAnsiTheme="minorHAnsi" w:cstheme="minorBidi"/>
            <w:sz w:val="22"/>
            <w:szCs w:val="22"/>
            <w:lang w:eastAsia="en-GB"/>
          </w:rPr>
          <w:tab/>
        </w:r>
        <w:r w:rsidR="00092A14" w:rsidRPr="00E02478">
          <w:rPr>
            <w:rStyle w:val="Hyperlink"/>
          </w:rPr>
          <w:t>Temporal environmental stochasticity</w:t>
        </w:r>
        <w:r w:rsidR="00092A14">
          <w:rPr>
            <w:webHidden/>
          </w:rPr>
          <w:tab/>
        </w:r>
        <w:r w:rsidR="00092A14">
          <w:rPr>
            <w:webHidden/>
          </w:rPr>
          <w:fldChar w:fldCharType="begin"/>
        </w:r>
        <w:r w:rsidR="00092A14">
          <w:rPr>
            <w:webHidden/>
          </w:rPr>
          <w:instrText xml:space="preserve"> PAGEREF _Toc54110051 \h </w:instrText>
        </w:r>
        <w:r w:rsidR="00092A14">
          <w:rPr>
            <w:webHidden/>
          </w:rPr>
        </w:r>
        <w:r w:rsidR="00092A14">
          <w:rPr>
            <w:webHidden/>
          </w:rPr>
          <w:fldChar w:fldCharType="separate"/>
        </w:r>
        <w:r w:rsidR="004F264F">
          <w:rPr>
            <w:webHidden/>
          </w:rPr>
          <w:t>16</w:t>
        </w:r>
        <w:r w:rsidR="00092A14">
          <w:rPr>
            <w:webHidden/>
          </w:rPr>
          <w:fldChar w:fldCharType="end"/>
        </w:r>
      </w:hyperlink>
    </w:p>
    <w:p w14:paraId="643D6933" w14:textId="7FAA06E3" w:rsidR="00092A14" w:rsidRDefault="00000000">
      <w:pPr>
        <w:pStyle w:val="TOC3"/>
        <w:rPr>
          <w:rFonts w:asciiTheme="minorHAnsi" w:eastAsiaTheme="minorEastAsia" w:hAnsiTheme="minorHAnsi" w:cstheme="minorBidi"/>
          <w:sz w:val="22"/>
          <w:szCs w:val="22"/>
          <w:lang w:eastAsia="en-GB"/>
        </w:rPr>
      </w:pPr>
      <w:hyperlink w:anchor="_Toc54110052" w:history="1">
        <w:r w:rsidR="00092A14" w:rsidRPr="00E02478">
          <w:rPr>
            <w:rStyle w:val="Hyperlink"/>
          </w:rPr>
          <w:t>2.3.6</w:t>
        </w:r>
        <w:r w:rsidR="00092A14">
          <w:rPr>
            <w:rFonts w:asciiTheme="minorHAnsi" w:eastAsiaTheme="minorEastAsia" w:hAnsiTheme="minorHAnsi" w:cstheme="minorBidi"/>
            <w:sz w:val="22"/>
            <w:szCs w:val="22"/>
            <w:lang w:eastAsia="en-GB"/>
          </w:rPr>
          <w:tab/>
        </w:r>
        <w:r w:rsidR="00092A14" w:rsidRPr="00E02478">
          <w:rPr>
            <w:rStyle w:val="Hyperlink"/>
          </w:rPr>
          <w:t>Local extinction probability</w:t>
        </w:r>
        <w:r w:rsidR="00092A14">
          <w:rPr>
            <w:webHidden/>
          </w:rPr>
          <w:tab/>
        </w:r>
        <w:r w:rsidR="00092A14">
          <w:rPr>
            <w:webHidden/>
          </w:rPr>
          <w:fldChar w:fldCharType="begin"/>
        </w:r>
        <w:r w:rsidR="00092A14">
          <w:rPr>
            <w:webHidden/>
          </w:rPr>
          <w:instrText xml:space="preserve"> PAGEREF _Toc54110052 \h </w:instrText>
        </w:r>
        <w:r w:rsidR="00092A14">
          <w:rPr>
            <w:webHidden/>
          </w:rPr>
        </w:r>
        <w:r w:rsidR="00092A14">
          <w:rPr>
            <w:webHidden/>
          </w:rPr>
          <w:fldChar w:fldCharType="separate"/>
        </w:r>
        <w:r w:rsidR="004F264F">
          <w:rPr>
            <w:webHidden/>
          </w:rPr>
          <w:t>17</w:t>
        </w:r>
        <w:r w:rsidR="00092A14">
          <w:rPr>
            <w:webHidden/>
          </w:rPr>
          <w:fldChar w:fldCharType="end"/>
        </w:r>
      </w:hyperlink>
    </w:p>
    <w:p w14:paraId="22F9BC18" w14:textId="4CB0B531" w:rsidR="00092A14" w:rsidRDefault="00000000">
      <w:pPr>
        <w:pStyle w:val="TOC2"/>
        <w:rPr>
          <w:rFonts w:asciiTheme="minorHAnsi" w:eastAsiaTheme="minorEastAsia" w:hAnsiTheme="minorHAnsi" w:cstheme="minorBidi"/>
          <w:b w:val="0"/>
          <w:sz w:val="22"/>
          <w:szCs w:val="22"/>
          <w:lang w:eastAsia="en-GB"/>
        </w:rPr>
      </w:pPr>
      <w:hyperlink w:anchor="_Toc54110053" w:history="1">
        <w:r w:rsidR="00092A14" w:rsidRPr="00E02478">
          <w:rPr>
            <w:rStyle w:val="Hyperlink"/>
          </w:rPr>
          <w:t>2.4</w:t>
        </w:r>
        <w:r w:rsidR="00092A14">
          <w:rPr>
            <w:rFonts w:asciiTheme="minorHAnsi" w:eastAsiaTheme="minorEastAsia" w:hAnsiTheme="minorHAnsi" w:cstheme="minorBidi"/>
            <w:b w:val="0"/>
            <w:sz w:val="22"/>
            <w:szCs w:val="22"/>
            <w:lang w:eastAsia="en-GB"/>
          </w:rPr>
          <w:tab/>
        </w:r>
        <w:r w:rsidR="00092A14" w:rsidRPr="00E02478">
          <w:rPr>
            <w:rStyle w:val="Hyperlink"/>
          </w:rPr>
          <w:t>Population dynamics</w:t>
        </w:r>
        <w:r w:rsidR="00092A14">
          <w:rPr>
            <w:webHidden/>
          </w:rPr>
          <w:tab/>
        </w:r>
        <w:r w:rsidR="00092A14">
          <w:rPr>
            <w:webHidden/>
          </w:rPr>
          <w:fldChar w:fldCharType="begin"/>
        </w:r>
        <w:r w:rsidR="00092A14">
          <w:rPr>
            <w:webHidden/>
          </w:rPr>
          <w:instrText xml:space="preserve"> PAGEREF _Toc54110053 \h </w:instrText>
        </w:r>
        <w:r w:rsidR="00092A14">
          <w:rPr>
            <w:webHidden/>
          </w:rPr>
        </w:r>
        <w:r w:rsidR="00092A14">
          <w:rPr>
            <w:webHidden/>
          </w:rPr>
          <w:fldChar w:fldCharType="separate"/>
        </w:r>
        <w:r w:rsidR="004F264F">
          <w:rPr>
            <w:webHidden/>
          </w:rPr>
          <w:t>17</w:t>
        </w:r>
        <w:r w:rsidR="00092A14">
          <w:rPr>
            <w:webHidden/>
          </w:rPr>
          <w:fldChar w:fldCharType="end"/>
        </w:r>
      </w:hyperlink>
    </w:p>
    <w:p w14:paraId="61B1B424" w14:textId="2618548B" w:rsidR="00092A14" w:rsidRDefault="00000000">
      <w:pPr>
        <w:pStyle w:val="TOC3"/>
        <w:rPr>
          <w:rFonts w:asciiTheme="minorHAnsi" w:eastAsiaTheme="minorEastAsia" w:hAnsiTheme="minorHAnsi" w:cstheme="minorBidi"/>
          <w:sz w:val="22"/>
          <w:szCs w:val="22"/>
          <w:lang w:eastAsia="en-GB"/>
        </w:rPr>
      </w:pPr>
      <w:hyperlink w:anchor="_Toc54110054" w:history="1">
        <w:r w:rsidR="00092A14" w:rsidRPr="00E02478">
          <w:rPr>
            <w:rStyle w:val="Hyperlink"/>
          </w:rPr>
          <w:t>2.4.1</w:t>
        </w:r>
        <w:r w:rsidR="00092A14">
          <w:rPr>
            <w:rFonts w:asciiTheme="minorHAnsi" w:eastAsiaTheme="minorEastAsia" w:hAnsiTheme="minorHAnsi" w:cstheme="minorBidi"/>
            <w:sz w:val="22"/>
            <w:szCs w:val="22"/>
            <w:lang w:eastAsia="en-GB"/>
          </w:rPr>
          <w:tab/>
        </w:r>
        <w:r w:rsidR="00092A14" w:rsidRPr="00E02478">
          <w:rPr>
            <w:rStyle w:val="Hyperlink"/>
          </w:rPr>
          <w:t>Cell-based vs. patch-based model</w:t>
        </w:r>
        <w:r w:rsidR="00092A14">
          <w:rPr>
            <w:webHidden/>
          </w:rPr>
          <w:tab/>
        </w:r>
        <w:r w:rsidR="00092A14">
          <w:rPr>
            <w:webHidden/>
          </w:rPr>
          <w:fldChar w:fldCharType="begin"/>
        </w:r>
        <w:r w:rsidR="00092A14">
          <w:rPr>
            <w:webHidden/>
          </w:rPr>
          <w:instrText xml:space="preserve"> PAGEREF _Toc54110054 \h </w:instrText>
        </w:r>
        <w:r w:rsidR="00092A14">
          <w:rPr>
            <w:webHidden/>
          </w:rPr>
        </w:r>
        <w:r w:rsidR="00092A14">
          <w:rPr>
            <w:webHidden/>
          </w:rPr>
          <w:fldChar w:fldCharType="separate"/>
        </w:r>
        <w:r w:rsidR="004F264F">
          <w:rPr>
            <w:webHidden/>
          </w:rPr>
          <w:t>18</w:t>
        </w:r>
        <w:r w:rsidR="00092A14">
          <w:rPr>
            <w:webHidden/>
          </w:rPr>
          <w:fldChar w:fldCharType="end"/>
        </w:r>
      </w:hyperlink>
    </w:p>
    <w:p w14:paraId="7958B798" w14:textId="5F292FDF" w:rsidR="00092A14" w:rsidRDefault="00000000">
      <w:pPr>
        <w:pStyle w:val="TOC3"/>
        <w:rPr>
          <w:rFonts w:asciiTheme="minorHAnsi" w:eastAsiaTheme="minorEastAsia" w:hAnsiTheme="minorHAnsi" w:cstheme="minorBidi"/>
          <w:sz w:val="22"/>
          <w:szCs w:val="22"/>
          <w:lang w:eastAsia="en-GB"/>
        </w:rPr>
      </w:pPr>
      <w:hyperlink w:anchor="_Toc54110055" w:history="1">
        <w:r w:rsidR="00092A14" w:rsidRPr="00E02478">
          <w:rPr>
            <w:rStyle w:val="Hyperlink"/>
          </w:rPr>
          <w:t>2.4.2</w:t>
        </w:r>
        <w:r w:rsidR="00092A14">
          <w:rPr>
            <w:rFonts w:asciiTheme="minorHAnsi" w:eastAsiaTheme="minorEastAsia" w:hAnsiTheme="minorHAnsi" w:cstheme="minorBidi"/>
            <w:sz w:val="22"/>
            <w:szCs w:val="22"/>
            <w:lang w:eastAsia="en-GB"/>
          </w:rPr>
          <w:tab/>
        </w:r>
        <w:r w:rsidR="00092A14" w:rsidRPr="00E02478">
          <w:rPr>
            <w:rStyle w:val="Hyperlink"/>
          </w:rPr>
          <w:t>Non-overlapping generations &amp; no stage-structure</w:t>
        </w:r>
        <w:r w:rsidR="00092A14">
          <w:rPr>
            <w:webHidden/>
          </w:rPr>
          <w:tab/>
        </w:r>
        <w:r w:rsidR="00092A14">
          <w:rPr>
            <w:webHidden/>
          </w:rPr>
          <w:fldChar w:fldCharType="begin"/>
        </w:r>
        <w:r w:rsidR="00092A14">
          <w:rPr>
            <w:webHidden/>
          </w:rPr>
          <w:instrText xml:space="preserve"> PAGEREF _Toc54110055 \h </w:instrText>
        </w:r>
        <w:r w:rsidR="00092A14">
          <w:rPr>
            <w:webHidden/>
          </w:rPr>
        </w:r>
        <w:r w:rsidR="00092A14">
          <w:rPr>
            <w:webHidden/>
          </w:rPr>
          <w:fldChar w:fldCharType="separate"/>
        </w:r>
        <w:r w:rsidR="004F264F">
          <w:rPr>
            <w:webHidden/>
          </w:rPr>
          <w:t>19</w:t>
        </w:r>
        <w:r w:rsidR="00092A14">
          <w:rPr>
            <w:webHidden/>
          </w:rPr>
          <w:fldChar w:fldCharType="end"/>
        </w:r>
      </w:hyperlink>
    </w:p>
    <w:p w14:paraId="5B883F59" w14:textId="4792D16C" w:rsidR="00092A14" w:rsidRDefault="00000000">
      <w:pPr>
        <w:pStyle w:val="TOC3"/>
        <w:rPr>
          <w:rFonts w:asciiTheme="minorHAnsi" w:eastAsiaTheme="minorEastAsia" w:hAnsiTheme="minorHAnsi" w:cstheme="minorBidi"/>
          <w:sz w:val="22"/>
          <w:szCs w:val="22"/>
          <w:lang w:eastAsia="en-GB"/>
        </w:rPr>
      </w:pPr>
      <w:hyperlink w:anchor="_Toc54110056" w:history="1">
        <w:r w:rsidR="00092A14" w:rsidRPr="00E02478">
          <w:rPr>
            <w:rStyle w:val="Hyperlink"/>
          </w:rPr>
          <w:t>2.4.3</w:t>
        </w:r>
        <w:r w:rsidR="00092A14">
          <w:rPr>
            <w:rFonts w:asciiTheme="minorHAnsi" w:eastAsiaTheme="minorEastAsia" w:hAnsiTheme="minorHAnsi" w:cstheme="minorBidi"/>
            <w:sz w:val="22"/>
            <w:szCs w:val="22"/>
            <w:lang w:eastAsia="en-GB"/>
          </w:rPr>
          <w:tab/>
        </w:r>
        <w:r w:rsidR="00092A14" w:rsidRPr="00E02478">
          <w:rPr>
            <w:rStyle w:val="Hyperlink"/>
          </w:rPr>
          <w:t>Overlapping generations &amp; stage-structure</w:t>
        </w:r>
        <w:r w:rsidR="00092A14">
          <w:rPr>
            <w:webHidden/>
          </w:rPr>
          <w:tab/>
        </w:r>
        <w:r w:rsidR="00092A14">
          <w:rPr>
            <w:webHidden/>
          </w:rPr>
          <w:fldChar w:fldCharType="begin"/>
        </w:r>
        <w:r w:rsidR="00092A14">
          <w:rPr>
            <w:webHidden/>
          </w:rPr>
          <w:instrText xml:space="preserve"> PAGEREF _Toc54110056 \h </w:instrText>
        </w:r>
        <w:r w:rsidR="00092A14">
          <w:rPr>
            <w:webHidden/>
          </w:rPr>
        </w:r>
        <w:r w:rsidR="00092A14">
          <w:rPr>
            <w:webHidden/>
          </w:rPr>
          <w:fldChar w:fldCharType="separate"/>
        </w:r>
        <w:r w:rsidR="004F264F">
          <w:rPr>
            <w:webHidden/>
          </w:rPr>
          <w:t>20</w:t>
        </w:r>
        <w:r w:rsidR="00092A14">
          <w:rPr>
            <w:webHidden/>
          </w:rPr>
          <w:fldChar w:fldCharType="end"/>
        </w:r>
      </w:hyperlink>
    </w:p>
    <w:p w14:paraId="14F3205D" w14:textId="6A6BD59D" w:rsidR="00092A14" w:rsidRDefault="00000000">
      <w:pPr>
        <w:pStyle w:val="TOC2"/>
        <w:rPr>
          <w:rFonts w:asciiTheme="minorHAnsi" w:eastAsiaTheme="minorEastAsia" w:hAnsiTheme="minorHAnsi" w:cstheme="minorBidi"/>
          <w:b w:val="0"/>
          <w:sz w:val="22"/>
          <w:szCs w:val="22"/>
          <w:lang w:eastAsia="en-GB"/>
        </w:rPr>
      </w:pPr>
      <w:hyperlink w:anchor="_Toc54110057" w:history="1">
        <w:r w:rsidR="00092A14" w:rsidRPr="00E02478">
          <w:rPr>
            <w:rStyle w:val="Hyperlink"/>
          </w:rPr>
          <w:t>2.5</w:t>
        </w:r>
        <w:r w:rsidR="00092A14">
          <w:rPr>
            <w:rFonts w:asciiTheme="minorHAnsi" w:eastAsiaTheme="minorEastAsia" w:hAnsiTheme="minorHAnsi" w:cstheme="minorBidi"/>
            <w:b w:val="0"/>
            <w:sz w:val="22"/>
            <w:szCs w:val="22"/>
            <w:lang w:eastAsia="en-GB"/>
          </w:rPr>
          <w:tab/>
        </w:r>
        <w:r w:rsidR="00092A14" w:rsidRPr="00E02478">
          <w:rPr>
            <w:rStyle w:val="Hyperlink"/>
          </w:rPr>
          <w:t>Dispersal</w:t>
        </w:r>
        <w:r w:rsidR="00092A14">
          <w:rPr>
            <w:webHidden/>
          </w:rPr>
          <w:tab/>
        </w:r>
        <w:r w:rsidR="00092A14">
          <w:rPr>
            <w:webHidden/>
          </w:rPr>
          <w:fldChar w:fldCharType="begin"/>
        </w:r>
        <w:r w:rsidR="00092A14">
          <w:rPr>
            <w:webHidden/>
          </w:rPr>
          <w:instrText xml:space="preserve"> PAGEREF _Toc54110057 \h </w:instrText>
        </w:r>
        <w:r w:rsidR="00092A14">
          <w:rPr>
            <w:webHidden/>
          </w:rPr>
        </w:r>
        <w:r w:rsidR="00092A14">
          <w:rPr>
            <w:webHidden/>
          </w:rPr>
          <w:fldChar w:fldCharType="separate"/>
        </w:r>
        <w:r w:rsidR="004F264F">
          <w:rPr>
            <w:webHidden/>
          </w:rPr>
          <w:t>29</w:t>
        </w:r>
        <w:r w:rsidR="00092A14">
          <w:rPr>
            <w:webHidden/>
          </w:rPr>
          <w:fldChar w:fldCharType="end"/>
        </w:r>
      </w:hyperlink>
    </w:p>
    <w:p w14:paraId="4E2D39E5" w14:textId="246BD8DC" w:rsidR="00092A14" w:rsidRDefault="00000000">
      <w:pPr>
        <w:pStyle w:val="TOC3"/>
        <w:rPr>
          <w:rFonts w:asciiTheme="minorHAnsi" w:eastAsiaTheme="minorEastAsia" w:hAnsiTheme="minorHAnsi" w:cstheme="minorBidi"/>
          <w:sz w:val="22"/>
          <w:szCs w:val="22"/>
          <w:lang w:eastAsia="en-GB"/>
        </w:rPr>
      </w:pPr>
      <w:hyperlink w:anchor="_Toc54110058" w:history="1">
        <w:r w:rsidR="00092A14" w:rsidRPr="00E02478">
          <w:rPr>
            <w:rStyle w:val="Hyperlink"/>
          </w:rPr>
          <w:t>2.5.1</w:t>
        </w:r>
        <w:r w:rsidR="00092A14">
          <w:rPr>
            <w:rFonts w:asciiTheme="minorHAnsi" w:eastAsiaTheme="minorEastAsia" w:hAnsiTheme="minorHAnsi" w:cstheme="minorBidi"/>
            <w:sz w:val="22"/>
            <w:szCs w:val="22"/>
            <w:lang w:eastAsia="en-GB"/>
          </w:rPr>
          <w:tab/>
        </w:r>
        <w:r w:rsidR="00092A14" w:rsidRPr="00E02478">
          <w:rPr>
            <w:rStyle w:val="Hyperlink"/>
          </w:rPr>
          <w:t>Emigration</w:t>
        </w:r>
        <w:r w:rsidR="00092A14">
          <w:rPr>
            <w:webHidden/>
          </w:rPr>
          <w:tab/>
        </w:r>
        <w:r w:rsidR="00092A14">
          <w:rPr>
            <w:webHidden/>
          </w:rPr>
          <w:fldChar w:fldCharType="begin"/>
        </w:r>
        <w:r w:rsidR="00092A14">
          <w:rPr>
            <w:webHidden/>
          </w:rPr>
          <w:instrText xml:space="preserve"> PAGEREF _Toc54110058 \h </w:instrText>
        </w:r>
        <w:r w:rsidR="00092A14">
          <w:rPr>
            <w:webHidden/>
          </w:rPr>
        </w:r>
        <w:r w:rsidR="00092A14">
          <w:rPr>
            <w:webHidden/>
          </w:rPr>
          <w:fldChar w:fldCharType="separate"/>
        </w:r>
        <w:r w:rsidR="004F264F">
          <w:rPr>
            <w:webHidden/>
          </w:rPr>
          <w:t>29</w:t>
        </w:r>
        <w:r w:rsidR="00092A14">
          <w:rPr>
            <w:webHidden/>
          </w:rPr>
          <w:fldChar w:fldCharType="end"/>
        </w:r>
      </w:hyperlink>
    </w:p>
    <w:p w14:paraId="3812E32E" w14:textId="4BB21A47" w:rsidR="00092A14" w:rsidRDefault="00000000">
      <w:pPr>
        <w:pStyle w:val="TOC3"/>
        <w:rPr>
          <w:rFonts w:asciiTheme="minorHAnsi" w:eastAsiaTheme="minorEastAsia" w:hAnsiTheme="minorHAnsi" w:cstheme="minorBidi"/>
          <w:sz w:val="22"/>
          <w:szCs w:val="22"/>
          <w:lang w:eastAsia="en-GB"/>
        </w:rPr>
      </w:pPr>
      <w:hyperlink w:anchor="_Toc54110059" w:history="1">
        <w:r w:rsidR="00092A14" w:rsidRPr="00E02478">
          <w:rPr>
            <w:rStyle w:val="Hyperlink"/>
          </w:rPr>
          <w:t>2.5.2</w:t>
        </w:r>
        <w:r w:rsidR="00092A14">
          <w:rPr>
            <w:rFonts w:asciiTheme="minorHAnsi" w:eastAsiaTheme="minorEastAsia" w:hAnsiTheme="minorHAnsi" w:cstheme="minorBidi"/>
            <w:sz w:val="22"/>
            <w:szCs w:val="22"/>
            <w:lang w:eastAsia="en-GB"/>
          </w:rPr>
          <w:tab/>
        </w:r>
        <w:r w:rsidR="00092A14" w:rsidRPr="00E02478">
          <w:rPr>
            <w:rStyle w:val="Hyperlink"/>
          </w:rPr>
          <w:t>Transfer</w:t>
        </w:r>
        <w:r w:rsidR="00092A14">
          <w:rPr>
            <w:webHidden/>
          </w:rPr>
          <w:tab/>
        </w:r>
        <w:r w:rsidR="00092A14">
          <w:rPr>
            <w:webHidden/>
          </w:rPr>
          <w:fldChar w:fldCharType="begin"/>
        </w:r>
        <w:r w:rsidR="00092A14">
          <w:rPr>
            <w:webHidden/>
          </w:rPr>
          <w:instrText xml:space="preserve"> PAGEREF _Toc54110059 \h </w:instrText>
        </w:r>
        <w:r w:rsidR="00092A14">
          <w:rPr>
            <w:webHidden/>
          </w:rPr>
        </w:r>
        <w:r w:rsidR="00092A14">
          <w:rPr>
            <w:webHidden/>
          </w:rPr>
          <w:fldChar w:fldCharType="separate"/>
        </w:r>
        <w:r w:rsidR="004F264F">
          <w:rPr>
            <w:webHidden/>
          </w:rPr>
          <w:t>31</w:t>
        </w:r>
        <w:r w:rsidR="00092A14">
          <w:rPr>
            <w:webHidden/>
          </w:rPr>
          <w:fldChar w:fldCharType="end"/>
        </w:r>
      </w:hyperlink>
    </w:p>
    <w:p w14:paraId="47A21F25" w14:textId="43C5AD98" w:rsidR="00092A14" w:rsidRDefault="00000000">
      <w:pPr>
        <w:pStyle w:val="TOC3"/>
        <w:rPr>
          <w:rFonts w:asciiTheme="minorHAnsi" w:eastAsiaTheme="minorEastAsia" w:hAnsiTheme="minorHAnsi" w:cstheme="minorBidi"/>
          <w:sz w:val="22"/>
          <w:szCs w:val="22"/>
          <w:lang w:eastAsia="en-GB"/>
        </w:rPr>
      </w:pPr>
      <w:hyperlink w:anchor="_Toc54110060" w:history="1">
        <w:r w:rsidR="00092A14" w:rsidRPr="00E02478">
          <w:rPr>
            <w:rStyle w:val="Hyperlink"/>
          </w:rPr>
          <w:t>2.5.3</w:t>
        </w:r>
        <w:r w:rsidR="00092A14">
          <w:rPr>
            <w:rFonts w:asciiTheme="minorHAnsi" w:eastAsiaTheme="minorEastAsia" w:hAnsiTheme="minorHAnsi" w:cstheme="minorBidi"/>
            <w:sz w:val="22"/>
            <w:szCs w:val="22"/>
            <w:lang w:eastAsia="en-GB"/>
          </w:rPr>
          <w:tab/>
        </w:r>
        <w:r w:rsidR="00092A14" w:rsidRPr="00E02478">
          <w:rPr>
            <w:rStyle w:val="Hyperlink"/>
          </w:rPr>
          <w:t>Dispersal kernels</w:t>
        </w:r>
        <w:r w:rsidR="00092A14">
          <w:rPr>
            <w:webHidden/>
          </w:rPr>
          <w:tab/>
        </w:r>
        <w:r w:rsidR="00092A14">
          <w:rPr>
            <w:webHidden/>
          </w:rPr>
          <w:fldChar w:fldCharType="begin"/>
        </w:r>
        <w:r w:rsidR="00092A14">
          <w:rPr>
            <w:webHidden/>
          </w:rPr>
          <w:instrText xml:space="preserve"> PAGEREF _Toc54110060 \h </w:instrText>
        </w:r>
        <w:r w:rsidR="00092A14">
          <w:rPr>
            <w:webHidden/>
          </w:rPr>
        </w:r>
        <w:r w:rsidR="00092A14">
          <w:rPr>
            <w:webHidden/>
          </w:rPr>
          <w:fldChar w:fldCharType="separate"/>
        </w:r>
        <w:r w:rsidR="004F264F">
          <w:rPr>
            <w:webHidden/>
          </w:rPr>
          <w:t>32</w:t>
        </w:r>
        <w:r w:rsidR="00092A14">
          <w:rPr>
            <w:webHidden/>
          </w:rPr>
          <w:fldChar w:fldCharType="end"/>
        </w:r>
      </w:hyperlink>
    </w:p>
    <w:p w14:paraId="3191BA90" w14:textId="3911AB2F" w:rsidR="00092A14" w:rsidRDefault="00000000">
      <w:pPr>
        <w:pStyle w:val="TOC3"/>
        <w:rPr>
          <w:rFonts w:asciiTheme="minorHAnsi" w:eastAsiaTheme="minorEastAsia" w:hAnsiTheme="minorHAnsi" w:cstheme="minorBidi"/>
          <w:sz w:val="22"/>
          <w:szCs w:val="22"/>
          <w:lang w:eastAsia="en-GB"/>
        </w:rPr>
      </w:pPr>
      <w:hyperlink w:anchor="_Toc54110061" w:history="1">
        <w:r w:rsidR="00092A14" w:rsidRPr="00E02478">
          <w:rPr>
            <w:rStyle w:val="Hyperlink"/>
          </w:rPr>
          <w:t>2.5.4</w:t>
        </w:r>
        <w:r w:rsidR="00092A14">
          <w:rPr>
            <w:rFonts w:asciiTheme="minorHAnsi" w:eastAsiaTheme="minorEastAsia" w:hAnsiTheme="minorHAnsi" w:cstheme="minorBidi"/>
            <w:sz w:val="22"/>
            <w:szCs w:val="22"/>
            <w:lang w:eastAsia="en-GB"/>
          </w:rPr>
          <w:tab/>
        </w:r>
        <w:r w:rsidR="00092A14" w:rsidRPr="00E02478">
          <w:rPr>
            <w:rStyle w:val="Hyperlink"/>
          </w:rPr>
          <w:t>Movement processes</w:t>
        </w:r>
        <w:r w:rsidR="00092A14">
          <w:rPr>
            <w:webHidden/>
          </w:rPr>
          <w:tab/>
        </w:r>
        <w:r w:rsidR="00092A14">
          <w:rPr>
            <w:webHidden/>
          </w:rPr>
          <w:fldChar w:fldCharType="begin"/>
        </w:r>
        <w:r w:rsidR="00092A14">
          <w:rPr>
            <w:webHidden/>
          </w:rPr>
          <w:instrText xml:space="preserve"> PAGEREF _Toc54110061 \h </w:instrText>
        </w:r>
        <w:r w:rsidR="00092A14">
          <w:rPr>
            <w:webHidden/>
          </w:rPr>
        </w:r>
        <w:r w:rsidR="00092A14">
          <w:rPr>
            <w:webHidden/>
          </w:rPr>
          <w:fldChar w:fldCharType="separate"/>
        </w:r>
        <w:r w:rsidR="004F264F">
          <w:rPr>
            <w:webHidden/>
          </w:rPr>
          <w:t>34</w:t>
        </w:r>
        <w:r w:rsidR="00092A14">
          <w:rPr>
            <w:webHidden/>
          </w:rPr>
          <w:fldChar w:fldCharType="end"/>
        </w:r>
      </w:hyperlink>
    </w:p>
    <w:p w14:paraId="3EAF0446" w14:textId="035DBA3F" w:rsidR="00092A14" w:rsidRDefault="00000000">
      <w:pPr>
        <w:pStyle w:val="TOC3"/>
        <w:rPr>
          <w:rFonts w:asciiTheme="minorHAnsi" w:eastAsiaTheme="minorEastAsia" w:hAnsiTheme="minorHAnsi" w:cstheme="minorBidi"/>
          <w:sz w:val="22"/>
          <w:szCs w:val="22"/>
          <w:lang w:eastAsia="en-GB"/>
        </w:rPr>
      </w:pPr>
      <w:hyperlink w:anchor="_Toc54110062" w:history="1">
        <w:r w:rsidR="00092A14" w:rsidRPr="00E02478">
          <w:rPr>
            <w:rStyle w:val="Hyperlink"/>
          </w:rPr>
          <w:t>2.5.5</w:t>
        </w:r>
        <w:r w:rsidR="00092A14">
          <w:rPr>
            <w:rFonts w:asciiTheme="minorHAnsi" w:eastAsiaTheme="minorEastAsia" w:hAnsiTheme="minorHAnsi" w:cstheme="minorBidi"/>
            <w:sz w:val="22"/>
            <w:szCs w:val="22"/>
            <w:lang w:eastAsia="en-GB"/>
          </w:rPr>
          <w:tab/>
        </w:r>
        <w:r w:rsidR="00092A14" w:rsidRPr="00E02478">
          <w:rPr>
            <w:rStyle w:val="Hyperlink"/>
          </w:rPr>
          <w:t>Settlement</w:t>
        </w:r>
        <w:r w:rsidR="00092A14">
          <w:rPr>
            <w:webHidden/>
          </w:rPr>
          <w:tab/>
        </w:r>
        <w:r w:rsidR="00092A14">
          <w:rPr>
            <w:webHidden/>
          </w:rPr>
          <w:fldChar w:fldCharType="begin"/>
        </w:r>
        <w:r w:rsidR="00092A14">
          <w:rPr>
            <w:webHidden/>
          </w:rPr>
          <w:instrText xml:space="preserve"> PAGEREF _Toc54110062 \h </w:instrText>
        </w:r>
        <w:r w:rsidR="00092A14">
          <w:rPr>
            <w:webHidden/>
          </w:rPr>
        </w:r>
        <w:r w:rsidR="00092A14">
          <w:rPr>
            <w:webHidden/>
          </w:rPr>
          <w:fldChar w:fldCharType="separate"/>
        </w:r>
        <w:r w:rsidR="004F264F">
          <w:rPr>
            <w:webHidden/>
          </w:rPr>
          <w:t>37</w:t>
        </w:r>
        <w:r w:rsidR="00092A14">
          <w:rPr>
            <w:webHidden/>
          </w:rPr>
          <w:fldChar w:fldCharType="end"/>
        </w:r>
      </w:hyperlink>
    </w:p>
    <w:p w14:paraId="5B43C2BA" w14:textId="7DB681FF" w:rsidR="00092A14" w:rsidRDefault="00000000">
      <w:pPr>
        <w:pStyle w:val="TOC3"/>
        <w:rPr>
          <w:rFonts w:asciiTheme="minorHAnsi" w:eastAsiaTheme="minorEastAsia" w:hAnsiTheme="minorHAnsi" w:cstheme="minorBidi"/>
          <w:sz w:val="22"/>
          <w:szCs w:val="22"/>
          <w:lang w:eastAsia="en-GB"/>
        </w:rPr>
      </w:pPr>
      <w:hyperlink w:anchor="_Toc54110063" w:history="1">
        <w:r w:rsidR="00092A14" w:rsidRPr="00E02478">
          <w:rPr>
            <w:rStyle w:val="Hyperlink"/>
          </w:rPr>
          <w:t>2.5.6</w:t>
        </w:r>
        <w:r w:rsidR="00092A14">
          <w:rPr>
            <w:rFonts w:asciiTheme="minorHAnsi" w:eastAsiaTheme="minorEastAsia" w:hAnsiTheme="minorHAnsi" w:cstheme="minorBidi"/>
            <w:sz w:val="22"/>
            <w:szCs w:val="22"/>
            <w:lang w:eastAsia="en-GB"/>
          </w:rPr>
          <w:tab/>
        </w:r>
        <w:r w:rsidR="00092A14" w:rsidRPr="00E02478">
          <w:rPr>
            <w:rStyle w:val="Hyperlink"/>
          </w:rPr>
          <w:t>Dispersal mortality</w:t>
        </w:r>
        <w:r w:rsidR="00092A14">
          <w:rPr>
            <w:webHidden/>
          </w:rPr>
          <w:tab/>
        </w:r>
        <w:r w:rsidR="00092A14">
          <w:rPr>
            <w:webHidden/>
          </w:rPr>
          <w:fldChar w:fldCharType="begin"/>
        </w:r>
        <w:r w:rsidR="00092A14">
          <w:rPr>
            <w:webHidden/>
          </w:rPr>
          <w:instrText xml:space="preserve"> PAGEREF _Toc54110063 \h </w:instrText>
        </w:r>
        <w:r w:rsidR="00092A14">
          <w:rPr>
            <w:webHidden/>
          </w:rPr>
        </w:r>
        <w:r w:rsidR="00092A14">
          <w:rPr>
            <w:webHidden/>
          </w:rPr>
          <w:fldChar w:fldCharType="separate"/>
        </w:r>
        <w:r w:rsidR="004F264F">
          <w:rPr>
            <w:webHidden/>
          </w:rPr>
          <w:t>39</w:t>
        </w:r>
        <w:r w:rsidR="00092A14">
          <w:rPr>
            <w:webHidden/>
          </w:rPr>
          <w:fldChar w:fldCharType="end"/>
        </w:r>
      </w:hyperlink>
    </w:p>
    <w:p w14:paraId="5192367B" w14:textId="4318F80E" w:rsidR="00092A14" w:rsidRDefault="00000000">
      <w:pPr>
        <w:pStyle w:val="TOC2"/>
        <w:rPr>
          <w:rFonts w:asciiTheme="minorHAnsi" w:eastAsiaTheme="minorEastAsia" w:hAnsiTheme="minorHAnsi" w:cstheme="minorBidi"/>
          <w:b w:val="0"/>
          <w:sz w:val="22"/>
          <w:szCs w:val="22"/>
          <w:lang w:eastAsia="en-GB"/>
        </w:rPr>
      </w:pPr>
      <w:hyperlink w:anchor="_Toc54110064" w:history="1">
        <w:r w:rsidR="00092A14" w:rsidRPr="00E02478">
          <w:rPr>
            <w:rStyle w:val="Hyperlink"/>
          </w:rPr>
          <w:t>2.6</w:t>
        </w:r>
        <w:r w:rsidR="00092A14">
          <w:rPr>
            <w:rFonts w:asciiTheme="minorHAnsi" w:eastAsiaTheme="minorEastAsia" w:hAnsiTheme="minorHAnsi" w:cstheme="minorBidi"/>
            <w:b w:val="0"/>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64 \h </w:instrText>
        </w:r>
        <w:r w:rsidR="00092A14">
          <w:rPr>
            <w:webHidden/>
          </w:rPr>
        </w:r>
        <w:r w:rsidR="00092A14">
          <w:rPr>
            <w:webHidden/>
          </w:rPr>
          <w:fldChar w:fldCharType="separate"/>
        </w:r>
        <w:r w:rsidR="004F264F">
          <w:rPr>
            <w:webHidden/>
          </w:rPr>
          <w:t>40</w:t>
        </w:r>
        <w:r w:rsidR="00092A14">
          <w:rPr>
            <w:webHidden/>
          </w:rPr>
          <w:fldChar w:fldCharType="end"/>
        </w:r>
      </w:hyperlink>
    </w:p>
    <w:p w14:paraId="7140EF83" w14:textId="2D396B6D" w:rsidR="00092A14" w:rsidRDefault="00000000">
      <w:pPr>
        <w:pStyle w:val="TOC3"/>
        <w:rPr>
          <w:rFonts w:asciiTheme="minorHAnsi" w:eastAsiaTheme="minorEastAsia" w:hAnsiTheme="minorHAnsi" w:cstheme="minorBidi"/>
          <w:sz w:val="22"/>
          <w:szCs w:val="22"/>
          <w:lang w:eastAsia="en-GB"/>
        </w:rPr>
      </w:pPr>
      <w:hyperlink w:anchor="_Toc54110065" w:history="1">
        <w:r w:rsidR="00092A14" w:rsidRPr="00E02478">
          <w:rPr>
            <w:rStyle w:val="Hyperlink"/>
          </w:rPr>
          <w:t>2.6.1</w:t>
        </w:r>
        <w:r w:rsidR="00092A14">
          <w:rPr>
            <w:rFonts w:asciiTheme="minorHAnsi" w:eastAsiaTheme="minorEastAsia" w:hAnsiTheme="minorHAnsi" w:cstheme="minorBidi"/>
            <w:sz w:val="22"/>
            <w:szCs w:val="22"/>
            <w:lang w:eastAsia="en-GB"/>
          </w:rPr>
          <w:tab/>
        </w:r>
        <w:r w:rsidR="00092A14" w:rsidRPr="00E02478">
          <w:rPr>
            <w:rStyle w:val="Hyperlink"/>
          </w:rPr>
          <w:t>Flexible genetic architecture</w:t>
        </w:r>
        <w:r w:rsidR="00092A14">
          <w:rPr>
            <w:webHidden/>
          </w:rPr>
          <w:tab/>
        </w:r>
        <w:r w:rsidR="00092A14">
          <w:rPr>
            <w:webHidden/>
          </w:rPr>
          <w:fldChar w:fldCharType="begin"/>
        </w:r>
        <w:r w:rsidR="00092A14">
          <w:rPr>
            <w:webHidden/>
          </w:rPr>
          <w:instrText xml:space="preserve"> PAGEREF _Toc54110065 \h </w:instrText>
        </w:r>
        <w:r w:rsidR="00092A14">
          <w:rPr>
            <w:webHidden/>
          </w:rPr>
        </w:r>
        <w:r w:rsidR="00092A14">
          <w:rPr>
            <w:webHidden/>
          </w:rPr>
          <w:fldChar w:fldCharType="separate"/>
        </w:r>
        <w:r w:rsidR="004F264F">
          <w:rPr>
            <w:webHidden/>
          </w:rPr>
          <w:t>40</w:t>
        </w:r>
        <w:r w:rsidR="00092A14">
          <w:rPr>
            <w:webHidden/>
          </w:rPr>
          <w:fldChar w:fldCharType="end"/>
        </w:r>
      </w:hyperlink>
    </w:p>
    <w:p w14:paraId="633164D5" w14:textId="39A60D18" w:rsidR="00092A14" w:rsidRDefault="00000000">
      <w:pPr>
        <w:pStyle w:val="TOC3"/>
        <w:rPr>
          <w:rFonts w:asciiTheme="minorHAnsi" w:eastAsiaTheme="minorEastAsia" w:hAnsiTheme="minorHAnsi" w:cstheme="minorBidi"/>
          <w:sz w:val="22"/>
          <w:szCs w:val="22"/>
          <w:lang w:eastAsia="en-GB"/>
        </w:rPr>
      </w:pPr>
      <w:hyperlink w:anchor="_Toc54110066" w:history="1">
        <w:r w:rsidR="00092A14" w:rsidRPr="00E02478">
          <w:rPr>
            <w:rStyle w:val="Hyperlink"/>
          </w:rPr>
          <w:t>2.6.2</w:t>
        </w:r>
        <w:r w:rsidR="00092A14">
          <w:rPr>
            <w:rFonts w:asciiTheme="minorHAnsi" w:eastAsiaTheme="minorEastAsia" w:hAnsiTheme="minorHAnsi" w:cstheme="minorBidi"/>
            <w:sz w:val="22"/>
            <w:szCs w:val="22"/>
            <w:lang w:eastAsia="en-GB"/>
          </w:rPr>
          <w:tab/>
        </w:r>
        <w:r w:rsidR="00092A14" w:rsidRPr="00E02478">
          <w:rPr>
            <w:rStyle w:val="Hyperlink"/>
          </w:rPr>
          <w:t>Genome initialisation</w:t>
        </w:r>
        <w:r w:rsidR="00092A14">
          <w:rPr>
            <w:webHidden/>
          </w:rPr>
          <w:tab/>
        </w:r>
        <w:r w:rsidR="00092A14">
          <w:rPr>
            <w:webHidden/>
          </w:rPr>
          <w:fldChar w:fldCharType="begin"/>
        </w:r>
        <w:r w:rsidR="00092A14">
          <w:rPr>
            <w:webHidden/>
          </w:rPr>
          <w:instrText xml:space="preserve"> PAGEREF _Toc54110066 \h </w:instrText>
        </w:r>
        <w:r w:rsidR="00092A14">
          <w:rPr>
            <w:webHidden/>
          </w:rPr>
        </w:r>
        <w:r w:rsidR="00092A14">
          <w:rPr>
            <w:webHidden/>
          </w:rPr>
          <w:fldChar w:fldCharType="separate"/>
        </w:r>
        <w:r w:rsidR="004F264F">
          <w:rPr>
            <w:webHidden/>
          </w:rPr>
          <w:t>41</w:t>
        </w:r>
        <w:r w:rsidR="00092A14">
          <w:rPr>
            <w:webHidden/>
          </w:rPr>
          <w:fldChar w:fldCharType="end"/>
        </w:r>
      </w:hyperlink>
    </w:p>
    <w:p w14:paraId="78F61D1C" w14:textId="3542A0C1" w:rsidR="00092A14" w:rsidRDefault="00000000">
      <w:pPr>
        <w:pStyle w:val="TOC3"/>
        <w:rPr>
          <w:rFonts w:asciiTheme="minorHAnsi" w:eastAsiaTheme="minorEastAsia" w:hAnsiTheme="minorHAnsi" w:cstheme="minorBidi"/>
          <w:sz w:val="22"/>
          <w:szCs w:val="22"/>
          <w:lang w:eastAsia="en-GB"/>
        </w:rPr>
      </w:pPr>
      <w:hyperlink w:anchor="_Toc54110067" w:history="1">
        <w:r w:rsidR="00092A14" w:rsidRPr="00E02478">
          <w:rPr>
            <w:rStyle w:val="Hyperlink"/>
          </w:rPr>
          <w:t>2.6.3</w:t>
        </w:r>
        <w:r w:rsidR="00092A14">
          <w:rPr>
            <w:rFonts w:asciiTheme="minorHAnsi" w:eastAsiaTheme="minorEastAsia" w:hAnsiTheme="minorHAnsi" w:cstheme="minorBidi"/>
            <w:sz w:val="22"/>
            <w:szCs w:val="22"/>
            <w:lang w:eastAsia="en-GB"/>
          </w:rPr>
          <w:tab/>
        </w:r>
        <w:r w:rsidR="00092A14" w:rsidRPr="00E02478">
          <w:rPr>
            <w:rStyle w:val="Hyperlink"/>
          </w:rPr>
          <w:t>Pleiotropy, neutral loci and mutation</w:t>
        </w:r>
        <w:r w:rsidR="00092A14">
          <w:rPr>
            <w:webHidden/>
          </w:rPr>
          <w:tab/>
        </w:r>
        <w:r w:rsidR="00092A14">
          <w:rPr>
            <w:webHidden/>
          </w:rPr>
          <w:fldChar w:fldCharType="begin"/>
        </w:r>
        <w:r w:rsidR="00092A14">
          <w:rPr>
            <w:webHidden/>
          </w:rPr>
          <w:instrText xml:space="preserve"> PAGEREF _Toc54110067 \h </w:instrText>
        </w:r>
        <w:r w:rsidR="00092A14">
          <w:rPr>
            <w:webHidden/>
          </w:rPr>
        </w:r>
        <w:r w:rsidR="00092A14">
          <w:rPr>
            <w:webHidden/>
          </w:rPr>
          <w:fldChar w:fldCharType="separate"/>
        </w:r>
        <w:r w:rsidR="004F264F">
          <w:rPr>
            <w:webHidden/>
          </w:rPr>
          <w:t>42</w:t>
        </w:r>
        <w:r w:rsidR="00092A14">
          <w:rPr>
            <w:webHidden/>
          </w:rPr>
          <w:fldChar w:fldCharType="end"/>
        </w:r>
      </w:hyperlink>
    </w:p>
    <w:p w14:paraId="14C7C44B" w14:textId="0ADDBD7C" w:rsidR="00092A14" w:rsidRDefault="00000000">
      <w:pPr>
        <w:pStyle w:val="TOC1"/>
        <w:rPr>
          <w:rFonts w:asciiTheme="minorHAnsi" w:eastAsiaTheme="minorEastAsia" w:hAnsiTheme="minorHAnsi" w:cstheme="minorBidi"/>
          <w:b w:val="0"/>
          <w:sz w:val="22"/>
          <w:szCs w:val="22"/>
          <w:lang w:eastAsia="en-GB"/>
        </w:rPr>
      </w:pPr>
      <w:hyperlink w:anchor="_Toc54110068" w:history="1">
        <w:r w:rsidR="00092A14" w:rsidRPr="00E02478">
          <w:rPr>
            <w:rStyle w:val="Hyperlink"/>
          </w:rPr>
          <w:t>3</w:t>
        </w:r>
        <w:r w:rsidR="00092A14">
          <w:rPr>
            <w:rFonts w:asciiTheme="minorHAnsi" w:eastAsiaTheme="minorEastAsia" w:hAnsiTheme="minorHAnsi" w:cstheme="minorBidi"/>
            <w:b w:val="0"/>
            <w:sz w:val="22"/>
            <w:szCs w:val="22"/>
            <w:lang w:eastAsia="en-GB"/>
          </w:rPr>
          <w:tab/>
        </w:r>
        <w:r w:rsidR="00092A14" w:rsidRPr="00E02478">
          <w:rPr>
            <w:rStyle w:val="Hyperlink"/>
          </w:rPr>
          <w:t>Using RangeShifter</w:t>
        </w:r>
        <w:r w:rsidR="00092A14">
          <w:rPr>
            <w:webHidden/>
          </w:rPr>
          <w:tab/>
        </w:r>
        <w:r w:rsidR="00092A14">
          <w:rPr>
            <w:webHidden/>
          </w:rPr>
          <w:fldChar w:fldCharType="begin"/>
        </w:r>
        <w:r w:rsidR="00092A14">
          <w:rPr>
            <w:webHidden/>
          </w:rPr>
          <w:instrText xml:space="preserve"> PAGEREF _Toc54110068 \h </w:instrText>
        </w:r>
        <w:r w:rsidR="00092A14">
          <w:rPr>
            <w:webHidden/>
          </w:rPr>
        </w:r>
        <w:r w:rsidR="00092A14">
          <w:rPr>
            <w:webHidden/>
          </w:rPr>
          <w:fldChar w:fldCharType="separate"/>
        </w:r>
        <w:r w:rsidR="004F264F">
          <w:rPr>
            <w:webHidden/>
          </w:rPr>
          <w:t>44</w:t>
        </w:r>
        <w:r w:rsidR="00092A14">
          <w:rPr>
            <w:webHidden/>
          </w:rPr>
          <w:fldChar w:fldCharType="end"/>
        </w:r>
      </w:hyperlink>
    </w:p>
    <w:p w14:paraId="4EC2344E" w14:textId="09D04844" w:rsidR="00092A14" w:rsidRDefault="00000000">
      <w:pPr>
        <w:pStyle w:val="TOC2"/>
        <w:rPr>
          <w:rFonts w:asciiTheme="minorHAnsi" w:eastAsiaTheme="minorEastAsia" w:hAnsiTheme="minorHAnsi" w:cstheme="minorBidi"/>
          <w:b w:val="0"/>
          <w:sz w:val="22"/>
          <w:szCs w:val="22"/>
          <w:lang w:eastAsia="en-GB"/>
        </w:rPr>
      </w:pPr>
      <w:hyperlink w:anchor="_Toc54110069" w:history="1">
        <w:r w:rsidR="00092A14" w:rsidRPr="00E02478">
          <w:rPr>
            <w:rStyle w:val="Hyperlink"/>
          </w:rPr>
          <w:t>3.1</w:t>
        </w:r>
        <w:r w:rsidR="00092A14">
          <w:rPr>
            <w:rFonts w:asciiTheme="minorHAnsi" w:eastAsiaTheme="minorEastAsia" w:hAnsiTheme="minorHAnsi" w:cstheme="minorBidi"/>
            <w:b w:val="0"/>
            <w:sz w:val="22"/>
            <w:szCs w:val="22"/>
            <w:lang w:eastAsia="en-GB"/>
          </w:rPr>
          <w:tab/>
        </w:r>
        <w:r w:rsidR="00092A14" w:rsidRPr="00E02478">
          <w:rPr>
            <w:rStyle w:val="Hyperlink"/>
          </w:rPr>
          <w:t>Inputs</w:t>
        </w:r>
        <w:r w:rsidR="00092A14">
          <w:rPr>
            <w:webHidden/>
          </w:rPr>
          <w:tab/>
        </w:r>
        <w:r w:rsidR="00092A14">
          <w:rPr>
            <w:webHidden/>
          </w:rPr>
          <w:fldChar w:fldCharType="begin"/>
        </w:r>
        <w:r w:rsidR="00092A14">
          <w:rPr>
            <w:webHidden/>
          </w:rPr>
          <w:instrText xml:space="preserve"> PAGEREF _Toc54110069 \h </w:instrText>
        </w:r>
        <w:r w:rsidR="00092A14">
          <w:rPr>
            <w:webHidden/>
          </w:rPr>
        </w:r>
        <w:r w:rsidR="00092A14">
          <w:rPr>
            <w:webHidden/>
          </w:rPr>
          <w:fldChar w:fldCharType="separate"/>
        </w:r>
        <w:r w:rsidR="004F264F">
          <w:rPr>
            <w:webHidden/>
          </w:rPr>
          <w:t>44</w:t>
        </w:r>
        <w:r w:rsidR="00092A14">
          <w:rPr>
            <w:webHidden/>
          </w:rPr>
          <w:fldChar w:fldCharType="end"/>
        </w:r>
      </w:hyperlink>
    </w:p>
    <w:p w14:paraId="0B5D83FC" w14:textId="1C13D552" w:rsidR="00092A14" w:rsidRDefault="00000000">
      <w:pPr>
        <w:pStyle w:val="TOC3"/>
        <w:rPr>
          <w:rFonts w:asciiTheme="minorHAnsi" w:eastAsiaTheme="minorEastAsia" w:hAnsiTheme="minorHAnsi" w:cstheme="minorBidi"/>
          <w:sz w:val="22"/>
          <w:szCs w:val="22"/>
          <w:lang w:eastAsia="en-GB"/>
        </w:rPr>
      </w:pPr>
      <w:hyperlink w:anchor="_Toc54110070" w:history="1">
        <w:r w:rsidR="00092A14" w:rsidRPr="00E02478">
          <w:rPr>
            <w:rStyle w:val="Hyperlink"/>
          </w:rPr>
          <w:t>3.1.1</w:t>
        </w:r>
        <w:r w:rsidR="00092A14">
          <w:rPr>
            <w:rFonts w:asciiTheme="minorHAnsi" w:eastAsiaTheme="minorEastAsia" w:hAnsiTheme="minorHAnsi" w:cstheme="minorBidi"/>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70 \h </w:instrText>
        </w:r>
        <w:r w:rsidR="00092A14">
          <w:rPr>
            <w:webHidden/>
          </w:rPr>
        </w:r>
        <w:r w:rsidR="00092A14">
          <w:rPr>
            <w:webHidden/>
          </w:rPr>
          <w:fldChar w:fldCharType="separate"/>
        </w:r>
        <w:r w:rsidR="004F264F">
          <w:rPr>
            <w:webHidden/>
          </w:rPr>
          <w:t>44</w:t>
        </w:r>
        <w:r w:rsidR="00092A14">
          <w:rPr>
            <w:webHidden/>
          </w:rPr>
          <w:fldChar w:fldCharType="end"/>
        </w:r>
      </w:hyperlink>
    </w:p>
    <w:p w14:paraId="1D9D0063" w14:textId="45073ADF" w:rsidR="00092A14" w:rsidRDefault="00000000">
      <w:pPr>
        <w:pStyle w:val="TOC3"/>
        <w:rPr>
          <w:rFonts w:asciiTheme="minorHAnsi" w:eastAsiaTheme="minorEastAsia" w:hAnsiTheme="minorHAnsi" w:cstheme="minorBidi"/>
          <w:sz w:val="22"/>
          <w:szCs w:val="22"/>
          <w:lang w:eastAsia="en-GB"/>
        </w:rPr>
      </w:pPr>
      <w:hyperlink w:anchor="_Toc54110071" w:history="1">
        <w:r w:rsidR="00092A14" w:rsidRPr="00E02478">
          <w:rPr>
            <w:rStyle w:val="Hyperlink"/>
          </w:rPr>
          <w:t>3.1.2</w:t>
        </w:r>
        <w:r w:rsidR="00092A14">
          <w:rPr>
            <w:rFonts w:asciiTheme="minorHAnsi" w:eastAsiaTheme="minorEastAsia" w:hAnsiTheme="minorHAnsi" w:cstheme="minorBidi"/>
            <w:sz w:val="22"/>
            <w:szCs w:val="22"/>
            <w:lang w:eastAsia="en-GB"/>
          </w:rPr>
          <w:tab/>
        </w:r>
        <w:r w:rsidR="00092A14" w:rsidRPr="00E02478">
          <w:rPr>
            <w:rStyle w:val="Hyperlink"/>
          </w:rPr>
          <w:t>Species distribution</w:t>
        </w:r>
        <w:r w:rsidR="00092A14">
          <w:rPr>
            <w:webHidden/>
          </w:rPr>
          <w:tab/>
        </w:r>
        <w:r w:rsidR="00092A14">
          <w:rPr>
            <w:webHidden/>
          </w:rPr>
          <w:fldChar w:fldCharType="begin"/>
        </w:r>
        <w:r w:rsidR="00092A14">
          <w:rPr>
            <w:webHidden/>
          </w:rPr>
          <w:instrText xml:space="preserve"> PAGEREF _Toc54110071 \h </w:instrText>
        </w:r>
        <w:r w:rsidR="00092A14">
          <w:rPr>
            <w:webHidden/>
          </w:rPr>
        </w:r>
        <w:r w:rsidR="00092A14">
          <w:rPr>
            <w:webHidden/>
          </w:rPr>
          <w:fldChar w:fldCharType="separate"/>
        </w:r>
        <w:r w:rsidR="004F264F">
          <w:rPr>
            <w:webHidden/>
          </w:rPr>
          <w:t>46</w:t>
        </w:r>
        <w:r w:rsidR="00092A14">
          <w:rPr>
            <w:webHidden/>
          </w:rPr>
          <w:fldChar w:fldCharType="end"/>
        </w:r>
      </w:hyperlink>
    </w:p>
    <w:p w14:paraId="2B24A564" w14:textId="72518BF5" w:rsidR="00092A14" w:rsidRDefault="00000000">
      <w:pPr>
        <w:pStyle w:val="TOC2"/>
        <w:rPr>
          <w:rFonts w:asciiTheme="minorHAnsi" w:eastAsiaTheme="minorEastAsia" w:hAnsiTheme="minorHAnsi" w:cstheme="minorBidi"/>
          <w:b w:val="0"/>
          <w:sz w:val="22"/>
          <w:szCs w:val="22"/>
          <w:lang w:eastAsia="en-GB"/>
        </w:rPr>
      </w:pPr>
      <w:hyperlink w:anchor="_Toc54110072" w:history="1">
        <w:r w:rsidR="00092A14" w:rsidRPr="00E02478">
          <w:rPr>
            <w:rStyle w:val="Hyperlink"/>
          </w:rPr>
          <w:t>3.2</w:t>
        </w:r>
        <w:r w:rsidR="00092A14">
          <w:rPr>
            <w:rFonts w:asciiTheme="minorHAnsi" w:eastAsiaTheme="minorEastAsia" w:hAnsiTheme="minorHAnsi" w:cstheme="minorBidi"/>
            <w:b w:val="0"/>
            <w:sz w:val="22"/>
            <w:szCs w:val="22"/>
            <w:lang w:eastAsia="en-GB"/>
          </w:rPr>
          <w:tab/>
        </w:r>
        <w:r w:rsidR="00092A14" w:rsidRPr="00E02478">
          <w:rPr>
            <w:rStyle w:val="Hyperlink"/>
          </w:rPr>
          <w:t>The graphical user interface</w:t>
        </w:r>
        <w:r w:rsidR="00092A14">
          <w:rPr>
            <w:webHidden/>
          </w:rPr>
          <w:tab/>
        </w:r>
        <w:r w:rsidR="00092A14">
          <w:rPr>
            <w:webHidden/>
          </w:rPr>
          <w:fldChar w:fldCharType="begin"/>
        </w:r>
        <w:r w:rsidR="00092A14">
          <w:rPr>
            <w:webHidden/>
          </w:rPr>
          <w:instrText xml:space="preserve"> PAGEREF _Toc54110072 \h </w:instrText>
        </w:r>
        <w:r w:rsidR="00092A14">
          <w:rPr>
            <w:webHidden/>
          </w:rPr>
        </w:r>
        <w:r w:rsidR="00092A14">
          <w:rPr>
            <w:webHidden/>
          </w:rPr>
          <w:fldChar w:fldCharType="separate"/>
        </w:r>
        <w:r w:rsidR="004F264F">
          <w:rPr>
            <w:webHidden/>
          </w:rPr>
          <w:t>47</w:t>
        </w:r>
        <w:r w:rsidR="00092A14">
          <w:rPr>
            <w:webHidden/>
          </w:rPr>
          <w:fldChar w:fldCharType="end"/>
        </w:r>
      </w:hyperlink>
    </w:p>
    <w:p w14:paraId="37E9B57C" w14:textId="465C4BEB" w:rsidR="00092A14" w:rsidRDefault="00000000">
      <w:pPr>
        <w:pStyle w:val="TOC3"/>
        <w:rPr>
          <w:rFonts w:asciiTheme="minorHAnsi" w:eastAsiaTheme="minorEastAsia" w:hAnsiTheme="minorHAnsi" w:cstheme="minorBidi"/>
          <w:sz w:val="22"/>
          <w:szCs w:val="22"/>
          <w:lang w:eastAsia="en-GB"/>
        </w:rPr>
      </w:pPr>
      <w:hyperlink w:anchor="_Toc54110073" w:history="1">
        <w:r w:rsidR="00092A14" w:rsidRPr="00E02478">
          <w:rPr>
            <w:rStyle w:val="Hyperlink"/>
          </w:rPr>
          <w:t>3.2.1</w:t>
        </w:r>
        <w:r w:rsidR="00092A14">
          <w:rPr>
            <w:rFonts w:asciiTheme="minorHAnsi" w:eastAsiaTheme="minorEastAsia" w:hAnsiTheme="minorHAnsi" w:cstheme="minorBidi"/>
            <w:sz w:val="22"/>
            <w:szCs w:val="22"/>
            <w:lang w:eastAsia="en-GB"/>
          </w:rPr>
          <w:tab/>
        </w:r>
        <w:r w:rsidR="00092A14" w:rsidRPr="00E02478">
          <w:rPr>
            <w:rStyle w:val="Hyperlink"/>
          </w:rPr>
          <w:t>Main menu</w:t>
        </w:r>
        <w:r w:rsidR="00092A14">
          <w:rPr>
            <w:webHidden/>
          </w:rPr>
          <w:tab/>
        </w:r>
        <w:r w:rsidR="00092A14">
          <w:rPr>
            <w:webHidden/>
          </w:rPr>
          <w:fldChar w:fldCharType="begin"/>
        </w:r>
        <w:r w:rsidR="00092A14">
          <w:rPr>
            <w:webHidden/>
          </w:rPr>
          <w:instrText xml:space="preserve"> PAGEREF _Toc54110073 \h </w:instrText>
        </w:r>
        <w:r w:rsidR="00092A14">
          <w:rPr>
            <w:webHidden/>
          </w:rPr>
        </w:r>
        <w:r w:rsidR="00092A14">
          <w:rPr>
            <w:webHidden/>
          </w:rPr>
          <w:fldChar w:fldCharType="separate"/>
        </w:r>
        <w:r w:rsidR="004F264F">
          <w:rPr>
            <w:webHidden/>
          </w:rPr>
          <w:t>47</w:t>
        </w:r>
        <w:r w:rsidR="00092A14">
          <w:rPr>
            <w:webHidden/>
          </w:rPr>
          <w:fldChar w:fldCharType="end"/>
        </w:r>
      </w:hyperlink>
    </w:p>
    <w:p w14:paraId="1BE42CD1" w14:textId="3883390E" w:rsidR="00092A14" w:rsidRDefault="00000000">
      <w:pPr>
        <w:pStyle w:val="TOC3"/>
        <w:rPr>
          <w:rFonts w:asciiTheme="minorHAnsi" w:eastAsiaTheme="minorEastAsia" w:hAnsiTheme="minorHAnsi" w:cstheme="minorBidi"/>
          <w:sz w:val="22"/>
          <w:szCs w:val="22"/>
          <w:lang w:eastAsia="en-GB"/>
        </w:rPr>
      </w:pPr>
      <w:hyperlink w:anchor="_Toc54110074" w:history="1">
        <w:r w:rsidR="00092A14" w:rsidRPr="00E02478">
          <w:rPr>
            <w:rStyle w:val="Hyperlink"/>
          </w:rPr>
          <w:t>3.2.2</w:t>
        </w:r>
        <w:r w:rsidR="00092A14">
          <w:rPr>
            <w:rFonts w:asciiTheme="minorHAnsi" w:eastAsiaTheme="minorEastAsia" w:hAnsiTheme="minorHAnsi" w:cstheme="minorBidi"/>
            <w:sz w:val="22"/>
            <w:szCs w:val="22"/>
            <w:lang w:eastAsia="en-GB"/>
          </w:rPr>
          <w:tab/>
        </w:r>
        <w:r w:rsidR="00092A14" w:rsidRPr="00E02478">
          <w:rPr>
            <w:rStyle w:val="Hyperlink"/>
          </w:rPr>
          <w:t>Getting started</w:t>
        </w:r>
        <w:r w:rsidR="00092A14">
          <w:rPr>
            <w:webHidden/>
          </w:rPr>
          <w:tab/>
        </w:r>
        <w:r w:rsidR="00092A14">
          <w:rPr>
            <w:webHidden/>
          </w:rPr>
          <w:fldChar w:fldCharType="begin"/>
        </w:r>
        <w:r w:rsidR="00092A14">
          <w:rPr>
            <w:webHidden/>
          </w:rPr>
          <w:instrText xml:space="preserve"> PAGEREF _Toc54110074 \h </w:instrText>
        </w:r>
        <w:r w:rsidR="00092A14">
          <w:rPr>
            <w:webHidden/>
          </w:rPr>
        </w:r>
        <w:r w:rsidR="00092A14">
          <w:rPr>
            <w:webHidden/>
          </w:rPr>
          <w:fldChar w:fldCharType="separate"/>
        </w:r>
        <w:r w:rsidR="004F264F">
          <w:rPr>
            <w:webHidden/>
          </w:rPr>
          <w:t>48</w:t>
        </w:r>
        <w:r w:rsidR="00092A14">
          <w:rPr>
            <w:webHidden/>
          </w:rPr>
          <w:fldChar w:fldCharType="end"/>
        </w:r>
      </w:hyperlink>
    </w:p>
    <w:p w14:paraId="1B980E71" w14:textId="1039CEB4" w:rsidR="00092A14" w:rsidRDefault="00000000">
      <w:pPr>
        <w:pStyle w:val="TOC3"/>
        <w:rPr>
          <w:rFonts w:asciiTheme="minorHAnsi" w:eastAsiaTheme="minorEastAsia" w:hAnsiTheme="minorHAnsi" w:cstheme="minorBidi"/>
          <w:sz w:val="22"/>
          <w:szCs w:val="22"/>
          <w:lang w:eastAsia="en-GB"/>
        </w:rPr>
      </w:pPr>
      <w:hyperlink w:anchor="_Toc54110075" w:history="1">
        <w:r w:rsidR="00092A14" w:rsidRPr="00E02478">
          <w:rPr>
            <w:rStyle w:val="Hyperlink"/>
          </w:rPr>
          <w:t>3.2.3</w:t>
        </w:r>
        <w:r w:rsidR="00092A14">
          <w:rPr>
            <w:rFonts w:asciiTheme="minorHAnsi" w:eastAsiaTheme="minorEastAsia" w:hAnsiTheme="minorHAnsi" w:cstheme="minorBidi"/>
            <w:sz w:val="22"/>
            <w:szCs w:val="22"/>
            <w:lang w:eastAsia="en-GB"/>
          </w:rPr>
          <w:tab/>
        </w:r>
        <w:r w:rsidR="00092A14" w:rsidRPr="00E02478">
          <w:rPr>
            <w:rStyle w:val="Hyperlink"/>
          </w:rPr>
          <w:t>Setting the landscape</w:t>
        </w:r>
        <w:r w:rsidR="00092A14">
          <w:rPr>
            <w:webHidden/>
          </w:rPr>
          <w:tab/>
        </w:r>
        <w:r w:rsidR="00092A14">
          <w:rPr>
            <w:webHidden/>
          </w:rPr>
          <w:fldChar w:fldCharType="begin"/>
        </w:r>
        <w:r w:rsidR="00092A14">
          <w:rPr>
            <w:webHidden/>
          </w:rPr>
          <w:instrText xml:space="preserve"> PAGEREF _Toc54110075 \h </w:instrText>
        </w:r>
        <w:r w:rsidR="00092A14">
          <w:rPr>
            <w:webHidden/>
          </w:rPr>
        </w:r>
        <w:r w:rsidR="00092A14">
          <w:rPr>
            <w:webHidden/>
          </w:rPr>
          <w:fldChar w:fldCharType="separate"/>
        </w:r>
        <w:r w:rsidR="004F264F">
          <w:rPr>
            <w:webHidden/>
          </w:rPr>
          <w:t>49</w:t>
        </w:r>
        <w:r w:rsidR="00092A14">
          <w:rPr>
            <w:webHidden/>
          </w:rPr>
          <w:fldChar w:fldCharType="end"/>
        </w:r>
      </w:hyperlink>
    </w:p>
    <w:p w14:paraId="336EC797" w14:textId="23903EC8" w:rsidR="00092A14" w:rsidRDefault="00000000">
      <w:pPr>
        <w:pStyle w:val="TOC3"/>
        <w:rPr>
          <w:rFonts w:asciiTheme="minorHAnsi" w:eastAsiaTheme="minorEastAsia" w:hAnsiTheme="minorHAnsi" w:cstheme="minorBidi"/>
          <w:sz w:val="22"/>
          <w:szCs w:val="22"/>
          <w:lang w:eastAsia="en-GB"/>
        </w:rPr>
      </w:pPr>
      <w:hyperlink w:anchor="_Toc54110076" w:history="1">
        <w:r w:rsidR="00092A14" w:rsidRPr="00E02478">
          <w:rPr>
            <w:rStyle w:val="Hyperlink"/>
          </w:rPr>
          <w:t>3.2.4</w:t>
        </w:r>
        <w:r w:rsidR="00092A14">
          <w:rPr>
            <w:rFonts w:asciiTheme="minorHAnsi" w:eastAsiaTheme="minorEastAsia" w:hAnsiTheme="minorHAnsi" w:cstheme="minorBidi"/>
            <w:sz w:val="22"/>
            <w:szCs w:val="22"/>
            <w:lang w:eastAsia="en-GB"/>
          </w:rPr>
          <w:tab/>
        </w:r>
        <w:r w:rsidR="00092A14" w:rsidRPr="00E02478">
          <w:rPr>
            <w:rStyle w:val="Hyperlink"/>
          </w:rPr>
          <w:t>Importing a species distribution map</w:t>
        </w:r>
        <w:r w:rsidR="00092A14">
          <w:rPr>
            <w:webHidden/>
          </w:rPr>
          <w:tab/>
        </w:r>
        <w:r w:rsidR="00092A14">
          <w:rPr>
            <w:webHidden/>
          </w:rPr>
          <w:fldChar w:fldCharType="begin"/>
        </w:r>
        <w:r w:rsidR="00092A14">
          <w:rPr>
            <w:webHidden/>
          </w:rPr>
          <w:instrText xml:space="preserve"> PAGEREF _Toc54110076 \h </w:instrText>
        </w:r>
        <w:r w:rsidR="00092A14">
          <w:rPr>
            <w:webHidden/>
          </w:rPr>
        </w:r>
        <w:r w:rsidR="00092A14">
          <w:rPr>
            <w:webHidden/>
          </w:rPr>
          <w:fldChar w:fldCharType="separate"/>
        </w:r>
        <w:r w:rsidR="004F264F">
          <w:rPr>
            <w:webHidden/>
          </w:rPr>
          <w:t>56</w:t>
        </w:r>
        <w:r w:rsidR="00092A14">
          <w:rPr>
            <w:webHidden/>
          </w:rPr>
          <w:fldChar w:fldCharType="end"/>
        </w:r>
      </w:hyperlink>
    </w:p>
    <w:p w14:paraId="3BEBAAB9" w14:textId="6E24C288" w:rsidR="00092A14" w:rsidRDefault="00000000">
      <w:pPr>
        <w:pStyle w:val="TOC3"/>
        <w:rPr>
          <w:rFonts w:asciiTheme="minorHAnsi" w:eastAsiaTheme="minorEastAsia" w:hAnsiTheme="minorHAnsi" w:cstheme="minorBidi"/>
          <w:sz w:val="22"/>
          <w:szCs w:val="22"/>
          <w:lang w:eastAsia="en-GB"/>
        </w:rPr>
      </w:pPr>
      <w:hyperlink w:anchor="_Toc54110077" w:history="1">
        <w:r w:rsidR="00092A14" w:rsidRPr="00E02478">
          <w:rPr>
            <w:rStyle w:val="Hyperlink"/>
          </w:rPr>
          <w:t>3.2.5</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77 \h </w:instrText>
        </w:r>
        <w:r w:rsidR="00092A14">
          <w:rPr>
            <w:webHidden/>
          </w:rPr>
        </w:r>
        <w:r w:rsidR="00092A14">
          <w:rPr>
            <w:webHidden/>
          </w:rPr>
          <w:fldChar w:fldCharType="separate"/>
        </w:r>
        <w:r w:rsidR="004F264F">
          <w:rPr>
            <w:webHidden/>
          </w:rPr>
          <w:t>56</w:t>
        </w:r>
        <w:r w:rsidR="00092A14">
          <w:rPr>
            <w:webHidden/>
          </w:rPr>
          <w:fldChar w:fldCharType="end"/>
        </w:r>
      </w:hyperlink>
    </w:p>
    <w:p w14:paraId="5B013DE4" w14:textId="134834CB" w:rsidR="00092A14" w:rsidRDefault="00000000">
      <w:pPr>
        <w:pStyle w:val="TOC3"/>
        <w:rPr>
          <w:rFonts w:asciiTheme="minorHAnsi" w:eastAsiaTheme="minorEastAsia" w:hAnsiTheme="minorHAnsi" w:cstheme="minorBidi"/>
          <w:sz w:val="22"/>
          <w:szCs w:val="22"/>
          <w:lang w:eastAsia="en-GB"/>
        </w:rPr>
      </w:pPr>
      <w:hyperlink w:anchor="_Toc54110078" w:history="1">
        <w:r w:rsidR="00092A14" w:rsidRPr="00E02478">
          <w:rPr>
            <w:rStyle w:val="Hyperlink"/>
          </w:rPr>
          <w:t>3.2.6</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population dynamics</w:t>
        </w:r>
        <w:r w:rsidR="00092A14">
          <w:rPr>
            <w:webHidden/>
          </w:rPr>
          <w:tab/>
        </w:r>
        <w:r w:rsidR="00092A14">
          <w:rPr>
            <w:webHidden/>
          </w:rPr>
          <w:fldChar w:fldCharType="begin"/>
        </w:r>
        <w:r w:rsidR="00092A14">
          <w:rPr>
            <w:webHidden/>
          </w:rPr>
          <w:instrText xml:space="preserve"> PAGEREF _Toc54110078 \h </w:instrText>
        </w:r>
        <w:r w:rsidR="00092A14">
          <w:rPr>
            <w:webHidden/>
          </w:rPr>
        </w:r>
        <w:r w:rsidR="00092A14">
          <w:rPr>
            <w:webHidden/>
          </w:rPr>
          <w:fldChar w:fldCharType="separate"/>
        </w:r>
        <w:r w:rsidR="004F264F">
          <w:rPr>
            <w:webHidden/>
          </w:rPr>
          <w:t>58</w:t>
        </w:r>
        <w:r w:rsidR="00092A14">
          <w:rPr>
            <w:webHidden/>
          </w:rPr>
          <w:fldChar w:fldCharType="end"/>
        </w:r>
      </w:hyperlink>
    </w:p>
    <w:p w14:paraId="59B046FE" w14:textId="6AD9FD68" w:rsidR="00092A14" w:rsidRDefault="00000000">
      <w:pPr>
        <w:pStyle w:val="TOC3"/>
        <w:rPr>
          <w:rFonts w:asciiTheme="minorHAnsi" w:eastAsiaTheme="minorEastAsia" w:hAnsiTheme="minorHAnsi" w:cstheme="minorBidi"/>
          <w:sz w:val="22"/>
          <w:szCs w:val="22"/>
          <w:lang w:eastAsia="en-GB"/>
        </w:rPr>
      </w:pPr>
      <w:hyperlink w:anchor="_Toc54110079" w:history="1">
        <w:r w:rsidR="00092A14" w:rsidRPr="00E02478">
          <w:rPr>
            <w:rStyle w:val="Hyperlink"/>
          </w:rPr>
          <w:t>3.2.7</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dispersal</w:t>
        </w:r>
        <w:r w:rsidR="00092A14">
          <w:rPr>
            <w:webHidden/>
          </w:rPr>
          <w:tab/>
        </w:r>
        <w:r w:rsidR="00092A14">
          <w:rPr>
            <w:webHidden/>
          </w:rPr>
          <w:fldChar w:fldCharType="begin"/>
        </w:r>
        <w:r w:rsidR="00092A14">
          <w:rPr>
            <w:webHidden/>
          </w:rPr>
          <w:instrText xml:space="preserve"> PAGEREF _Toc54110079 \h </w:instrText>
        </w:r>
        <w:r w:rsidR="00092A14">
          <w:rPr>
            <w:webHidden/>
          </w:rPr>
        </w:r>
        <w:r w:rsidR="00092A14">
          <w:rPr>
            <w:webHidden/>
          </w:rPr>
          <w:fldChar w:fldCharType="separate"/>
        </w:r>
        <w:r w:rsidR="004F264F">
          <w:rPr>
            <w:webHidden/>
          </w:rPr>
          <w:t>63</w:t>
        </w:r>
        <w:r w:rsidR="00092A14">
          <w:rPr>
            <w:webHidden/>
          </w:rPr>
          <w:fldChar w:fldCharType="end"/>
        </w:r>
      </w:hyperlink>
    </w:p>
    <w:p w14:paraId="5AA05F14" w14:textId="02131255" w:rsidR="00092A14" w:rsidRDefault="00000000">
      <w:pPr>
        <w:pStyle w:val="TOC3"/>
        <w:rPr>
          <w:rFonts w:asciiTheme="minorHAnsi" w:eastAsiaTheme="minorEastAsia" w:hAnsiTheme="minorHAnsi" w:cstheme="minorBidi"/>
          <w:sz w:val="22"/>
          <w:szCs w:val="22"/>
          <w:lang w:eastAsia="en-GB"/>
        </w:rPr>
      </w:pPr>
      <w:hyperlink w:anchor="_Toc54110080" w:history="1">
        <w:r w:rsidR="00092A14" w:rsidRPr="00E02478">
          <w:rPr>
            <w:rStyle w:val="Hyperlink"/>
          </w:rPr>
          <w:t>3.2.8</w:t>
        </w:r>
        <w:r w:rsidR="00092A14">
          <w:rPr>
            <w:rFonts w:asciiTheme="minorHAnsi" w:eastAsiaTheme="minorEastAsia" w:hAnsiTheme="minorHAnsi" w:cstheme="minorBidi"/>
            <w:sz w:val="22"/>
            <w:szCs w:val="22"/>
            <w:lang w:eastAsia="en-GB"/>
          </w:rPr>
          <w:tab/>
        </w:r>
        <w:r w:rsidR="00092A14" w:rsidRPr="00E02478">
          <w:rPr>
            <w:rStyle w:val="Hyperlink"/>
          </w:rPr>
          <w:t>Setting the genetics parameters</w:t>
        </w:r>
        <w:r w:rsidR="00092A14">
          <w:rPr>
            <w:webHidden/>
          </w:rPr>
          <w:tab/>
        </w:r>
        <w:r w:rsidR="00092A14">
          <w:rPr>
            <w:webHidden/>
          </w:rPr>
          <w:fldChar w:fldCharType="begin"/>
        </w:r>
        <w:r w:rsidR="00092A14">
          <w:rPr>
            <w:webHidden/>
          </w:rPr>
          <w:instrText xml:space="preserve"> PAGEREF _Toc54110080 \h </w:instrText>
        </w:r>
        <w:r w:rsidR="00092A14">
          <w:rPr>
            <w:webHidden/>
          </w:rPr>
        </w:r>
        <w:r w:rsidR="00092A14">
          <w:rPr>
            <w:webHidden/>
          </w:rPr>
          <w:fldChar w:fldCharType="separate"/>
        </w:r>
        <w:r w:rsidR="004F264F">
          <w:rPr>
            <w:webHidden/>
          </w:rPr>
          <w:t>73</w:t>
        </w:r>
        <w:r w:rsidR="00092A14">
          <w:rPr>
            <w:webHidden/>
          </w:rPr>
          <w:fldChar w:fldCharType="end"/>
        </w:r>
      </w:hyperlink>
    </w:p>
    <w:p w14:paraId="556C762E" w14:textId="6B6F749B" w:rsidR="00092A14" w:rsidRDefault="00000000">
      <w:pPr>
        <w:pStyle w:val="TOC3"/>
        <w:rPr>
          <w:rFonts w:asciiTheme="minorHAnsi" w:eastAsiaTheme="minorEastAsia" w:hAnsiTheme="minorHAnsi" w:cstheme="minorBidi"/>
          <w:sz w:val="22"/>
          <w:szCs w:val="22"/>
          <w:lang w:eastAsia="en-GB"/>
        </w:rPr>
      </w:pPr>
      <w:hyperlink w:anchor="_Toc54110081" w:history="1">
        <w:r w:rsidR="00092A14" w:rsidRPr="00E02478">
          <w:rPr>
            <w:rStyle w:val="Hyperlink"/>
          </w:rPr>
          <w:t>3.2.9</w:t>
        </w:r>
        <w:r w:rsidR="00092A14">
          <w:rPr>
            <w:rFonts w:asciiTheme="minorHAnsi" w:eastAsiaTheme="minorEastAsia" w:hAnsiTheme="minorHAnsi" w:cstheme="minorBidi"/>
            <w:sz w:val="22"/>
            <w:szCs w:val="22"/>
            <w:lang w:eastAsia="en-GB"/>
          </w:rPr>
          <w:tab/>
        </w:r>
        <w:r w:rsidR="00092A14" w:rsidRPr="00E02478">
          <w:rPr>
            <w:rStyle w:val="Hyperlink"/>
          </w:rPr>
          <w:t>Setting the simulation parameters</w:t>
        </w:r>
        <w:r w:rsidR="00092A14">
          <w:rPr>
            <w:webHidden/>
          </w:rPr>
          <w:tab/>
        </w:r>
        <w:r w:rsidR="00092A14">
          <w:rPr>
            <w:webHidden/>
          </w:rPr>
          <w:fldChar w:fldCharType="begin"/>
        </w:r>
        <w:r w:rsidR="00092A14">
          <w:rPr>
            <w:webHidden/>
          </w:rPr>
          <w:instrText xml:space="preserve"> PAGEREF _Toc54110081 \h </w:instrText>
        </w:r>
        <w:r w:rsidR="00092A14">
          <w:rPr>
            <w:webHidden/>
          </w:rPr>
        </w:r>
        <w:r w:rsidR="00092A14">
          <w:rPr>
            <w:webHidden/>
          </w:rPr>
          <w:fldChar w:fldCharType="separate"/>
        </w:r>
        <w:r w:rsidR="004F264F">
          <w:rPr>
            <w:webHidden/>
          </w:rPr>
          <w:t>75</w:t>
        </w:r>
        <w:r w:rsidR="00092A14">
          <w:rPr>
            <w:webHidden/>
          </w:rPr>
          <w:fldChar w:fldCharType="end"/>
        </w:r>
      </w:hyperlink>
    </w:p>
    <w:p w14:paraId="3CFE9C7A" w14:textId="39DE8031" w:rsidR="00092A14" w:rsidRDefault="00000000">
      <w:pPr>
        <w:pStyle w:val="TOC2"/>
        <w:rPr>
          <w:rFonts w:asciiTheme="minorHAnsi" w:eastAsiaTheme="minorEastAsia" w:hAnsiTheme="minorHAnsi" w:cstheme="minorBidi"/>
          <w:b w:val="0"/>
          <w:sz w:val="22"/>
          <w:szCs w:val="22"/>
          <w:lang w:eastAsia="en-GB"/>
        </w:rPr>
      </w:pPr>
      <w:hyperlink w:anchor="_Toc54110082" w:history="1">
        <w:r w:rsidR="00092A14" w:rsidRPr="00E02478">
          <w:rPr>
            <w:rStyle w:val="Hyperlink"/>
          </w:rPr>
          <w:t>3.3</w:t>
        </w:r>
        <w:r w:rsidR="00092A14">
          <w:rPr>
            <w:rFonts w:asciiTheme="minorHAnsi" w:eastAsiaTheme="minorEastAsia" w:hAnsiTheme="minorHAnsi" w:cstheme="minorBidi"/>
            <w:b w:val="0"/>
            <w:sz w:val="22"/>
            <w:szCs w:val="22"/>
            <w:lang w:eastAsia="en-GB"/>
          </w:rPr>
          <w:tab/>
        </w:r>
        <w:r w:rsidR="00092A14" w:rsidRPr="00E02478">
          <w:rPr>
            <w:rStyle w:val="Hyperlink"/>
          </w:rPr>
          <w:t>Batch mode</w:t>
        </w:r>
        <w:r w:rsidR="00092A14">
          <w:rPr>
            <w:webHidden/>
          </w:rPr>
          <w:tab/>
        </w:r>
        <w:r w:rsidR="00092A14">
          <w:rPr>
            <w:webHidden/>
          </w:rPr>
          <w:fldChar w:fldCharType="begin"/>
        </w:r>
        <w:r w:rsidR="00092A14">
          <w:rPr>
            <w:webHidden/>
          </w:rPr>
          <w:instrText xml:space="preserve"> PAGEREF _Toc54110082 \h </w:instrText>
        </w:r>
        <w:r w:rsidR="00092A14">
          <w:rPr>
            <w:webHidden/>
          </w:rPr>
        </w:r>
        <w:r w:rsidR="00092A14">
          <w:rPr>
            <w:webHidden/>
          </w:rPr>
          <w:fldChar w:fldCharType="separate"/>
        </w:r>
        <w:r w:rsidR="004F264F">
          <w:rPr>
            <w:webHidden/>
          </w:rPr>
          <w:t>87</w:t>
        </w:r>
        <w:r w:rsidR="00092A14">
          <w:rPr>
            <w:webHidden/>
          </w:rPr>
          <w:fldChar w:fldCharType="end"/>
        </w:r>
      </w:hyperlink>
    </w:p>
    <w:p w14:paraId="0EC5BF07" w14:textId="7D53CB91" w:rsidR="00092A14" w:rsidRDefault="00000000">
      <w:pPr>
        <w:pStyle w:val="TOC3"/>
        <w:rPr>
          <w:rFonts w:asciiTheme="minorHAnsi" w:eastAsiaTheme="minorEastAsia" w:hAnsiTheme="minorHAnsi" w:cstheme="minorBidi"/>
          <w:sz w:val="22"/>
          <w:szCs w:val="22"/>
          <w:lang w:eastAsia="en-GB"/>
        </w:rPr>
      </w:pPr>
      <w:hyperlink w:anchor="_Toc54110083" w:history="1">
        <w:r w:rsidR="00092A14" w:rsidRPr="00E02478">
          <w:rPr>
            <w:rStyle w:val="Hyperlink"/>
          </w:rPr>
          <w:t>3.3.1</w:t>
        </w:r>
        <w:r w:rsidR="00092A14">
          <w:rPr>
            <w:rFonts w:asciiTheme="minorHAnsi" w:eastAsiaTheme="minorEastAsia" w:hAnsiTheme="minorHAnsi" w:cstheme="minorBidi"/>
            <w:sz w:val="22"/>
            <w:szCs w:val="22"/>
            <w:lang w:eastAsia="en-GB"/>
          </w:rPr>
          <w:tab/>
        </w:r>
        <w:r w:rsidR="00092A14" w:rsidRPr="00E02478">
          <w:rPr>
            <w:rStyle w:val="Hyperlink"/>
          </w:rPr>
          <w:t>Control file</w:t>
        </w:r>
        <w:r w:rsidR="00092A14">
          <w:rPr>
            <w:webHidden/>
          </w:rPr>
          <w:tab/>
        </w:r>
        <w:r w:rsidR="00092A14">
          <w:rPr>
            <w:webHidden/>
          </w:rPr>
          <w:fldChar w:fldCharType="begin"/>
        </w:r>
        <w:r w:rsidR="00092A14">
          <w:rPr>
            <w:webHidden/>
          </w:rPr>
          <w:instrText xml:space="preserve"> PAGEREF _Toc54110083 \h </w:instrText>
        </w:r>
        <w:r w:rsidR="00092A14">
          <w:rPr>
            <w:webHidden/>
          </w:rPr>
        </w:r>
        <w:r w:rsidR="00092A14">
          <w:rPr>
            <w:webHidden/>
          </w:rPr>
          <w:fldChar w:fldCharType="separate"/>
        </w:r>
        <w:r w:rsidR="004F264F">
          <w:rPr>
            <w:webHidden/>
          </w:rPr>
          <w:t>88</w:t>
        </w:r>
        <w:r w:rsidR="00092A14">
          <w:rPr>
            <w:webHidden/>
          </w:rPr>
          <w:fldChar w:fldCharType="end"/>
        </w:r>
      </w:hyperlink>
    </w:p>
    <w:p w14:paraId="533E26B0" w14:textId="18A1432B" w:rsidR="00092A14" w:rsidRDefault="00000000">
      <w:pPr>
        <w:pStyle w:val="TOC3"/>
        <w:rPr>
          <w:rFonts w:asciiTheme="minorHAnsi" w:eastAsiaTheme="minorEastAsia" w:hAnsiTheme="minorHAnsi" w:cstheme="minorBidi"/>
          <w:sz w:val="22"/>
          <w:szCs w:val="22"/>
          <w:lang w:eastAsia="en-GB"/>
        </w:rPr>
      </w:pPr>
      <w:hyperlink w:anchor="_Toc54110084" w:history="1">
        <w:r w:rsidR="00092A14" w:rsidRPr="00E02478">
          <w:rPr>
            <w:rStyle w:val="Hyperlink"/>
          </w:rPr>
          <w:t>3.3.2</w:t>
        </w:r>
        <w:r w:rsidR="00092A14">
          <w:rPr>
            <w:rFonts w:asciiTheme="minorHAnsi" w:eastAsiaTheme="minorEastAsia" w:hAnsiTheme="minorHAnsi" w:cstheme="minorBidi"/>
            <w:sz w:val="22"/>
            <w:szCs w:val="22"/>
            <w:lang w:eastAsia="en-GB"/>
          </w:rPr>
          <w:tab/>
        </w:r>
        <w:r w:rsidR="00092A14" w:rsidRPr="00E02478">
          <w:rPr>
            <w:rStyle w:val="Hyperlink"/>
          </w:rPr>
          <w:t>Parameter files</w:t>
        </w:r>
        <w:r w:rsidR="00092A14">
          <w:rPr>
            <w:webHidden/>
          </w:rPr>
          <w:tab/>
        </w:r>
        <w:r w:rsidR="00092A14">
          <w:rPr>
            <w:webHidden/>
          </w:rPr>
          <w:fldChar w:fldCharType="begin"/>
        </w:r>
        <w:r w:rsidR="00092A14">
          <w:rPr>
            <w:webHidden/>
          </w:rPr>
          <w:instrText xml:space="preserve"> PAGEREF _Toc54110084 \h </w:instrText>
        </w:r>
        <w:r w:rsidR="00092A14">
          <w:rPr>
            <w:webHidden/>
          </w:rPr>
        </w:r>
        <w:r w:rsidR="00092A14">
          <w:rPr>
            <w:webHidden/>
          </w:rPr>
          <w:fldChar w:fldCharType="separate"/>
        </w:r>
        <w:r w:rsidR="004F264F">
          <w:rPr>
            <w:webHidden/>
          </w:rPr>
          <w:t>90</w:t>
        </w:r>
        <w:r w:rsidR="00092A14">
          <w:rPr>
            <w:webHidden/>
          </w:rPr>
          <w:fldChar w:fldCharType="end"/>
        </w:r>
      </w:hyperlink>
    </w:p>
    <w:p w14:paraId="125F2228" w14:textId="488C32A9" w:rsidR="00092A14" w:rsidRDefault="00000000">
      <w:pPr>
        <w:pStyle w:val="TOC2"/>
        <w:rPr>
          <w:rFonts w:asciiTheme="minorHAnsi" w:eastAsiaTheme="minorEastAsia" w:hAnsiTheme="minorHAnsi" w:cstheme="minorBidi"/>
          <w:b w:val="0"/>
          <w:sz w:val="22"/>
          <w:szCs w:val="22"/>
          <w:lang w:eastAsia="en-GB"/>
        </w:rPr>
      </w:pPr>
      <w:hyperlink w:anchor="_Toc54110085" w:history="1">
        <w:r w:rsidR="00092A14" w:rsidRPr="00E02478">
          <w:rPr>
            <w:rStyle w:val="Hyperlink"/>
          </w:rPr>
          <w:t>3.4</w:t>
        </w:r>
        <w:r w:rsidR="00092A14">
          <w:rPr>
            <w:rFonts w:asciiTheme="minorHAnsi" w:eastAsiaTheme="minorEastAsia" w:hAnsiTheme="minorHAnsi" w:cstheme="minorBidi"/>
            <w:b w:val="0"/>
            <w:sz w:val="22"/>
            <w:szCs w:val="22"/>
            <w:lang w:eastAsia="en-GB"/>
          </w:rPr>
          <w:tab/>
        </w:r>
        <w:r w:rsidR="00092A14" w:rsidRPr="00E02478">
          <w:rPr>
            <w:rStyle w:val="Hyperlink"/>
          </w:rPr>
          <w:t>Outputs</w:t>
        </w:r>
        <w:r w:rsidR="00092A14">
          <w:rPr>
            <w:webHidden/>
          </w:rPr>
          <w:tab/>
        </w:r>
        <w:r w:rsidR="00092A14">
          <w:rPr>
            <w:webHidden/>
          </w:rPr>
          <w:fldChar w:fldCharType="begin"/>
        </w:r>
        <w:r w:rsidR="00092A14">
          <w:rPr>
            <w:webHidden/>
          </w:rPr>
          <w:instrText xml:space="preserve"> PAGEREF _Toc54110085 \h </w:instrText>
        </w:r>
        <w:r w:rsidR="00092A14">
          <w:rPr>
            <w:webHidden/>
          </w:rPr>
        </w:r>
        <w:r w:rsidR="00092A14">
          <w:rPr>
            <w:webHidden/>
          </w:rPr>
          <w:fldChar w:fldCharType="separate"/>
        </w:r>
        <w:r w:rsidR="004F264F">
          <w:rPr>
            <w:webHidden/>
          </w:rPr>
          <w:t>93</w:t>
        </w:r>
        <w:r w:rsidR="00092A14">
          <w:rPr>
            <w:webHidden/>
          </w:rPr>
          <w:fldChar w:fldCharType="end"/>
        </w:r>
      </w:hyperlink>
    </w:p>
    <w:p w14:paraId="66AE0171" w14:textId="24E3FFB8" w:rsidR="00092A14" w:rsidRDefault="00000000">
      <w:pPr>
        <w:pStyle w:val="TOC3"/>
        <w:rPr>
          <w:rFonts w:asciiTheme="minorHAnsi" w:eastAsiaTheme="minorEastAsia" w:hAnsiTheme="minorHAnsi" w:cstheme="minorBidi"/>
          <w:sz w:val="22"/>
          <w:szCs w:val="22"/>
          <w:lang w:eastAsia="en-GB"/>
        </w:rPr>
      </w:pPr>
      <w:hyperlink w:anchor="_Toc54110086" w:history="1">
        <w:r w:rsidR="00092A14" w:rsidRPr="00E02478">
          <w:rPr>
            <w:rStyle w:val="Hyperlink"/>
          </w:rPr>
          <w:t>3.4.1</w:t>
        </w:r>
        <w:r w:rsidR="00092A14">
          <w:rPr>
            <w:rFonts w:asciiTheme="minorHAnsi" w:eastAsiaTheme="minorEastAsia" w:hAnsiTheme="minorHAnsi" w:cstheme="minorBidi"/>
            <w:sz w:val="22"/>
            <w:szCs w:val="22"/>
            <w:lang w:eastAsia="en-GB"/>
          </w:rPr>
          <w:tab/>
        </w:r>
        <w:r w:rsidR="00092A14" w:rsidRPr="00E02478">
          <w:rPr>
            <w:rStyle w:val="Hyperlink"/>
          </w:rPr>
          <w:t>Parameters</w:t>
        </w:r>
        <w:r w:rsidR="00092A14">
          <w:rPr>
            <w:webHidden/>
          </w:rPr>
          <w:tab/>
        </w:r>
        <w:r w:rsidR="00092A14">
          <w:rPr>
            <w:webHidden/>
          </w:rPr>
          <w:fldChar w:fldCharType="begin"/>
        </w:r>
        <w:r w:rsidR="00092A14">
          <w:rPr>
            <w:webHidden/>
          </w:rPr>
          <w:instrText xml:space="preserve"> PAGEREF _Toc54110086 \h </w:instrText>
        </w:r>
        <w:r w:rsidR="00092A14">
          <w:rPr>
            <w:webHidden/>
          </w:rPr>
        </w:r>
        <w:r w:rsidR="00092A14">
          <w:rPr>
            <w:webHidden/>
          </w:rPr>
          <w:fldChar w:fldCharType="separate"/>
        </w:r>
        <w:r w:rsidR="004F264F">
          <w:rPr>
            <w:webHidden/>
          </w:rPr>
          <w:t>93</w:t>
        </w:r>
        <w:r w:rsidR="00092A14">
          <w:rPr>
            <w:webHidden/>
          </w:rPr>
          <w:fldChar w:fldCharType="end"/>
        </w:r>
      </w:hyperlink>
    </w:p>
    <w:p w14:paraId="3C7A2CA2" w14:textId="6A083EE3" w:rsidR="00092A14" w:rsidRDefault="00000000">
      <w:pPr>
        <w:pStyle w:val="TOC3"/>
        <w:rPr>
          <w:rFonts w:asciiTheme="minorHAnsi" w:eastAsiaTheme="minorEastAsia" w:hAnsiTheme="minorHAnsi" w:cstheme="minorBidi"/>
          <w:sz w:val="22"/>
          <w:szCs w:val="22"/>
          <w:lang w:eastAsia="en-GB"/>
        </w:rPr>
      </w:pPr>
      <w:hyperlink w:anchor="_Toc54110087" w:history="1">
        <w:r w:rsidR="00092A14" w:rsidRPr="00E02478">
          <w:rPr>
            <w:rStyle w:val="Hyperlink"/>
          </w:rPr>
          <w:t>3.4.2</w:t>
        </w:r>
        <w:r w:rsidR="00092A14">
          <w:rPr>
            <w:rFonts w:asciiTheme="minorHAnsi" w:eastAsiaTheme="minorEastAsia" w:hAnsiTheme="minorHAnsi" w:cstheme="minorBidi"/>
            <w:sz w:val="22"/>
            <w:szCs w:val="22"/>
            <w:lang w:eastAsia="en-GB"/>
          </w:rPr>
          <w:tab/>
        </w:r>
        <w:r w:rsidR="00092A14" w:rsidRPr="00E02478">
          <w:rPr>
            <w:rStyle w:val="Hyperlink"/>
          </w:rPr>
          <w:t>Range</w:t>
        </w:r>
        <w:r w:rsidR="00092A14">
          <w:rPr>
            <w:webHidden/>
          </w:rPr>
          <w:tab/>
        </w:r>
        <w:r w:rsidR="00092A14">
          <w:rPr>
            <w:webHidden/>
          </w:rPr>
          <w:fldChar w:fldCharType="begin"/>
        </w:r>
        <w:r w:rsidR="00092A14">
          <w:rPr>
            <w:webHidden/>
          </w:rPr>
          <w:instrText xml:space="preserve"> PAGEREF _Toc54110087 \h </w:instrText>
        </w:r>
        <w:r w:rsidR="00092A14">
          <w:rPr>
            <w:webHidden/>
          </w:rPr>
        </w:r>
        <w:r w:rsidR="00092A14">
          <w:rPr>
            <w:webHidden/>
          </w:rPr>
          <w:fldChar w:fldCharType="separate"/>
        </w:r>
        <w:r w:rsidR="004F264F">
          <w:rPr>
            <w:webHidden/>
          </w:rPr>
          <w:t>93</w:t>
        </w:r>
        <w:r w:rsidR="00092A14">
          <w:rPr>
            <w:webHidden/>
          </w:rPr>
          <w:fldChar w:fldCharType="end"/>
        </w:r>
      </w:hyperlink>
    </w:p>
    <w:p w14:paraId="360F21DD" w14:textId="25DD9C6E" w:rsidR="00092A14" w:rsidRDefault="00000000">
      <w:pPr>
        <w:pStyle w:val="TOC3"/>
        <w:rPr>
          <w:rFonts w:asciiTheme="minorHAnsi" w:eastAsiaTheme="minorEastAsia" w:hAnsiTheme="minorHAnsi" w:cstheme="minorBidi"/>
          <w:sz w:val="22"/>
          <w:szCs w:val="22"/>
          <w:lang w:eastAsia="en-GB"/>
        </w:rPr>
      </w:pPr>
      <w:hyperlink w:anchor="_Toc54110088" w:history="1">
        <w:r w:rsidR="00092A14" w:rsidRPr="00E02478">
          <w:rPr>
            <w:rStyle w:val="Hyperlink"/>
          </w:rPr>
          <w:t>3.4.3</w:t>
        </w:r>
        <w:r w:rsidR="00092A14">
          <w:rPr>
            <w:rFonts w:asciiTheme="minorHAnsi" w:eastAsiaTheme="minorEastAsia" w:hAnsiTheme="minorHAnsi" w:cstheme="minorBidi"/>
            <w:sz w:val="22"/>
            <w:szCs w:val="22"/>
            <w:lang w:eastAsia="en-GB"/>
          </w:rPr>
          <w:tab/>
        </w:r>
        <w:r w:rsidR="00092A14" w:rsidRPr="00E02478">
          <w:rPr>
            <w:rStyle w:val="Hyperlink"/>
          </w:rPr>
          <w:t>Occupancy</w:t>
        </w:r>
        <w:r w:rsidR="00092A14">
          <w:rPr>
            <w:webHidden/>
          </w:rPr>
          <w:tab/>
        </w:r>
        <w:r w:rsidR="00092A14">
          <w:rPr>
            <w:webHidden/>
          </w:rPr>
          <w:fldChar w:fldCharType="begin"/>
        </w:r>
        <w:r w:rsidR="00092A14">
          <w:rPr>
            <w:webHidden/>
          </w:rPr>
          <w:instrText xml:space="preserve"> PAGEREF _Toc54110088 \h </w:instrText>
        </w:r>
        <w:r w:rsidR="00092A14">
          <w:rPr>
            <w:webHidden/>
          </w:rPr>
        </w:r>
        <w:r w:rsidR="00092A14">
          <w:rPr>
            <w:webHidden/>
          </w:rPr>
          <w:fldChar w:fldCharType="separate"/>
        </w:r>
        <w:r w:rsidR="004F264F">
          <w:rPr>
            <w:webHidden/>
          </w:rPr>
          <w:t>94</w:t>
        </w:r>
        <w:r w:rsidR="00092A14">
          <w:rPr>
            <w:webHidden/>
          </w:rPr>
          <w:fldChar w:fldCharType="end"/>
        </w:r>
      </w:hyperlink>
    </w:p>
    <w:p w14:paraId="7D92DB0C" w14:textId="0042A98D" w:rsidR="00092A14" w:rsidRDefault="00000000">
      <w:pPr>
        <w:pStyle w:val="TOC3"/>
        <w:rPr>
          <w:rFonts w:asciiTheme="minorHAnsi" w:eastAsiaTheme="minorEastAsia" w:hAnsiTheme="minorHAnsi" w:cstheme="minorBidi"/>
          <w:sz w:val="22"/>
          <w:szCs w:val="22"/>
          <w:lang w:eastAsia="en-GB"/>
        </w:rPr>
      </w:pPr>
      <w:hyperlink w:anchor="_Toc54110089" w:history="1">
        <w:r w:rsidR="00092A14" w:rsidRPr="00E02478">
          <w:rPr>
            <w:rStyle w:val="Hyperlink"/>
          </w:rPr>
          <w:t>3.4.4</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89 \h </w:instrText>
        </w:r>
        <w:r w:rsidR="00092A14">
          <w:rPr>
            <w:webHidden/>
          </w:rPr>
        </w:r>
        <w:r w:rsidR="00092A14">
          <w:rPr>
            <w:webHidden/>
          </w:rPr>
          <w:fldChar w:fldCharType="separate"/>
        </w:r>
        <w:r w:rsidR="004F264F">
          <w:rPr>
            <w:webHidden/>
          </w:rPr>
          <w:t>94</w:t>
        </w:r>
        <w:r w:rsidR="00092A14">
          <w:rPr>
            <w:webHidden/>
          </w:rPr>
          <w:fldChar w:fldCharType="end"/>
        </w:r>
      </w:hyperlink>
    </w:p>
    <w:p w14:paraId="05EA4B4E" w14:textId="694F9B69" w:rsidR="00092A14" w:rsidRDefault="00000000">
      <w:pPr>
        <w:pStyle w:val="TOC3"/>
        <w:rPr>
          <w:rFonts w:asciiTheme="minorHAnsi" w:eastAsiaTheme="minorEastAsia" w:hAnsiTheme="minorHAnsi" w:cstheme="minorBidi"/>
          <w:sz w:val="22"/>
          <w:szCs w:val="22"/>
          <w:lang w:eastAsia="en-GB"/>
        </w:rPr>
      </w:pPr>
      <w:hyperlink w:anchor="_Toc54110090" w:history="1">
        <w:r w:rsidR="00092A14" w:rsidRPr="00E02478">
          <w:rPr>
            <w:rStyle w:val="Hyperlink"/>
          </w:rPr>
          <w:t>3.4.5</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90 \h </w:instrText>
        </w:r>
        <w:r w:rsidR="00092A14">
          <w:rPr>
            <w:webHidden/>
          </w:rPr>
        </w:r>
        <w:r w:rsidR="00092A14">
          <w:rPr>
            <w:webHidden/>
          </w:rPr>
          <w:fldChar w:fldCharType="separate"/>
        </w:r>
        <w:r w:rsidR="004F264F">
          <w:rPr>
            <w:webHidden/>
          </w:rPr>
          <w:t>95</w:t>
        </w:r>
        <w:r w:rsidR="00092A14">
          <w:rPr>
            <w:webHidden/>
          </w:rPr>
          <w:fldChar w:fldCharType="end"/>
        </w:r>
      </w:hyperlink>
    </w:p>
    <w:p w14:paraId="0857B134" w14:textId="1952F555" w:rsidR="00092A14" w:rsidRDefault="00000000">
      <w:pPr>
        <w:pStyle w:val="TOC3"/>
        <w:rPr>
          <w:rFonts w:asciiTheme="minorHAnsi" w:eastAsiaTheme="minorEastAsia" w:hAnsiTheme="minorHAnsi" w:cstheme="minorBidi"/>
          <w:sz w:val="22"/>
          <w:szCs w:val="22"/>
          <w:lang w:eastAsia="en-GB"/>
        </w:rPr>
      </w:pPr>
      <w:hyperlink w:anchor="_Toc54110091" w:history="1">
        <w:r w:rsidR="00092A14" w:rsidRPr="00E02478">
          <w:rPr>
            <w:rStyle w:val="Hyperlink"/>
          </w:rPr>
          <w:t>3.4.6</w:t>
        </w:r>
        <w:r w:rsidR="00092A14">
          <w:rPr>
            <w:rFonts w:asciiTheme="minorHAnsi" w:eastAsiaTheme="minorEastAsia" w:hAnsiTheme="minorHAnsi" w:cstheme="minorBidi"/>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91 \h </w:instrText>
        </w:r>
        <w:r w:rsidR="00092A14">
          <w:rPr>
            <w:webHidden/>
          </w:rPr>
        </w:r>
        <w:r w:rsidR="00092A14">
          <w:rPr>
            <w:webHidden/>
          </w:rPr>
          <w:fldChar w:fldCharType="separate"/>
        </w:r>
        <w:r w:rsidR="004F264F">
          <w:rPr>
            <w:webHidden/>
          </w:rPr>
          <w:t>96</w:t>
        </w:r>
        <w:r w:rsidR="00092A14">
          <w:rPr>
            <w:webHidden/>
          </w:rPr>
          <w:fldChar w:fldCharType="end"/>
        </w:r>
      </w:hyperlink>
    </w:p>
    <w:p w14:paraId="2735BE68" w14:textId="32507C42" w:rsidR="00092A14" w:rsidRDefault="00000000">
      <w:pPr>
        <w:pStyle w:val="TOC3"/>
        <w:rPr>
          <w:rFonts w:asciiTheme="minorHAnsi" w:eastAsiaTheme="minorEastAsia" w:hAnsiTheme="minorHAnsi" w:cstheme="minorBidi"/>
          <w:sz w:val="22"/>
          <w:szCs w:val="22"/>
          <w:lang w:eastAsia="en-GB"/>
        </w:rPr>
      </w:pPr>
      <w:hyperlink w:anchor="_Toc54110092" w:history="1">
        <w:r w:rsidR="00092A14" w:rsidRPr="00E02478">
          <w:rPr>
            <w:rStyle w:val="Hyperlink"/>
          </w:rPr>
          <w:t>3.4.7</w:t>
        </w:r>
        <w:r w:rsidR="00092A14">
          <w:rPr>
            <w:rFonts w:asciiTheme="minorHAnsi" w:eastAsiaTheme="minorEastAsia" w:hAnsiTheme="minorHAnsi" w:cstheme="minorBidi"/>
            <w:sz w:val="22"/>
            <w:szCs w:val="22"/>
            <w:lang w:eastAsia="en-GB"/>
          </w:rPr>
          <w:tab/>
        </w:r>
        <w:r w:rsidR="00092A14" w:rsidRPr="00E02478">
          <w:rPr>
            <w:rStyle w:val="Hyperlink"/>
          </w:rPr>
          <w:t>Traits</w:t>
        </w:r>
        <w:r w:rsidR="00092A14">
          <w:rPr>
            <w:webHidden/>
          </w:rPr>
          <w:tab/>
        </w:r>
        <w:r w:rsidR="00092A14">
          <w:rPr>
            <w:webHidden/>
          </w:rPr>
          <w:fldChar w:fldCharType="begin"/>
        </w:r>
        <w:r w:rsidR="00092A14">
          <w:rPr>
            <w:webHidden/>
          </w:rPr>
          <w:instrText xml:space="preserve"> PAGEREF _Toc54110092 \h </w:instrText>
        </w:r>
        <w:r w:rsidR="00092A14">
          <w:rPr>
            <w:webHidden/>
          </w:rPr>
        </w:r>
        <w:r w:rsidR="00092A14">
          <w:rPr>
            <w:webHidden/>
          </w:rPr>
          <w:fldChar w:fldCharType="separate"/>
        </w:r>
        <w:r w:rsidR="004F264F">
          <w:rPr>
            <w:webHidden/>
          </w:rPr>
          <w:t>97</w:t>
        </w:r>
        <w:r w:rsidR="00092A14">
          <w:rPr>
            <w:webHidden/>
          </w:rPr>
          <w:fldChar w:fldCharType="end"/>
        </w:r>
      </w:hyperlink>
    </w:p>
    <w:p w14:paraId="53D65D31" w14:textId="0A499987" w:rsidR="00092A14" w:rsidRDefault="00000000">
      <w:pPr>
        <w:pStyle w:val="TOC3"/>
        <w:rPr>
          <w:rFonts w:asciiTheme="minorHAnsi" w:eastAsiaTheme="minorEastAsia" w:hAnsiTheme="minorHAnsi" w:cstheme="minorBidi"/>
          <w:sz w:val="22"/>
          <w:szCs w:val="22"/>
          <w:lang w:eastAsia="en-GB"/>
        </w:rPr>
      </w:pPr>
      <w:hyperlink w:anchor="_Toc54110093" w:history="1">
        <w:r w:rsidR="00092A14" w:rsidRPr="00E02478">
          <w:rPr>
            <w:rStyle w:val="Hyperlink"/>
          </w:rPr>
          <w:t>3.4.8</w:t>
        </w:r>
        <w:r w:rsidR="00092A14">
          <w:rPr>
            <w:rFonts w:asciiTheme="minorHAnsi" w:eastAsiaTheme="minorEastAsia" w:hAnsiTheme="minorHAnsi" w:cstheme="minorBidi"/>
            <w:sz w:val="22"/>
            <w:szCs w:val="22"/>
            <w:lang w:eastAsia="en-GB"/>
          </w:rPr>
          <w:tab/>
        </w:r>
        <w:r w:rsidR="00092A14" w:rsidRPr="00E02478">
          <w:rPr>
            <w:rStyle w:val="Hyperlink"/>
          </w:rPr>
          <w:t>Connectivity matrix</w:t>
        </w:r>
        <w:r w:rsidR="00092A14">
          <w:rPr>
            <w:webHidden/>
          </w:rPr>
          <w:tab/>
        </w:r>
        <w:r w:rsidR="00092A14">
          <w:rPr>
            <w:webHidden/>
          </w:rPr>
          <w:fldChar w:fldCharType="begin"/>
        </w:r>
        <w:r w:rsidR="00092A14">
          <w:rPr>
            <w:webHidden/>
          </w:rPr>
          <w:instrText xml:space="preserve"> PAGEREF _Toc54110093 \h </w:instrText>
        </w:r>
        <w:r w:rsidR="00092A14">
          <w:rPr>
            <w:webHidden/>
          </w:rPr>
        </w:r>
        <w:r w:rsidR="00092A14">
          <w:rPr>
            <w:webHidden/>
          </w:rPr>
          <w:fldChar w:fldCharType="separate"/>
        </w:r>
        <w:r w:rsidR="004F264F">
          <w:rPr>
            <w:webHidden/>
          </w:rPr>
          <w:t>97</w:t>
        </w:r>
        <w:r w:rsidR="00092A14">
          <w:rPr>
            <w:webHidden/>
          </w:rPr>
          <w:fldChar w:fldCharType="end"/>
        </w:r>
      </w:hyperlink>
    </w:p>
    <w:p w14:paraId="61C21098" w14:textId="163EB10F" w:rsidR="00092A14" w:rsidRDefault="00000000">
      <w:pPr>
        <w:pStyle w:val="TOC3"/>
        <w:rPr>
          <w:rFonts w:asciiTheme="minorHAnsi" w:eastAsiaTheme="minorEastAsia" w:hAnsiTheme="minorHAnsi" w:cstheme="minorBidi"/>
          <w:sz w:val="22"/>
          <w:szCs w:val="22"/>
          <w:lang w:eastAsia="en-GB"/>
        </w:rPr>
      </w:pPr>
      <w:hyperlink w:anchor="_Toc54110094" w:history="1">
        <w:r w:rsidR="00092A14" w:rsidRPr="00E02478">
          <w:rPr>
            <w:rStyle w:val="Hyperlink"/>
          </w:rPr>
          <w:t>3.4.9</w:t>
        </w:r>
        <w:r w:rsidR="00092A14">
          <w:rPr>
            <w:rFonts w:asciiTheme="minorHAnsi" w:eastAsiaTheme="minorEastAsia" w:hAnsiTheme="minorHAnsi" w:cstheme="minorBidi"/>
            <w:sz w:val="22"/>
            <w:szCs w:val="22"/>
            <w:lang w:eastAsia="en-GB"/>
          </w:rPr>
          <w:tab/>
        </w:r>
        <w:r w:rsidR="00092A14" w:rsidRPr="00E02478">
          <w:rPr>
            <w:rStyle w:val="Hyperlink"/>
          </w:rPr>
          <w:t>Heat maps</w:t>
        </w:r>
        <w:r w:rsidR="00092A14">
          <w:rPr>
            <w:webHidden/>
          </w:rPr>
          <w:tab/>
        </w:r>
        <w:r w:rsidR="00092A14">
          <w:rPr>
            <w:webHidden/>
          </w:rPr>
          <w:fldChar w:fldCharType="begin"/>
        </w:r>
        <w:r w:rsidR="00092A14">
          <w:rPr>
            <w:webHidden/>
          </w:rPr>
          <w:instrText xml:space="preserve"> PAGEREF _Toc54110094 \h </w:instrText>
        </w:r>
        <w:r w:rsidR="00092A14">
          <w:rPr>
            <w:webHidden/>
          </w:rPr>
        </w:r>
        <w:r w:rsidR="00092A14">
          <w:rPr>
            <w:webHidden/>
          </w:rPr>
          <w:fldChar w:fldCharType="separate"/>
        </w:r>
        <w:r w:rsidR="004F264F">
          <w:rPr>
            <w:webHidden/>
          </w:rPr>
          <w:t>97</w:t>
        </w:r>
        <w:r w:rsidR="00092A14">
          <w:rPr>
            <w:webHidden/>
          </w:rPr>
          <w:fldChar w:fldCharType="end"/>
        </w:r>
      </w:hyperlink>
    </w:p>
    <w:p w14:paraId="6D03715B" w14:textId="106A60C1" w:rsidR="00092A14" w:rsidRDefault="00000000">
      <w:pPr>
        <w:pStyle w:val="TOC3"/>
        <w:rPr>
          <w:rFonts w:asciiTheme="minorHAnsi" w:eastAsiaTheme="minorEastAsia" w:hAnsiTheme="minorHAnsi" w:cstheme="minorBidi"/>
          <w:sz w:val="22"/>
          <w:szCs w:val="22"/>
          <w:lang w:eastAsia="en-GB"/>
        </w:rPr>
      </w:pPr>
      <w:hyperlink w:anchor="_Toc54110095" w:history="1">
        <w:r w:rsidR="00092A14" w:rsidRPr="00E02478">
          <w:rPr>
            <w:rStyle w:val="Hyperlink"/>
          </w:rPr>
          <w:t>3.4.10</w:t>
        </w:r>
        <w:r w:rsidR="00092A14">
          <w:rPr>
            <w:rFonts w:asciiTheme="minorHAnsi" w:eastAsiaTheme="minorEastAsia" w:hAnsiTheme="minorHAnsi" w:cstheme="minorBidi"/>
            <w:sz w:val="22"/>
            <w:szCs w:val="22"/>
            <w:lang w:eastAsia="en-GB"/>
          </w:rPr>
          <w:tab/>
        </w:r>
        <w:r w:rsidR="00092A14" w:rsidRPr="00E02478">
          <w:rPr>
            <w:rStyle w:val="Hyperlink"/>
          </w:rPr>
          <w:t>Log file</w:t>
        </w:r>
        <w:r w:rsidR="00092A14">
          <w:rPr>
            <w:webHidden/>
          </w:rPr>
          <w:tab/>
        </w:r>
        <w:r w:rsidR="00092A14">
          <w:rPr>
            <w:webHidden/>
          </w:rPr>
          <w:fldChar w:fldCharType="begin"/>
        </w:r>
        <w:r w:rsidR="00092A14">
          <w:rPr>
            <w:webHidden/>
          </w:rPr>
          <w:instrText xml:space="preserve"> PAGEREF _Toc54110095 \h </w:instrText>
        </w:r>
        <w:r w:rsidR="00092A14">
          <w:rPr>
            <w:webHidden/>
          </w:rPr>
        </w:r>
        <w:r w:rsidR="00092A14">
          <w:rPr>
            <w:webHidden/>
          </w:rPr>
          <w:fldChar w:fldCharType="separate"/>
        </w:r>
        <w:r w:rsidR="004F264F">
          <w:rPr>
            <w:webHidden/>
          </w:rPr>
          <w:t>98</w:t>
        </w:r>
        <w:r w:rsidR="00092A14">
          <w:rPr>
            <w:webHidden/>
          </w:rPr>
          <w:fldChar w:fldCharType="end"/>
        </w:r>
      </w:hyperlink>
    </w:p>
    <w:p w14:paraId="38209D9B" w14:textId="58157B31" w:rsidR="00092A14" w:rsidRDefault="00000000">
      <w:pPr>
        <w:pStyle w:val="TOC1"/>
        <w:rPr>
          <w:rFonts w:asciiTheme="minorHAnsi" w:eastAsiaTheme="minorEastAsia" w:hAnsiTheme="minorHAnsi" w:cstheme="minorBidi"/>
          <w:b w:val="0"/>
          <w:sz w:val="22"/>
          <w:szCs w:val="22"/>
          <w:lang w:eastAsia="en-GB"/>
        </w:rPr>
      </w:pPr>
      <w:hyperlink w:anchor="_Toc54110096" w:history="1">
        <w:r w:rsidR="00092A14" w:rsidRPr="00E02478">
          <w:rPr>
            <w:rStyle w:val="Hyperlink"/>
          </w:rPr>
          <w:t>4</w:t>
        </w:r>
        <w:r w:rsidR="00092A14">
          <w:rPr>
            <w:rFonts w:asciiTheme="minorHAnsi" w:eastAsiaTheme="minorEastAsia" w:hAnsiTheme="minorHAnsi" w:cstheme="minorBidi"/>
            <w:b w:val="0"/>
            <w:sz w:val="22"/>
            <w:szCs w:val="22"/>
            <w:lang w:eastAsia="en-GB"/>
          </w:rPr>
          <w:tab/>
        </w:r>
        <w:r w:rsidR="00092A14" w:rsidRPr="00E02478">
          <w:rPr>
            <w:rStyle w:val="Hyperlink"/>
          </w:rPr>
          <w:t>Examples &amp; Tutorials</w:t>
        </w:r>
        <w:r w:rsidR="00092A14">
          <w:rPr>
            <w:webHidden/>
          </w:rPr>
          <w:tab/>
        </w:r>
        <w:r w:rsidR="00092A14">
          <w:rPr>
            <w:webHidden/>
          </w:rPr>
          <w:fldChar w:fldCharType="begin"/>
        </w:r>
        <w:r w:rsidR="00092A14">
          <w:rPr>
            <w:webHidden/>
          </w:rPr>
          <w:instrText xml:space="preserve"> PAGEREF _Toc54110096 \h </w:instrText>
        </w:r>
        <w:r w:rsidR="00092A14">
          <w:rPr>
            <w:webHidden/>
          </w:rPr>
        </w:r>
        <w:r w:rsidR="00092A14">
          <w:rPr>
            <w:webHidden/>
          </w:rPr>
          <w:fldChar w:fldCharType="separate"/>
        </w:r>
        <w:r w:rsidR="004F264F">
          <w:rPr>
            <w:webHidden/>
          </w:rPr>
          <w:t>99</w:t>
        </w:r>
        <w:r w:rsidR="00092A14">
          <w:rPr>
            <w:webHidden/>
          </w:rPr>
          <w:fldChar w:fldCharType="end"/>
        </w:r>
      </w:hyperlink>
    </w:p>
    <w:p w14:paraId="564B0C5D" w14:textId="2BFBB158" w:rsidR="00092A14" w:rsidRDefault="00000000">
      <w:pPr>
        <w:pStyle w:val="TOC2"/>
        <w:rPr>
          <w:rFonts w:asciiTheme="minorHAnsi" w:eastAsiaTheme="minorEastAsia" w:hAnsiTheme="minorHAnsi" w:cstheme="minorBidi"/>
          <w:b w:val="0"/>
          <w:sz w:val="22"/>
          <w:szCs w:val="22"/>
          <w:lang w:eastAsia="en-GB"/>
        </w:rPr>
      </w:pPr>
      <w:hyperlink w:anchor="_Toc54110097" w:history="1">
        <w:r w:rsidR="00092A14" w:rsidRPr="00E02478">
          <w:rPr>
            <w:rStyle w:val="Hyperlink"/>
          </w:rPr>
          <w:t>4.1</w:t>
        </w:r>
        <w:r w:rsidR="00092A14">
          <w:rPr>
            <w:rFonts w:asciiTheme="minorHAnsi" w:eastAsiaTheme="minorEastAsia" w:hAnsiTheme="minorHAnsi" w:cstheme="minorBidi"/>
            <w:b w:val="0"/>
            <w:sz w:val="22"/>
            <w:szCs w:val="22"/>
            <w:lang w:eastAsia="en-GB"/>
          </w:rPr>
          <w:tab/>
        </w:r>
        <w:r w:rsidR="00092A14" w:rsidRPr="00E02478">
          <w:rPr>
            <w:rStyle w:val="Hyperlink"/>
          </w:rPr>
          <w:t>Exercise 1</w:t>
        </w:r>
        <w:r w:rsidR="00092A14">
          <w:rPr>
            <w:webHidden/>
          </w:rPr>
          <w:tab/>
        </w:r>
        <w:r w:rsidR="00092A14">
          <w:rPr>
            <w:webHidden/>
          </w:rPr>
          <w:fldChar w:fldCharType="begin"/>
        </w:r>
        <w:r w:rsidR="00092A14">
          <w:rPr>
            <w:webHidden/>
          </w:rPr>
          <w:instrText xml:space="preserve"> PAGEREF _Toc54110097 \h </w:instrText>
        </w:r>
        <w:r w:rsidR="00092A14">
          <w:rPr>
            <w:webHidden/>
          </w:rPr>
        </w:r>
        <w:r w:rsidR="00092A14">
          <w:rPr>
            <w:webHidden/>
          </w:rPr>
          <w:fldChar w:fldCharType="separate"/>
        </w:r>
        <w:r w:rsidR="004F264F">
          <w:rPr>
            <w:webHidden/>
          </w:rPr>
          <w:t>99</w:t>
        </w:r>
        <w:r w:rsidR="00092A14">
          <w:rPr>
            <w:webHidden/>
          </w:rPr>
          <w:fldChar w:fldCharType="end"/>
        </w:r>
      </w:hyperlink>
    </w:p>
    <w:p w14:paraId="18262973" w14:textId="0A66D9DF" w:rsidR="00092A14" w:rsidRDefault="00000000">
      <w:pPr>
        <w:pStyle w:val="TOC3"/>
        <w:rPr>
          <w:rFonts w:asciiTheme="minorHAnsi" w:eastAsiaTheme="minorEastAsia" w:hAnsiTheme="minorHAnsi" w:cstheme="minorBidi"/>
          <w:sz w:val="22"/>
          <w:szCs w:val="22"/>
          <w:lang w:eastAsia="en-GB"/>
        </w:rPr>
      </w:pPr>
      <w:hyperlink w:anchor="_Toc54110098" w:history="1">
        <w:r w:rsidR="00092A14" w:rsidRPr="00E02478">
          <w:rPr>
            <w:rStyle w:val="Hyperlink"/>
          </w:rPr>
          <w:t>4.1.1</w:t>
        </w:r>
        <w:r w:rsidR="00092A14">
          <w:rPr>
            <w:rFonts w:asciiTheme="minorHAnsi" w:eastAsiaTheme="minorEastAsia" w:hAnsiTheme="minorHAnsi" w:cstheme="minorBidi"/>
            <w:sz w:val="22"/>
            <w:szCs w:val="22"/>
            <w:lang w:eastAsia="en-GB"/>
          </w:rPr>
          <w:tab/>
        </w:r>
        <w:r w:rsidR="00092A14" w:rsidRPr="00E02478">
          <w:rPr>
            <w:rStyle w:val="Hyperlink"/>
          </w:rPr>
          <w:t>Range expansion, long-distance dispersal and environmental stochasticity</w:t>
        </w:r>
        <w:r w:rsidR="00092A14">
          <w:rPr>
            <w:webHidden/>
          </w:rPr>
          <w:tab/>
        </w:r>
        <w:r w:rsidR="00092A14">
          <w:rPr>
            <w:webHidden/>
          </w:rPr>
          <w:fldChar w:fldCharType="begin"/>
        </w:r>
        <w:r w:rsidR="00092A14">
          <w:rPr>
            <w:webHidden/>
          </w:rPr>
          <w:instrText xml:space="preserve"> PAGEREF _Toc54110098 \h </w:instrText>
        </w:r>
        <w:r w:rsidR="00092A14">
          <w:rPr>
            <w:webHidden/>
          </w:rPr>
        </w:r>
        <w:r w:rsidR="00092A14">
          <w:rPr>
            <w:webHidden/>
          </w:rPr>
          <w:fldChar w:fldCharType="separate"/>
        </w:r>
        <w:r w:rsidR="004F264F">
          <w:rPr>
            <w:webHidden/>
          </w:rPr>
          <w:t>99</w:t>
        </w:r>
        <w:r w:rsidR="00092A14">
          <w:rPr>
            <w:webHidden/>
          </w:rPr>
          <w:fldChar w:fldCharType="end"/>
        </w:r>
      </w:hyperlink>
    </w:p>
    <w:p w14:paraId="0B10D634" w14:textId="69C84551" w:rsidR="00092A14" w:rsidRDefault="00000000">
      <w:pPr>
        <w:pStyle w:val="TOC2"/>
        <w:rPr>
          <w:rFonts w:asciiTheme="minorHAnsi" w:eastAsiaTheme="minorEastAsia" w:hAnsiTheme="minorHAnsi" w:cstheme="minorBidi"/>
          <w:b w:val="0"/>
          <w:sz w:val="22"/>
          <w:szCs w:val="22"/>
          <w:lang w:eastAsia="en-GB"/>
        </w:rPr>
      </w:pPr>
      <w:hyperlink w:anchor="_Toc54110099" w:history="1">
        <w:r w:rsidR="00092A14" w:rsidRPr="00E02478">
          <w:rPr>
            <w:rStyle w:val="Hyperlink"/>
          </w:rPr>
          <w:t>4.2</w:t>
        </w:r>
        <w:r w:rsidR="00092A14">
          <w:rPr>
            <w:rFonts w:asciiTheme="minorHAnsi" w:eastAsiaTheme="minorEastAsia" w:hAnsiTheme="minorHAnsi" w:cstheme="minorBidi"/>
            <w:b w:val="0"/>
            <w:sz w:val="22"/>
            <w:szCs w:val="22"/>
            <w:lang w:eastAsia="en-GB"/>
          </w:rPr>
          <w:tab/>
        </w:r>
        <w:r w:rsidR="00092A14" w:rsidRPr="00E02478">
          <w:rPr>
            <w:rStyle w:val="Hyperlink"/>
          </w:rPr>
          <w:t>Exercise 2</w:t>
        </w:r>
        <w:r w:rsidR="00092A14">
          <w:rPr>
            <w:webHidden/>
          </w:rPr>
          <w:tab/>
        </w:r>
        <w:r w:rsidR="00092A14">
          <w:rPr>
            <w:webHidden/>
          </w:rPr>
          <w:fldChar w:fldCharType="begin"/>
        </w:r>
        <w:r w:rsidR="00092A14">
          <w:rPr>
            <w:webHidden/>
          </w:rPr>
          <w:instrText xml:space="preserve"> PAGEREF _Toc54110099 \h </w:instrText>
        </w:r>
        <w:r w:rsidR="00092A14">
          <w:rPr>
            <w:webHidden/>
          </w:rPr>
        </w:r>
        <w:r w:rsidR="00092A14">
          <w:rPr>
            <w:webHidden/>
          </w:rPr>
          <w:fldChar w:fldCharType="separate"/>
        </w:r>
        <w:r w:rsidR="004F264F">
          <w:rPr>
            <w:webHidden/>
          </w:rPr>
          <w:t>103</w:t>
        </w:r>
        <w:r w:rsidR="00092A14">
          <w:rPr>
            <w:webHidden/>
          </w:rPr>
          <w:fldChar w:fldCharType="end"/>
        </w:r>
      </w:hyperlink>
    </w:p>
    <w:p w14:paraId="1FF64FED" w14:textId="6F8122B7" w:rsidR="00092A14" w:rsidRDefault="00000000">
      <w:pPr>
        <w:pStyle w:val="TOC3"/>
        <w:rPr>
          <w:rFonts w:asciiTheme="minorHAnsi" w:eastAsiaTheme="minorEastAsia" w:hAnsiTheme="minorHAnsi" w:cstheme="minorBidi"/>
          <w:sz w:val="22"/>
          <w:szCs w:val="22"/>
          <w:lang w:eastAsia="en-GB"/>
        </w:rPr>
      </w:pPr>
      <w:hyperlink w:anchor="_Toc54110100" w:history="1">
        <w:r w:rsidR="00092A14" w:rsidRPr="00E02478">
          <w:rPr>
            <w:rStyle w:val="Hyperlink"/>
          </w:rPr>
          <w:t>4.2.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matrix permeability and dispersal behaviour</w:t>
        </w:r>
        <w:r w:rsidR="00092A14">
          <w:rPr>
            <w:webHidden/>
          </w:rPr>
          <w:tab/>
        </w:r>
        <w:r w:rsidR="00092A14">
          <w:rPr>
            <w:webHidden/>
          </w:rPr>
          <w:fldChar w:fldCharType="begin"/>
        </w:r>
        <w:r w:rsidR="00092A14">
          <w:rPr>
            <w:webHidden/>
          </w:rPr>
          <w:instrText xml:space="preserve"> PAGEREF _Toc54110100 \h </w:instrText>
        </w:r>
        <w:r w:rsidR="00092A14">
          <w:rPr>
            <w:webHidden/>
          </w:rPr>
        </w:r>
        <w:r w:rsidR="00092A14">
          <w:rPr>
            <w:webHidden/>
          </w:rPr>
          <w:fldChar w:fldCharType="separate"/>
        </w:r>
        <w:r w:rsidR="004F264F">
          <w:rPr>
            <w:webHidden/>
          </w:rPr>
          <w:t>103</w:t>
        </w:r>
        <w:r w:rsidR="00092A14">
          <w:rPr>
            <w:webHidden/>
          </w:rPr>
          <w:fldChar w:fldCharType="end"/>
        </w:r>
      </w:hyperlink>
    </w:p>
    <w:p w14:paraId="4764F211" w14:textId="131E6A69" w:rsidR="00092A14" w:rsidRDefault="00000000">
      <w:pPr>
        <w:pStyle w:val="TOC2"/>
        <w:rPr>
          <w:rFonts w:asciiTheme="minorHAnsi" w:eastAsiaTheme="minorEastAsia" w:hAnsiTheme="minorHAnsi" w:cstheme="minorBidi"/>
          <w:b w:val="0"/>
          <w:sz w:val="22"/>
          <w:szCs w:val="22"/>
          <w:lang w:eastAsia="en-GB"/>
        </w:rPr>
      </w:pPr>
      <w:hyperlink w:anchor="_Toc54110101" w:history="1">
        <w:r w:rsidR="00092A14" w:rsidRPr="00E02478">
          <w:rPr>
            <w:rStyle w:val="Hyperlink"/>
          </w:rPr>
          <w:t>4.3</w:t>
        </w:r>
        <w:r w:rsidR="00092A14">
          <w:rPr>
            <w:rFonts w:asciiTheme="minorHAnsi" w:eastAsiaTheme="minorEastAsia" w:hAnsiTheme="minorHAnsi" w:cstheme="minorBidi"/>
            <w:b w:val="0"/>
            <w:sz w:val="22"/>
            <w:szCs w:val="22"/>
            <w:lang w:eastAsia="en-GB"/>
          </w:rPr>
          <w:tab/>
        </w:r>
        <w:r w:rsidR="00092A14" w:rsidRPr="00E02478">
          <w:rPr>
            <w:rStyle w:val="Hyperlink"/>
          </w:rPr>
          <w:t>Exercise 3</w:t>
        </w:r>
        <w:r w:rsidR="00092A14">
          <w:rPr>
            <w:webHidden/>
          </w:rPr>
          <w:tab/>
        </w:r>
        <w:r w:rsidR="00092A14">
          <w:rPr>
            <w:webHidden/>
          </w:rPr>
          <w:fldChar w:fldCharType="begin"/>
        </w:r>
        <w:r w:rsidR="00092A14">
          <w:rPr>
            <w:webHidden/>
          </w:rPr>
          <w:instrText xml:space="preserve"> PAGEREF _Toc54110101 \h </w:instrText>
        </w:r>
        <w:r w:rsidR="00092A14">
          <w:rPr>
            <w:webHidden/>
          </w:rPr>
        </w:r>
        <w:r w:rsidR="00092A14">
          <w:rPr>
            <w:webHidden/>
          </w:rPr>
          <w:fldChar w:fldCharType="separate"/>
        </w:r>
        <w:r w:rsidR="004F264F">
          <w:rPr>
            <w:webHidden/>
          </w:rPr>
          <w:t>112</w:t>
        </w:r>
        <w:r w:rsidR="00092A14">
          <w:rPr>
            <w:webHidden/>
          </w:rPr>
          <w:fldChar w:fldCharType="end"/>
        </w:r>
      </w:hyperlink>
    </w:p>
    <w:p w14:paraId="06A74E25" w14:textId="47BE385D" w:rsidR="00092A14" w:rsidRDefault="00000000">
      <w:pPr>
        <w:pStyle w:val="TOC3"/>
        <w:rPr>
          <w:rFonts w:asciiTheme="minorHAnsi" w:eastAsiaTheme="minorEastAsia" w:hAnsiTheme="minorHAnsi" w:cstheme="minorBidi"/>
          <w:sz w:val="22"/>
          <w:szCs w:val="22"/>
          <w:lang w:eastAsia="en-GB"/>
        </w:rPr>
      </w:pPr>
      <w:hyperlink w:anchor="_Toc54110102" w:history="1">
        <w:r w:rsidR="00092A14" w:rsidRPr="00E02478">
          <w:rPr>
            <w:rStyle w:val="Hyperlink"/>
          </w:rPr>
          <w:t>4.3.1</w:t>
        </w:r>
        <w:r w:rsidR="00092A14">
          <w:rPr>
            <w:rFonts w:asciiTheme="minorHAnsi" w:eastAsiaTheme="minorEastAsia" w:hAnsiTheme="minorHAnsi" w:cstheme="minorBidi"/>
            <w:sz w:val="22"/>
            <w:szCs w:val="22"/>
            <w:lang w:eastAsia="en-GB"/>
          </w:rPr>
          <w:tab/>
        </w:r>
        <w:r w:rsidR="00092A14" w:rsidRPr="00E02478">
          <w:rPr>
            <w:rStyle w:val="Hyperlink"/>
          </w:rPr>
          <w:t>Evolution of dispersal during range shifting</w:t>
        </w:r>
        <w:r w:rsidR="00092A14">
          <w:rPr>
            <w:webHidden/>
          </w:rPr>
          <w:tab/>
        </w:r>
        <w:r w:rsidR="00092A14">
          <w:rPr>
            <w:webHidden/>
          </w:rPr>
          <w:fldChar w:fldCharType="begin"/>
        </w:r>
        <w:r w:rsidR="00092A14">
          <w:rPr>
            <w:webHidden/>
          </w:rPr>
          <w:instrText xml:space="preserve"> PAGEREF _Toc54110102 \h </w:instrText>
        </w:r>
        <w:r w:rsidR="00092A14">
          <w:rPr>
            <w:webHidden/>
          </w:rPr>
        </w:r>
        <w:r w:rsidR="00092A14">
          <w:rPr>
            <w:webHidden/>
          </w:rPr>
          <w:fldChar w:fldCharType="separate"/>
        </w:r>
        <w:r w:rsidR="004F264F">
          <w:rPr>
            <w:webHidden/>
          </w:rPr>
          <w:t>112</w:t>
        </w:r>
        <w:r w:rsidR="00092A14">
          <w:rPr>
            <w:webHidden/>
          </w:rPr>
          <w:fldChar w:fldCharType="end"/>
        </w:r>
      </w:hyperlink>
    </w:p>
    <w:p w14:paraId="5B6D9E5B" w14:textId="564B63BD" w:rsidR="00092A14" w:rsidRDefault="00000000">
      <w:pPr>
        <w:pStyle w:val="TOC2"/>
        <w:rPr>
          <w:rFonts w:asciiTheme="minorHAnsi" w:eastAsiaTheme="minorEastAsia" w:hAnsiTheme="minorHAnsi" w:cstheme="minorBidi"/>
          <w:b w:val="0"/>
          <w:sz w:val="22"/>
          <w:szCs w:val="22"/>
          <w:lang w:eastAsia="en-GB"/>
        </w:rPr>
      </w:pPr>
      <w:hyperlink w:anchor="_Toc54110103" w:history="1">
        <w:r w:rsidR="00092A14" w:rsidRPr="00E02478">
          <w:rPr>
            <w:rStyle w:val="Hyperlink"/>
          </w:rPr>
          <w:t>4.4</w:t>
        </w:r>
        <w:r w:rsidR="00092A14">
          <w:rPr>
            <w:rFonts w:asciiTheme="minorHAnsi" w:eastAsiaTheme="minorEastAsia" w:hAnsiTheme="minorHAnsi" w:cstheme="minorBidi"/>
            <w:b w:val="0"/>
            <w:sz w:val="22"/>
            <w:szCs w:val="22"/>
            <w:lang w:eastAsia="en-GB"/>
          </w:rPr>
          <w:tab/>
        </w:r>
        <w:r w:rsidR="00092A14" w:rsidRPr="00E02478">
          <w:rPr>
            <w:rStyle w:val="Hyperlink"/>
          </w:rPr>
          <w:t>Exercise 4</w:t>
        </w:r>
        <w:r w:rsidR="00092A14">
          <w:rPr>
            <w:webHidden/>
          </w:rPr>
          <w:tab/>
        </w:r>
        <w:r w:rsidR="00092A14">
          <w:rPr>
            <w:webHidden/>
          </w:rPr>
          <w:fldChar w:fldCharType="begin"/>
        </w:r>
        <w:r w:rsidR="00092A14">
          <w:rPr>
            <w:webHidden/>
          </w:rPr>
          <w:instrText xml:space="preserve"> PAGEREF _Toc54110103 \h </w:instrText>
        </w:r>
        <w:r w:rsidR="00092A14">
          <w:rPr>
            <w:webHidden/>
          </w:rPr>
        </w:r>
        <w:r w:rsidR="00092A14">
          <w:rPr>
            <w:webHidden/>
          </w:rPr>
          <w:fldChar w:fldCharType="separate"/>
        </w:r>
        <w:r w:rsidR="004F264F">
          <w:rPr>
            <w:webHidden/>
          </w:rPr>
          <w:t>117</w:t>
        </w:r>
        <w:r w:rsidR="00092A14">
          <w:rPr>
            <w:webHidden/>
          </w:rPr>
          <w:fldChar w:fldCharType="end"/>
        </w:r>
      </w:hyperlink>
    </w:p>
    <w:p w14:paraId="1760FCC0" w14:textId="3A8B9883" w:rsidR="00092A14" w:rsidRDefault="00000000">
      <w:pPr>
        <w:pStyle w:val="TOC3"/>
        <w:rPr>
          <w:rFonts w:asciiTheme="minorHAnsi" w:eastAsiaTheme="minorEastAsia" w:hAnsiTheme="minorHAnsi" w:cstheme="minorBidi"/>
          <w:sz w:val="22"/>
          <w:szCs w:val="22"/>
          <w:lang w:eastAsia="en-GB"/>
        </w:rPr>
      </w:pPr>
      <w:hyperlink w:anchor="_Toc54110104" w:history="1">
        <w:r w:rsidR="00092A14" w:rsidRPr="00E02478">
          <w:rPr>
            <w:rStyle w:val="Hyperlink"/>
          </w:rPr>
          <w:t>4.4.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in batch mode</w:t>
        </w:r>
        <w:r w:rsidR="00092A14">
          <w:rPr>
            <w:webHidden/>
          </w:rPr>
          <w:tab/>
        </w:r>
        <w:r w:rsidR="00092A14">
          <w:rPr>
            <w:webHidden/>
          </w:rPr>
          <w:fldChar w:fldCharType="begin"/>
        </w:r>
        <w:r w:rsidR="00092A14">
          <w:rPr>
            <w:webHidden/>
          </w:rPr>
          <w:instrText xml:space="preserve"> PAGEREF _Toc54110104 \h </w:instrText>
        </w:r>
        <w:r w:rsidR="00092A14">
          <w:rPr>
            <w:webHidden/>
          </w:rPr>
        </w:r>
        <w:r w:rsidR="00092A14">
          <w:rPr>
            <w:webHidden/>
          </w:rPr>
          <w:fldChar w:fldCharType="separate"/>
        </w:r>
        <w:r w:rsidR="004F264F">
          <w:rPr>
            <w:webHidden/>
          </w:rPr>
          <w:t>117</w:t>
        </w:r>
        <w:r w:rsidR="00092A14">
          <w:rPr>
            <w:webHidden/>
          </w:rPr>
          <w:fldChar w:fldCharType="end"/>
        </w:r>
      </w:hyperlink>
    </w:p>
    <w:p w14:paraId="7ECD169B" w14:textId="5DFA8BD1" w:rsidR="00092A14" w:rsidRDefault="00000000">
      <w:pPr>
        <w:pStyle w:val="TOC2"/>
        <w:rPr>
          <w:rFonts w:asciiTheme="minorHAnsi" w:eastAsiaTheme="minorEastAsia" w:hAnsiTheme="minorHAnsi" w:cstheme="minorBidi"/>
          <w:b w:val="0"/>
          <w:sz w:val="22"/>
          <w:szCs w:val="22"/>
          <w:lang w:eastAsia="en-GB"/>
        </w:rPr>
      </w:pPr>
      <w:hyperlink w:anchor="_Toc54110105" w:history="1">
        <w:r w:rsidR="00092A14" w:rsidRPr="00E02478">
          <w:rPr>
            <w:rStyle w:val="Hyperlink"/>
          </w:rPr>
          <w:t>4.5</w:t>
        </w:r>
        <w:r w:rsidR="00092A14">
          <w:rPr>
            <w:rFonts w:asciiTheme="minorHAnsi" w:eastAsiaTheme="minorEastAsia" w:hAnsiTheme="minorHAnsi" w:cstheme="minorBidi"/>
            <w:b w:val="0"/>
            <w:sz w:val="22"/>
            <w:szCs w:val="22"/>
            <w:lang w:eastAsia="en-GB"/>
          </w:rPr>
          <w:tab/>
        </w:r>
        <w:r w:rsidR="00092A14" w:rsidRPr="00E02478">
          <w:rPr>
            <w:rStyle w:val="Hyperlink"/>
          </w:rPr>
          <w:t>Exercise 5</w:t>
        </w:r>
        <w:r w:rsidR="00092A14">
          <w:rPr>
            <w:webHidden/>
          </w:rPr>
          <w:tab/>
        </w:r>
        <w:r w:rsidR="00092A14">
          <w:rPr>
            <w:webHidden/>
          </w:rPr>
          <w:fldChar w:fldCharType="begin"/>
        </w:r>
        <w:r w:rsidR="00092A14">
          <w:rPr>
            <w:webHidden/>
          </w:rPr>
          <w:instrText xml:space="preserve"> PAGEREF _Toc54110105 \h </w:instrText>
        </w:r>
        <w:r w:rsidR="00092A14">
          <w:rPr>
            <w:webHidden/>
          </w:rPr>
        </w:r>
        <w:r w:rsidR="00092A14">
          <w:rPr>
            <w:webHidden/>
          </w:rPr>
          <w:fldChar w:fldCharType="separate"/>
        </w:r>
        <w:r w:rsidR="004F264F">
          <w:rPr>
            <w:webHidden/>
          </w:rPr>
          <w:t>122</w:t>
        </w:r>
        <w:r w:rsidR="00092A14">
          <w:rPr>
            <w:webHidden/>
          </w:rPr>
          <w:fldChar w:fldCharType="end"/>
        </w:r>
      </w:hyperlink>
    </w:p>
    <w:p w14:paraId="1CE935BE" w14:textId="5699859C" w:rsidR="00092A14" w:rsidRDefault="00000000">
      <w:pPr>
        <w:pStyle w:val="TOC3"/>
        <w:rPr>
          <w:rFonts w:asciiTheme="minorHAnsi" w:eastAsiaTheme="minorEastAsia" w:hAnsiTheme="minorHAnsi" w:cstheme="minorBidi"/>
          <w:sz w:val="22"/>
          <w:szCs w:val="22"/>
          <w:lang w:eastAsia="en-GB"/>
        </w:rPr>
      </w:pPr>
      <w:hyperlink w:anchor="_Toc54110106" w:history="1">
        <w:r w:rsidR="00092A14" w:rsidRPr="00E02478">
          <w:rPr>
            <w:rStyle w:val="Hyperlink"/>
          </w:rPr>
          <w:t>4.5.1</w:t>
        </w:r>
        <w:r w:rsidR="00092A14">
          <w:rPr>
            <w:rFonts w:asciiTheme="minorHAnsi" w:eastAsiaTheme="minorEastAsia" w:hAnsiTheme="minorHAnsi" w:cstheme="minorBidi"/>
            <w:sz w:val="22"/>
            <w:szCs w:val="22"/>
            <w:lang w:eastAsia="en-GB"/>
          </w:rPr>
          <w:tab/>
        </w:r>
        <w:r w:rsidR="00092A14" w:rsidRPr="00E02478">
          <w:rPr>
            <w:rStyle w:val="Hyperlink"/>
          </w:rPr>
          <w:t>Introduction to genetics in RangeShifter v2</w:t>
        </w:r>
        <w:r w:rsidR="00092A14">
          <w:rPr>
            <w:webHidden/>
          </w:rPr>
          <w:tab/>
        </w:r>
        <w:r w:rsidR="00092A14">
          <w:rPr>
            <w:webHidden/>
          </w:rPr>
          <w:fldChar w:fldCharType="begin"/>
        </w:r>
        <w:r w:rsidR="00092A14">
          <w:rPr>
            <w:webHidden/>
          </w:rPr>
          <w:instrText xml:space="preserve"> PAGEREF _Toc54110106 \h </w:instrText>
        </w:r>
        <w:r w:rsidR="00092A14">
          <w:rPr>
            <w:webHidden/>
          </w:rPr>
        </w:r>
        <w:r w:rsidR="00092A14">
          <w:rPr>
            <w:webHidden/>
          </w:rPr>
          <w:fldChar w:fldCharType="separate"/>
        </w:r>
        <w:r w:rsidR="004F264F">
          <w:rPr>
            <w:webHidden/>
          </w:rPr>
          <w:t>122</w:t>
        </w:r>
        <w:r w:rsidR="00092A14">
          <w:rPr>
            <w:webHidden/>
          </w:rPr>
          <w:fldChar w:fldCharType="end"/>
        </w:r>
      </w:hyperlink>
    </w:p>
    <w:p w14:paraId="39BF7033" w14:textId="487A7121" w:rsidR="00092A14" w:rsidRDefault="00000000">
      <w:pPr>
        <w:pStyle w:val="TOC1"/>
        <w:rPr>
          <w:rFonts w:asciiTheme="minorHAnsi" w:eastAsiaTheme="minorEastAsia" w:hAnsiTheme="minorHAnsi" w:cstheme="minorBidi"/>
          <w:b w:val="0"/>
          <w:sz w:val="22"/>
          <w:szCs w:val="22"/>
          <w:lang w:eastAsia="en-GB"/>
        </w:rPr>
      </w:pPr>
      <w:hyperlink w:anchor="_Toc54110107" w:history="1">
        <w:r w:rsidR="00092A14" w:rsidRPr="00E02478">
          <w:rPr>
            <w:rStyle w:val="Hyperlink"/>
          </w:rPr>
          <w:t>5</w:t>
        </w:r>
        <w:r w:rsidR="00092A14">
          <w:rPr>
            <w:rFonts w:asciiTheme="minorHAnsi" w:eastAsiaTheme="minorEastAsia" w:hAnsiTheme="minorHAnsi" w:cstheme="minorBidi"/>
            <w:b w:val="0"/>
            <w:sz w:val="22"/>
            <w:szCs w:val="22"/>
            <w:lang w:eastAsia="en-GB"/>
          </w:rPr>
          <w:tab/>
        </w:r>
        <w:r w:rsidR="00092A14" w:rsidRPr="00E02478">
          <w:rPr>
            <w:rStyle w:val="Hyperlink"/>
          </w:rPr>
          <w:t>References</w:t>
        </w:r>
        <w:r w:rsidR="00092A14">
          <w:rPr>
            <w:webHidden/>
          </w:rPr>
          <w:tab/>
        </w:r>
        <w:r w:rsidR="00092A14">
          <w:rPr>
            <w:webHidden/>
          </w:rPr>
          <w:fldChar w:fldCharType="begin"/>
        </w:r>
        <w:r w:rsidR="00092A14">
          <w:rPr>
            <w:webHidden/>
          </w:rPr>
          <w:instrText xml:space="preserve"> PAGEREF _Toc54110107 \h </w:instrText>
        </w:r>
        <w:r w:rsidR="00092A14">
          <w:rPr>
            <w:webHidden/>
          </w:rPr>
        </w:r>
        <w:r w:rsidR="00092A14">
          <w:rPr>
            <w:webHidden/>
          </w:rPr>
          <w:fldChar w:fldCharType="separate"/>
        </w:r>
        <w:r w:rsidR="004F264F">
          <w:rPr>
            <w:webHidden/>
          </w:rPr>
          <w:t>125</w:t>
        </w:r>
        <w:r w:rsidR="00092A14">
          <w:rPr>
            <w:webHidden/>
          </w:rPr>
          <w:fldChar w:fldCharType="end"/>
        </w:r>
      </w:hyperlink>
    </w:p>
    <w:p w14:paraId="7C6A8EC7" w14:textId="00401485"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 xml:space="preserve">initial development of </w:t>
      </w:r>
      <w:proofErr w:type="spellStart"/>
      <w:r w:rsidR="00717D44">
        <w:rPr>
          <w:szCs w:val="24"/>
        </w:rPr>
        <w:t>RangeShifter</w:t>
      </w:r>
      <w:proofErr w:type="spellEnd"/>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D123FB">
          <w:rPr>
            <w:rStyle w:val="Hyperlink"/>
            <w:szCs w:val="24"/>
          </w:rPr>
          <w:t>www.scales-project.net</w:t>
        </w:r>
      </w:hyperlink>
      <w:r w:rsidRPr="00D123FB">
        <w:rPr>
          <w:szCs w:val="24"/>
        </w:rPr>
        <w:t>) and also by the Natural Environment Research Council</w:t>
      </w:r>
      <w:r>
        <w:rPr>
          <w:szCs w:val="24"/>
        </w:rPr>
        <w:t>, UK</w:t>
      </w:r>
      <w:bookmarkStart w:id="0" w:name="_1_Introduction"/>
      <w:bookmarkEnd w:id="0"/>
      <w:r w:rsidR="00717D44">
        <w:rPr>
          <w:szCs w:val="24"/>
        </w:rPr>
        <w:t>.</w:t>
      </w:r>
    </w:p>
    <w:p w14:paraId="39CCB3D1" w14:textId="02851BE9" w:rsidR="00717D44" w:rsidRDefault="00717D44" w:rsidP="00AD57C0">
      <w:pPr>
        <w:rPr>
          <w:szCs w:val="24"/>
        </w:rPr>
      </w:pPr>
      <w:bookmarkStart w:id="1" w:name="_Hlk56508570"/>
      <w:r>
        <w:rPr>
          <w:szCs w:val="24"/>
        </w:rPr>
        <w:t xml:space="preserve">Development of </w:t>
      </w:r>
      <w:proofErr w:type="spellStart"/>
      <w:r>
        <w:rPr>
          <w:szCs w:val="24"/>
        </w:rPr>
        <w:t>RangeShifter</w:t>
      </w:r>
      <w:proofErr w:type="spellEnd"/>
      <w:r>
        <w:rPr>
          <w:szCs w:val="24"/>
        </w:rPr>
        <w:t xml:space="preserve"> v2.0 was supported by the project PROBIS funded by the </w:t>
      </w:r>
      <w:proofErr w:type="spellStart"/>
      <w:r>
        <w:rPr>
          <w:szCs w:val="24"/>
        </w:rPr>
        <w:t>BiodivERsA</w:t>
      </w:r>
      <w:proofErr w:type="spellEnd"/>
      <w:r>
        <w:rPr>
          <w:szCs w:val="24"/>
        </w:rPr>
        <w:t xml:space="preserve"> European Joint Call 2012-2013.</w:t>
      </w:r>
      <w:bookmarkEnd w:id="1"/>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2" w:name="_Introduction"/>
      <w:bookmarkStart w:id="3" w:name="_Toc54110034"/>
      <w:bookmarkEnd w:id="2"/>
      <w:r w:rsidRPr="00D123FB">
        <w:lastRenderedPageBreak/>
        <w:t>Introduction</w:t>
      </w:r>
      <w:bookmarkEnd w:id="3"/>
    </w:p>
    <w:p w14:paraId="57F1A221" w14:textId="77777777" w:rsidR="0067520E" w:rsidRPr="00D123FB" w:rsidRDefault="0067520E" w:rsidP="009E434A">
      <w:pPr>
        <w:pStyle w:val="Heading2"/>
        <w:numPr>
          <w:ilvl w:val="1"/>
          <w:numId w:val="14"/>
        </w:numPr>
      </w:pPr>
      <w:bookmarkStart w:id="4" w:name="_Toc54110035"/>
      <w:r w:rsidRPr="00D123FB">
        <w:t>Background</w:t>
      </w:r>
      <w:bookmarkEnd w:id="4"/>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2D7F8C">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2D7F8C">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2D7F8C">
        <w:rPr>
          <w:lang w:val="fr-FR"/>
        </w:rPr>
        <w:t xml:space="preserve">. </w:t>
      </w:r>
      <w:r w:rsidRPr="00D123FB">
        <w:t>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2D7F8C">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2D7F8C">
        <w:rPr>
          <w:noProof/>
          <w:lang w:val="fr-FR"/>
        </w:rPr>
        <w:t>(Krosby et al. 2010; Doerr et al. 2011; Hodgson et al. 2012)</w:t>
      </w:r>
      <w:r w:rsidRPr="00D123FB">
        <w:fldChar w:fldCharType="end"/>
      </w:r>
      <w:r w:rsidRPr="002D7F8C">
        <w:rPr>
          <w:lang w:val="fr-FR"/>
        </w:rPr>
        <w:t xml:space="preserve">, conservation </w:t>
      </w:r>
      <w:proofErr w:type="spellStart"/>
      <w:r w:rsidRPr="002D7F8C">
        <w:rPr>
          <w:lang w:val="fr-FR"/>
        </w:rPr>
        <w:t>genetics</w:t>
      </w:r>
      <w:proofErr w:type="spellEnd"/>
      <w:r w:rsidRPr="002D7F8C">
        <w:rPr>
          <w:lang w:val="fr-FR"/>
        </w:rPr>
        <w:t xml:space="preserve"> </w:t>
      </w:r>
      <w:r w:rsidRPr="00D123FB">
        <w:fldChar w:fldCharType="begin" w:fldLock="1"/>
      </w:r>
      <w:r w:rsidRPr="002D7F8C">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2D7F8C" w:rsidRDefault="0067520E" w:rsidP="00C57BF9">
      <w:pPr>
        <w:rPr>
          <w:lang w:val="fr-FR"/>
        </w:rPr>
      </w:pPr>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2D7F8C">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2D7F8C">
        <w:rPr>
          <w:noProof/>
          <w:lang w:val="fr-FR"/>
        </w:rPr>
        <w:t>(Holt 2003; Norberg et al. 2012; Schurr et al. 2012; Thuiller et al. 2013; Travis et al. 2014)</w:t>
      </w:r>
      <w:r w:rsidRPr="00D123FB">
        <w:fldChar w:fldCharType="end"/>
      </w:r>
      <w:r w:rsidRPr="002D7F8C">
        <w:rPr>
          <w:lang w:val="fr-FR"/>
        </w:rPr>
        <w:t xml:space="preserve">. </w:t>
      </w:r>
      <w:r w:rsidRPr="00D123FB">
        <w:t xml:space="preserve">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climatically-suitable regions will be inhibited by habitat fragmentation. Hence, understanding the synergy between climate change and habitat fragmentation and how species’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2D7F8C">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2D7F8C">
        <w:rPr>
          <w:noProof/>
          <w:lang w:val="fr-FR"/>
        </w:rPr>
        <w:t>(Hughes et al. 2003; Travis 2003; Kokko &amp; López-Sepulcre 2006; Best et al. 2007; Brooker et al. 2007; McInerny et al. 2007; Mustin et al. 2009; Pöyry et al. 2009; Le Galliard et al. 2012a; Travis et al. 2014)</w:t>
      </w:r>
      <w:r w:rsidRPr="00D123FB">
        <w:fldChar w:fldCharType="end"/>
      </w:r>
      <w:r w:rsidRPr="002D7F8C">
        <w:rPr>
          <w:lang w:val="fr-FR"/>
        </w:rPr>
        <w:t>.</w:t>
      </w:r>
    </w:p>
    <w:p w14:paraId="59E5A85D" w14:textId="77777777" w:rsidR="0067520E" w:rsidRPr="002D7F8C" w:rsidRDefault="0067520E" w:rsidP="00C57BF9">
      <w:pPr>
        <w:rPr>
          <w:lang w:val="fr-FR"/>
        </w:rPr>
      </w:pPr>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2D7F8C">
        <w:rPr>
          <w:lang w:val="fr-FR"/>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2D7F8C">
        <w:rPr>
          <w:noProof/>
          <w:lang w:val="fr-FR"/>
        </w:rPr>
        <w:t>(e.g. Thomas et al. 2004; Araújo et al. 2005; Thuiller et al. 2005, 2009)</w:t>
      </w:r>
      <w:r w:rsidRPr="00D123FB">
        <w:fldChar w:fldCharType="end"/>
      </w:r>
      <w:r w:rsidRPr="002D7F8C">
        <w:rPr>
          <w:lang w:val="fr-FR"/>
        </w:rPr>
        <w:t xml:space="preserve">. </w:t>
      </w:r>
      <w:r w:rsidRPr="00D123FB">
        <w:t xml:space="preserve">These are static statistical approaches that correlate the species’ past and current distributions with multiple environmental variables in order to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2D7F8C">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2D7F8C">
        <w:rPr>
          <w:noProof/>
          <w:lang w:val="fr-FR"/>
        </w:rPr>
        <w:t xml:space="preserve">(Pearson &amp; </w:t>
      </w:r>
      <w:r w:rsidRPr="002D7F8C">
        <w:rPr>
          <w:noProof/>
          <w:lang w:val="fr-FR"/>
        </w:rPr>
        <w:lastRenderedPageBreak/>
        <w:t>Dawson 2003; Guisan &amp; Thuiller 2005; Heikkinen et al. 2006; Dormann 2007; Zurell et al. 2009; Sinclair et al. 2010; Dawson et al. 2011)</w:t>
      </w:r>
      <w:r w:rsidRPr="00D123FB">
        <w:fldChar w:fldCharType="end"/>
      </w:r>
      <w:r w:rsidRPr="002D7F8C">
        <w:rPr>
          <w:lang w:val="fr-FR"/>
        </w:rPr>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2D7F8C">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2D7F8C">
        <w:rPr>
          <w:noProof/>
          <w:lang w:val="fr-FR"/>
        </w:rPr>
        <w:t>(Thuiller et al. 2008, 2013; Engler &amp; Guisan 2009; Franklin 2010; Gallien et al. 2010; Huntley et al. 2010; Higgins et al. 2012; Schurr et al. 2012)</w:t>
      </w:r>
      <w:r w:rsidRPr="00D123FB">
        <w:fldChar w:fldCharType="end"/>
      </w:r>
      <w:r w:rsidRPr="002D7F8C">
        <w:rPr>
          <w:lang w:val="fr-FR"/>
        </w:rPr>
        <w:t xml:space="preserve">. </w:t>
      </w:r>
      <w:r w:rsidRPr="00D123FB">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species’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2D7F8C">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2D7F8C">
        <w:rPr>
          <w:noProof/>
          <w:lang w:val="fr-FR"/>
        </w:rPr>
        <w:t>(Keith et al. 2008; Anderson et al. 2009; Midgley et al. 2010; Zurell et al. 2012; Conlisk et al. 2013)</w:t>
      </w:r>
      <w:r w:rsidRPr="00D123FB">
        <w:fldChar w:fldCharType="end"/>
      </w:r>
      <w:r w:rsidRPr="002D7F8C">
        <w:rPr>
          <w:lang w:val="fr-FR"/>
        </w:rPr>
        <w:t xml:space="preserve">. </w:t>
      </w:r>
      <w:r w:rsidRPr="00D123FB">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all of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2D7F8C">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2D7F8C">
        <w:rPr>
          <w:noProof/>
          <w:lang w:val="fr-FR"/>
        </w:rPr>
        <w:t>(Holt 2003; Hastings et al. 2005; Excoffier et al. 2009; Sexton et al. 2009; Schurr et al. 2012)</w:t>
      </w:r>
      <w:r>
        <w:fldChar w:fldCharType="end"/>
      </w:r>
      <w:r w:rsidRPr="002D7F8C">
        <w:rPr>
          <w:lang w:val="fr-FR"/>
        </w:rPr>
        <w:t xml:space="preserve">. </w:t>
      </w:r>
      <w:r w:rsidRPr="00D123FB">
        <w:t>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idely-used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ling platforms are introduced, we envisage the rapid development of methods for integrating them with the inverse fitting approaches offered by Bayesian techniques such as approximate Bayesian computation. Thus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5" w:name="_Toc54110036"/>
      <w:r w:rsidRPr="00D123FB">
        <w:lastRenderedPageBreak/>
        <w:t xml:space="preserve">Aim and </w:t>
      </w:r>
      <w:r>
        <w:t>p</w:t>
      </w:r>
      <w:r w:rsidRPr="00D123FB">
        <w:t>urpose</w:t>
      </w:r>
      <w:bookmarkEnd w:id="5"/>
    </w:p>
    <w:p w14:paraId="4511FD3C" w14:textId="77777777" w:rsidR="0067520E" w:rsidRPr="00D123FB" w:rsidRDefault="0067520E" w:rsidP="00C57BF9">
      <w:pPr>
        <w:rPr>
          <w:szCs w:val="24"/>
        </w:rPr>
      </w:pPr>
      <w:r w:rsidRPr="00D123FB">
        <w:rPr>
          <w:szCs w:val="24"/>
        </w:rPr>
        <w:t xml:space="preserve">The </w:t>
      </w:r>
      <w:proofErr w:type="spellStart"/>
      <w:r w:rsidRPr="00D123FB">
        <w:rPr>
          <w:szCs w:val="24"/>
        </w:rPr>
        <w:t>RangeShifter</w:t>
      </w:r>
      <w:proofErr w:type="spellEnd"/>
      <w:r w:rsidRPr="00D123FB">
        <w:rPr>
          <w:szCs w:val="24"/>
        </w:rPr>
        <w:t xml:space="preserve"> model has been developed in response to the recent calls for dynamic models of species’ range dynamics and for models that integrate movement and spatial population 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r w:rsidRPr="00AA1F5E">
        <w:rPr>
          <w:szCs w:val="24"/>
        </w:rPr>
        <w:t>spatially-explicit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represented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w:t>
      </w:r>
      <w:proofErr w:type="spellStart"/>
      <w:r w:rsidRPr="00D123FB">
        <w:rPr>
          <w:szCs w:val="24"/>
        </w:rPr>
        <w:t>RangeShifter</w:t>
      </w:r>
      <w:proofErr w:type="spellEnd"/>
      <w:r w:rsidRPr="00D123FB">
        <w:rPr>
          <w:szCs w:val="24"/>
        </w:rPr>
        <w:t xml:space="preserve"> suitable for a variety of purposes.</w:t>
      </w:r>
    </w:p>
    <w:p w14:paraId="77654DAF" w14:textId="77777777" w:rsidR="0067520E" w:rsidRDefault="0067520E" w:rsidP="00744E86">
      <w:pPr>
        <w:pStyle w:val="Keepnext"/>
      </w:pPr>
      <w:r w:rsidRPr="00D123FB">
        <w:t xml:space="preserve">There are two broad categories of questions for which we envisage </w:t>
      </w:r>
      <w:proofErr w:type="spellStart"/>
      <w:r w:rsidRPr="00D123FB">
        <w:t>RangeShifter</w:t>
      </w:r>
      <w:proofErr w:type="spellEnd"/>
      <w:r w:rsidRPr="00D123FB">
        <w:t xml:space="preserve">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w:t>
      </w:r>
      <w:proofErr w:type="spellStart"/>
      <w:r w:rsidRPr="00D123FB">
        <w:rPr>
          <w:szCs w:val="24"/>
        </w:rPr>
        <w:t>RangeShifter</w:t>
      </w:r>
      <w:proofErr w:type="spellEnd"/>
      <w:r w:rsidRPr="00D123FB">
        <w:rPr>
          <w:szCs w:val="24"/>
        </w:rPr>
        <w:t xml:space="preserve">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particular parameters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proofErr w:type="spellStart"/>
      <w:r w:rsidRPr="00D123FB">
        <w:rPr>
          <w:szCs w:val="24"/>
        </w:rPr>
        <w:t>RangeShifter</w:t>
      </w:r>
      <w:proofErr w:type="spellEnd"/>
      <w:r w:rsidRPr="00D123FB">
        <w:rPr>
          <w:szCs w:val="24"/>
        </w:rPr>
        <w:t xml:space="preserve">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w:t>
      </w:r>
      <w:proofErr w:type="spellStart"/>
      <w:r w:rsidRPr="00D123FB">
        <w:rPr>
          <w:bCs/>
          <w:szCs w:val="24"/>
        </w:rPr>
        <w:t>RangeShifter</w:t>
      </w:r>
      <w:proofErr w:type="spellEnd"/>
      <w:r w:rsidRPr="00D123FB">
        <w:rPr>
          <w:bCs/>
          <w:szCs w:val="24"/>
        </w:rPr>
        <w:t xml:space="preserve">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w:t>
      </w:r>
      <w:r w:rsidRPr="00D123FB">
        <w:rPr>
          <w:bCs/>
          <w:szCs w:val="24"/>
        </w:rPr>
        <w:lastRenderedPageBreak/>
        <w:t xml:space="preserve">critically help to improve our predictions on future species’ distributions. We anticipate that ultimately much more robust estimates of species’ future ranges will be provided by dynamic models such as </w:t>
      </w:r>
      <w:proofErr w:type="spellStart"/>
      <w:r w:rsidRPr="00D123FB">
        <w:rPr>
          <w:bCs/>
          <w:szCs w:val="24"/>
        </w:rPr>
        <w:t>RangeShifter</w:t>
      </w:r>
      <w:proofErr w:type="spellEnd"/>
      <w:r w:rsidRPr="00D123FB">
        <w:rPr>
          <w:bCs/>
          <w:szCs w:val="24"/>
        </w:rPr>
        <w:t xml:space="preserve"> than is possible using SDMs. However, in its present form, </w:t>
      </w:r>
      <w:proofErr w:type="spellStart"/>
      <w:r w:rsidRPr="00D123FB">
        <w:rPr>
          <w:bCs/>
          <w:szCs w:val="24"/>
        </w:rPr>
        <w:t>RangeShifter</w:t>
      </w:r>
      <w:proofErr w:type="spellEnd"/>
      <w:r w:rsidRPr="00D123FB">
        <w:rPr>
          <w:bCs/>
          <w:szCs w:val="24"/>
        </w:rPr>
        <w:t xml:space="preserve">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w:t>
      </w:r>
      <w:proofErr w:type="spellStart"/>
      <w:r w:rsidRPr="00D123FB">
        <w:rPr>
          <w:bCs/>
          <w:szCs w:val="24"/>
        </w:rPr>
        <w:t>RangeShifter</w:t>
      </w:r>
      <w:proofErr w:type="spellEnd"/>
      <w:r w:rsidRPr="00D123FB">
        <w:rPr>
          <w:bCs/>
          <w:szCs w:val="24"/>
        </w:rPr>
        <w:t xml:space="preserve">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6" w:name="_Toc54110037"/>
      <w:r w:rsidRPr="00D123FB">
        <w:t xml:space="preserve">Strengths and </w:t>
      </w:r>
      <w:r>
        <w:t>l</w:t>
      </w:r>
      <w:r w:rsidRPr="00D123FB">
        <w:t>imitations</w:t>
      </w:r>
      <w:bookmarkEnd w:id="6"/>
    </w:p>
    <w:p w14:paraId="59745BDC" w14:textId="77777777" w:rsidR="0067520E" w:rsidRPr="00D123FB" w:rsidRDefault="0067520E" w:rsidP="00C57BF9">
      <w:pPr>
        <w:rPr>
          <w:szCs w:val="24"/>
        </w:rPr>
      </w:pPr>
      <w:r w:rsidRPr="00D123FB">
        <w:rPr>
          <w:szCs w:val="24"/>
        </w:rPr>
        <w:t xml:space="preserve">Throughout the manual there are explicit and implicit references to the strengths and limitations of </w:t>
      </w:r>
      <w:proofErr w:type="spellStart"/>
      <w:r w:rsidRPr="00D123FB">
        <w:rPr>
          <w:szCs w:val="24"/>
        </w:rPr>
        <w:t>RangeShifter</w:t>
      </w:r>
      <w:proofErr w:type="spellEnd"/>
      <w:r w:rsidRPr="00D123FB">
        <w:rPr>
          <w:szCs w:val="24"/>
        </w:rPr>
        <w:t xml:space="preserve">. However, it is useful to bring them together in one concise section. Thus, here we will summarize the strengths and limitations of the current version, </w:t>
      </w:r>
      <w:proofErr w:type="spellStart"/>
      <w:r w:rsidRPr="00D123FB">
        <w:rPr>
          <w:szCs w:val="24"/>
        </w:rPr>
        <w:t>RangeShifter</w:t>
      </w:r>
      <w:proofErr w:type="spellEnd"/>
      <w:r w:rsidRPr="00D123FB">
        <w:rPr>
          <w:szCs w:val="24"/>
        </w:rPr>
        <w:t xml:space="preserve">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 xml:space="preserve">The key strengths of </w:t>
      </w:r>
      <w:proofErr w:type="spellStart"/>
      <w:r w:rsidRPr="00D123FB">
        <w:t>RangeShifter</w:t>
      </w:r>
      <w:proofErr w:type="spellEnd"/>
      <w:r w:rsidRPr="00D123FB">
        <w:t>,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w:t>
      </w:r>
      <w:proofErr w:type="spellStart"/>
      <w:r w:rsidRPr="00D123FB">
        <w:t>RangeShifter</w:t>
      </w:r>
      <w:proofErr w:type="spellEnd"/>
      <w:r w:rsidRPr="00D123FB">
        <w:t xml:space="preserve">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proofErr w:type="spellStart"/>
      <w:r w:rsidRPr="00D123FB">
        <w:t>RangeShifter</w:t>
      </w:r>
      <w:proofErr w:type="spellEnd"/>
      <w:r w:rsidRPr="00D123FB">
        <w:t xml:space="preserve">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and also few that explicitly model movement </w:t>
      </w:r>
      <w:r>
        <w:t>behaviour</w:t>
      </w:r>
      <w:r w:rsidRPr="00D123FB">
        <w:t xml:space="preserve">s during dispersal. Incorporating this complexity of movement is a major strength of </w:t>
      </w:r>
      <w:proofErr w:type="spellStart"/>
      <w:r w:rsidRPr="00D123FB">
        <w:t>RangeShifter</w:t>
      </w:r>
      <w:proofErr w:type="spellEnd"/>
      <w:r w:rsidRPr="00D123FB">
        <w:t>,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proofErr w:type="spellStart"/>
      <w:r w:rsidRPr="00D123FB">
        <w:t>RangeShifter</w:t>
      </w:r>
      <w:proofErr w:type="spellEnd"/>
      <w:r w:rsidRPr="00D123FB">
        <w:t xml:space="preserve"> incorporates the possibility for sophisticated stage-structured population dynamics. This enables linking classical stage-structured matrix models with spatial dynamics. In particular w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w:t>
      </w:r>
      <w:proofErr w:type="spellStart"/>
      <w:r w:rsidRPr="00D123FB">
        <w:t>RangeShifter</w:t>
      </w:r>
      <w:proofErr w:type="spellEnd"/>
      <w:r w:rsidRPr="00D123FB">
        <w:t xml:space="preserve">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proofErr w:type="spellStart"/>
      <w:r w:rsidRPr="00D123FB">
        <w:t>RangeShifter</w:t>
      </w:r>
      <w:proofErr w:type="spellEnd"/>
      <w:r w:rsidRPr="00D123FB">
        <w:t xml:space="preserve">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proofErr w:type="spellStart"/>
      <w:r w:rsidRPr="00D123FB">
        <w:lastRenderedPageBreak/>
        <w:t>RangeShifter</w:t>
      </w:r>
      <w:proofErr w:type="spellEnd"/>
      <w:r w:rsidRPr="00D123FB">
        <w:t xml:space="preserve"> has been designed with a user-friendly graphical user interface and runs under Microsoft Windows. Thus, a flexible and sophisticated platform for simulating spatially-explicit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w:t>
      </w:r>
      <w:proofErr w:type="spellStart"/>
      <w:r w:rsidRPr="00D123FB">
        <w:t>RangeShifter</w:t>
      </w:r>
      <w:proofErr w:type="spellEnd"/>
      <w:r w:rsidRPr="00D123FB">
        <w:t xml:space="preserve">, as </w:t>
      </w:r>
      <w:r>
        <w:t>we see them, are:</w:t>
      </w:r>
    </w:p>
    <w:p w14:paraId="7D3CE993" w14:textId="77777777" w:rsidR="0067520E" w:rsidRPr="00D123FB" w:rsidRDefault="0067520E" w:rsidP="009E434A">
      <w:pPr>
        <w:pStyle w:val="Numbered"/>
        <w:numPr>
          <w:ilvl w:val="0"/>
          <w:numId w:val="16"/>
        </w:numPr>
      </w:pPr>
      <w:proofErr w:type="spellStart"/>
      <w:r w:rsidRPr="00D123FB">
        <w:t>RangeShifter</w:t>
      </w:r>
      <w:proofErr w:type="spellEnd"/>
      <w:r w:rsidRPr="00D123FB">
        <w:t xml:space="preserve">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parameter-hungry.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proofErr w:type="spellStart"/>
      <w:r w:rsidRPr="00D123FB">
        <w:t>RangeShifter</w:t>
      </w:r>
      <w:proofErr w:type="spellEnd"/>
      <w:r w:rsidRPr="00D123FB">
        <w:t xml:space="preserve"> does not yet provide for functional relationships between its demographic or dispersal parameters and climate variables. When applying </w:t>
      </w:r>
      <w:proofErr w:type="spellStart"/>
      <w:r w:rsidRPr="00D123FB">
        <w:t>RangeShifter</w:t>
      </w:r>
      <w:proofErr w:type="spellEnd"/>
      <w:r w:rsidRPr="00D123FB">
        <w:t xml:space="preserve">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xml:space="preserve">. Technically, it will be relatively straightforward to add the linkage between life-history parameters and climate variables when the methods have sufficiently matured to merit inclusion. </w:t>
      </w:r>
      <w:proofErr w:type="spellStart"/>
      <w:r w:rsidRPr="00D123FB">
        <w:t>RangeShifter</w:t>
      </w:r>
      <w:proofErr w:type="spellEnd"/>
      <w:r w:rsidRPr="00D123FB">
        <w:t xml:space="preserve"> can then provide an ideal platform for simulating the response of species to the synergistic impacts of climate and land-</w:t>
      </w:r>
      <w:r>
        <w:t>use changes.</w:t>
      </w:r>
    </w:p>
    <w:p w14:paraId="4F467677" w14:textId="6CCDC970" w:rsidR="0067520E" w:rsidRDefault="006A747A" w:rsidP="00E01233">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2D7F8C">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2D7F8C">
        <w:rPr>
          <w:noProof/>
          <w:lang w:val="fr-FR"/>
        </w:rPr>
        <w:t>(Gilman et al. 2010; Hellmann et al. 2012; Singer et al. 2012; Urban et al. 2013; Wisz et al. 2013)</w:t>
      </w:r>
      <w:r w:rsidR="0067520E" w:rsidRPr="00D123FB">
        <w:fldChar w:fldCharType="end"/>
      </w:r>
      <w:r w:rsidR="0067520E" w:rsidRPr="002D7F8C">
        <w:rPr>
          <w:lang w:val="fr-FR"/>
        </w:rPr>
        <w:t xml:space="preserve">. </w:t>
      </w:r>
      <w:r w:rsidR="0067520E" w:rsidRPr="00D123FB">
        <w:t xml:space="preserve">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w:t>
      </w:r>
      <w:proofErr w:type="spellStart"/>
      <w:r w:rsidR="0067520E" w:rsidRPr="00D123FB">
        <w:t>sDiv</w:t>
      </w:r>
      <w:proofErr w:type="spellEnd"/>
      <w:r w:rsidR="0067520E">
        <w:t xml:space="preserve">, Leipzig, Germany and </w:t>
      </w:r>
      <w:proofErr w:type="spellStart"/>
      <w:r w:rsidR="0067520E">
        <w:t>Diversitas</w:t>
      </w:r>
      <w:proofErr w:type="spellEnd"/>
      <w:r w:rsidR="0067520E">
        <w:t>).</w:t>
      </w:r>
      <w:r w:rsidR="00E01233">
        <w:t xml:space="preserve"> We anticipate that the inclusion of inter-specific interactions will be a major development of the upcoming versions of </w:t>
      </w:r>
      <w:proofErr w:type="spellStart"/>
      <w:r w:rsidR="00E01233">
        <w:t>RangeShifter</w:t>
      </w:r>
      <w:proofErr w:type="spellEnd"/>
      <w:r w:rsidR="00E01233">
        <w:t>.</w:t>
      </w:r>
    </w:p>
    <w:p w14:paraId="53D8B818" w14:textId="77777777" w:rsidR="0067520E" w:rsidRPr="00D123FB" w:rsidRDefault="0067520E" w:rsidP="00DE53B2">
      <w:pPr>
        <w:pStyle w:val="Numbered"/>
      </w:pPr>
      <w:proofErr w:type="spellStart"/>
      <w:r w:rsidRPr="00D123FB">
        <w:t>RangeShifter</w:t>
      </w:r>
      <w:proofErr w:type="spellEnd"/>
      <w:r w:rsidRPr="00D123FB">
        <w:t xml:space="preserve">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particular model.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7" w:name="_Concepts_&amp;_Methods"/>
      <w:bookmarkEnd w:id="7"/>
      <w:r>
        <w:br w:type="page"/>
      </w:r>
    </w:p>
    <w:p w14:paraId="3C1B50A1" w14:textId="20338FAF" w:rsidR="0067520E" w:rsidRPr="00D123FB" w:rsidRDefault="0067520E" w:rsidP="009E434A">
      <w:pPr>
        <w:pStyle w:val="Heading2"/>
        <w:numPr>
          <w:ilvl w:val="1"/>
          <w:numId w:val="14"/>
        </w:numPr>
      </w:pPr>
      <w:bookmarkStart w:id="8" w:name="_Toc54110038"/>
      <w:r>
        <w:lastRenderedPageBreak/>
        <w:t>Changes in version 2.0</w:t>
      </w:r>
      <w:bookmarkEnd w:id="8"/>
    </w:p>
    <w:p w14:paraId="7EF0F724" w14:textId="77777777" w:rsidR="0067520E" w:rsidRDefault="0067520E" w:rsidP="00C57BF9">
      <w:pPr>
        <w:rPr>
          <w:szCs w:val="24"/>
        </w:rPr>
      </w:pPr>
      <w:proofErr w:type="spellStart"/>
      <w:r>
        <w:rPr>
          <w:szCs w:val="24"/>
        </w:rPr>
        <w:t>RangeShifter</w:t>
      </w:r>
      <w:proofErr w:type="spellEnd"/>
      <w:r>
        <w:rPr>
          <w:szCs w:val="24"/>
        </w:rPr>
        <w:t xml:space="preserve">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w:t>
      </w:r>
      <w:proofErr w:type="spellStart"/>
      <w:r>
        <w:rPr>
          <w:szCs w:val="24"/>
        </w:rPr>
        <w:t>RangeShifter</w:t>
      </w:r>
      <w:proofErr w:type="spellEnd"/>
      <w:r>
        <w:rPr>
          <w:szCs w:val="24"/>
        </w:rPr>
        <w:t xml:space="preserve">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The manner in which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r>
        <w:t xml:space="preserve">As a consequence of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When SMS is the transfer model, ‘heat maps’ may be produced recording how many times each non-suitable cell has been visited by dispersers during the course of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during </w:t>
      </w:r>
      <w:r w:rsidR="00BA4B4D" w:rsidRPr="00BA4B4D">
        <w:t>the course of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landscap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Populations comprising only one sex or sub-</w:t>
      </w:r>
      <w:r>
        <w:lastRenderedPageBreak/>
        <w:t xml:space="preserve">adult stages are </w:t>
      </w:r>
      <w:r w:rsidR="00172E39">
        <w:t>treated as unoccupied</w:t>
      </w:r>
      <w:r>
        <w:t xml:space="preserve">, but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and Figure 3.27). Thus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a number of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in order to reduce the total population size.</w:t>
      </w:r>
    </w:p>
    <w:p w14:paraId="169F483A" w14:textId="1D8C3C58" w:rsidR="00A36A6C" w:rsidRDefault="006E3F8A" w:rsidP="00A36A6C">
      <w:pPr>
        <w:pStyle w:val="Numbered"/>
      </w:pPr>
      <w:r>
        <w:t xml:space="preserve">There is a new initialisation option, which allows particular numbers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r>
        <w:noBreakHyphen/>
        <w:t>)introduction scenarios for species of conservation concern.</w:t>
      </w:r>
    </w:p>
    <w:p w14:paraId="3223FD1A" w14:textId="77777777" w:rsidR="00A36A6C" w:rsidRDefault="00A36A6C" w:rsidP="00A36A6C">
      <w:pPr>
        <w:pStyle w:val="Numbered"/>
        <w:numPr>
          <w:ilvl w:val="0"/>
          <w:numId w:val="0"/>
        </w:numPr>
        <w:ind w:left="360" w:hanging="360"/>
      </w:pPr>
    </w:p>
    <w:p w14:paraId="1162A501" w14:textId="5372FDF0" w:rsidR="00A36A6C" w:rsidRPr="00A36A6C" w:rsidRDefault="00A36A6C" w:rsidP="00A36A6C">
      <w:pPr>
        <w:pStyle w:val="Heading2"/>
        <w:numPr>
          <w:ilvl w:val="1"/>
          <w:numId w:val="14"/>
        </w:numPr>
      </w:pPr>
      <w:r>
        <w:t>Changes in version 3.0</w:t>
      </w:r>
    </w:p>
    <w:p w14:paraId="679195A7" w14:textId="77777777" w:rsidR="008B18FB" w:rsidRDefault="008B18FB" w:rsidP="00A36A6C">
      <w:pPr>
        <w:pStyle w:val="Numbered"/>
        <w:numPr>
          <w:ilvl w:val="0"/>
          <w:numId w:val="0"/>
        </w:numPr>
        <w:ind w:left="360" w:hanging="360"/>
        <w:rPr>
          <w:ins w:id="9" w:author="Pannetier, Theo" w:date="2024-06-08T12:26:00Z"/>
        </w:rPr>
      </w:pPr>
    </w:p>
    <w:p w14:paraId="68E1DE91" w14:textId="6D46516F" w:rsidR="008B18FB" w:rsidRDefault="00491BB7" w:rsidP="005D06A5">
      <w:pPr>
        <w:pStyle w:val="Numbered"/>
        <w:numPr>
          <w:ilvl w:val="0"/>
          <w:numId w:val="0"/>
        </w:numPr>
        <w:ind w:left="360" w:hanging="360"/>
        <w:rPr>
          <w:ins w:id="10" w:author="Pannetier, Theo" w:date="2024-06-08T12:27:00Z"/>
        </w:rPr>
      </w:pPr>
      <w:ins w:id="11" w:author="Pannetier, Theo" w:date="2024-06-08T12:44:00Z">
        <w:r>
          <w:t>The implementation of g</w:t>
        </w:r>
      </w:ins>
      <w:ins w:id="12" w:author="Pannetier, Theo" w:date="2024-06-08T12:27:00Z">
        <w:r w:rsidR="008B18FB">
          <w:t>enetic mechanisms have been entirely reworked i</w:t>
        </w:r>
      </w:ins>
      <w:ins w:id="13" w:author="Pannetier, Theo" w:date="2024-06-08T12:28:00Z">
        <w:r w:rsidR="008B18FB">
          <w:t xml:space="preserve">n </w:t>
        </w:r>
        <w:proofErr w:type="spellStart"/>
        <w:r w:rsidR="008B18FB">
          <w:t>RangeShifter</w:t>
        </w:r>
        <w:proofErr w:type="spellEnd"/>
        <w:r w:rsidR="008B18FB">
          <w:t xml:space="preserve"> 3.0, </w:t>
        </w:r>
      </w:ins>
      <w:ins w:id="14" w:author="Pannetier, Theo" w:date="2024-06-08T12:44:00Z">
        <w:r>
          <w:t xml:space="preserve">enabling </w:t>
        </w:r>
      </w:ins>
      <w:ins w:id="15" w:author="Pannetier, Theo" w:date="2024-06-08T12:45:00Z">
        <w:r w:rsidR="005D06A5">
          <w:t>lighter memory usage and greater flexibility in the parametrisation of evolvable traits. The genome and chromosomes ar</w:t>
        </w:r>
      </w:ins>
      <w:ins w:id="16" w:author="Pannetier, Theo" w:date="2024-06-08T12:46:00Z">
        <w:r w:rsidR="005D06A5">
          <w:t>e no longer modelled explicitly, a</w:t>
        </w:r>
      </w:ins>
      <w:ins w:id="17" w:author="Pannetier, Theo" w:date="2024-06-08T12:47:00Z">
        <w:r w:rsidR="005D06A5">
          <w:t>s genetic</w:t>
        </w:r>
      </w:ins>
      <w:ins w:id="18" w:author="Pannetier, Theo" w:date="2024-06-08T12:48:00Z">
        <w:r w:rsidR="005D06A5">
          <w:t xml:space="preserve"> mechanisms</w:t>
        </w:r>
      </w:ins>
      <w:ins w:id="19" w:author="Pannetier, Theo" w:date="2024-06-08T12:47:00Z">
        <w:r w:rsidR="005D06A5">
          <w:t xml:space="preserve"> are instead </w:t>
        </w:r>
      </w:ins>
      <w:ins w:id="20" w:author="Pannetier, Theo" w:date="2024-06-08T12:48:00Z">
        <w:r w:rsidR="005D06A5">
          <w:t>resolved</w:t>
        </w:r>
      </w:ins>
      <w:ins w:id="21" w:author="Pannetier, Theo" w:date="2024-06-08T12:47:00Z">
        <w:r w:rsidR="005D06A5">
          <w:t xml:space="preserve"> vi</w:t>
        </w:r>
      </w:ins>
      <w:ins w:id="22" w:author="Pannetier, Theo" w:date="2024-06-08T12:48:00Z">
        <w:r w:rsidR="005D06A5">
          <w:t xml:space="preserve">a trait objects that control each evolving trait and keep track </w:t>
        </w:r>
      </w:ins>
      <w:ins w:id="23" w:author="Pannetier, Theo" w:date="2024-06-08T12:50:00Z">
        <w:r w:rsidR="005D06A5">
          <w:t>of the genes controlling the trait.</w:t>
        </w:r>
      </w:ins>
    </w:p>
    <w:p w14:paraId="748C8152" w14:textId="3D67C4D5" w:rsidR="00A36A6C" w:rsidRDefault="008B18FB" w:rsidP="00A36A6C">
      <w:pPr>
        <w:pStyle w:val="Numbered"/>
        <w:numPr>
          <w:ilvl w:val="0"/>
          <w:numId w:val="0"/>
        </w:numPr>
        <w:ind w:left="360" w:hanging="360"/>
        <w:rPr>
          <w:ins w:id="24" w:author="Pannetier, Theo" w:date="2024-06-04T16:53:00Z"/>
        </w:rPr>
      </w:pPr>
      <w:proofErr w:type="spellStart"/>
      <w:ins w:id="25" w:author="Pannetier, Theo" w:date="2024-06-08T12:27:00Z">
        <w:r>
          <w:t>RangeShifter</w:t>
        </w:r>
        <w:proofErr w:type="spellEnd"/>
        <w:r>
          <w:t xml:space="preserve"> 3.0 i</w:t>
        </w:r>
      </w:ins>
      <w:ins w:id="26" w:author="Pannetier, Theo" w:date="2024-06-04T16:50:00Z">
        <w:r w:rsidR="00A36A6C">
          <w:t xml:space="preserve">ntroduces </w:t>
        </w:r>
      </w:ins>
      <w:ins w:id="27" w:author="Pannetier, Theo" w:date="2024-06-04T16:51:00Z">
        <w:r w:rsidR="00A36A6C">
          <w:t xml:space="preserve">a </w:t>
        </w:r>
      </w:ins>
      <w:ins w:id="28" w:author="Pannetier, Theo" w:date="2024-06-08T12:52:00Z">
        <w:r w:rsidR="005D06A5">
          <w:t>new trait representing</w:t>
        </w:r>
      </w:ins>
      <w:ins w:id="29" w:author="Pannetier, Theo" w:date="2024-06-04T16:51:00Z">
        <w:r w:rsidR="00A36A6C">
          <w:t xml:space="preserve"> genetic load and the accumulation of deleterious mutations</w:t>
        </w:r>
      </w:ins>
      <w:ins w:id="30" w:author="Pannetier, Theo" w:date="2024-06-08T12:52:00Z">
        <w:r w:rsidR="005D06A5">
          <w:t xml:space="preserve"> over generations.</w:t>
        </w:r>
      </w:ins>
    </w:p>
    <w:p w14:paraId="1DEB5484" w14:textId="2BF6F3D6" w:rsidR="00A36A6C" w:rsidRDefault="005D06A5" w:rsidP="00A36A6C">
      <w:pPr>
        <w:pStyle w:val="Numbered"/>
        <w:numPr>
          <w:ilvl w:val="0"/>
          <w:numId w:val="0"/>
        </w:numPr>
        <w:ind w:left="360" w:hanging="360"/>
        <w:rPr>
          <w:ins w:id="31" w:author="Pannetier, Theo" w:date="2024-06-08T12:26:00Z"/>
        </w:rPr>
      </w:pPr>
      <w:ins w:id="32" w:author="Pannetier, Theo" w:date="2024-06-08T12:53:00Z">
        <w:r>
          <w:t xml:space="preserve">Finally, </w:t>
        </w:r>
      </w:ins>
      <w:proofErr w:type="spellStart"/>
      <w:ins w:id="33" w:author="Pannetier, Theo" w:date="2024-06-04T16:53:00Z">
        <w:r w:rsidR="00A36A6C">
          <w:t>RangeShifter</w:t>
        </w:r>
        <w:proofErr w:type="spellEnd"/>
        <w:r w:rsidR="00A36A6C">
          <w:t xml:space="preserve"> can now </w:t>
        </w:r>
      </w:ins>
      <w:ins w:id="34" w:author="Pannetier, Theo" w:date="2024-06-08T12:53:00Z">
        <w:r>
          <w:t xml:space="preserve">calculate and output F-statistics and other simple measures of neutral variation from neutral markers. </w:t>
        </w:r>
      </w:ins>
    </w:p>
    <w:p w14:paraId="668BFEA2" w14:textId="15A04EDC" w:rsidR="008B18FB" w:rsidRDefault="008B18FB" w:rsidP="00A36A6C">
      <w:pPr>
        <w:pStyle w:val="Numbered"/>
        <w:numPr>
          <w:ilvl w:val="0"/>
          <w:numId w:val="0"/>
        </w:numPr>
        <w:ind w:left="360" w:hanging="360"/>
      </w:pPr>
      <w:ins w:id="35" w:author="Pannetier, Theo" w:date="2024-06-08T12:26:00Z">
        <w:r>
          <w:t xml:space="preserve">The genetic features of </w:t>
        </w:r>
        <w:proofErr w:type="spellStart"/>
        <w:r>
          <w:t>RangeShifter</w:t>
        </w:r>
        <w:proofErr w:type="spellEnd"/>
        <w:r>
          <w:t xml:space="preserve"> 3.0 are not currently available to </w:t>
        </w:r>
      </w:ins>
      <w:ins w:id="36" w:author="Pannetier, Theo" w:date="2024-06-08T12:27:00Z">
        <w:r>
          <w:t>the GUI, which</w:t>
        </w:r>
      </w:ins>
      <w:ins w:id="37" w:author="Pannetier, Theo" w:date="2024-06-08T12:51:00Z">
        <w:r w:rsidR="005D06A5">
          <w:t xml:space="preserve"> still</w:t>
        </w:r>
      </w:ins>
      <w:ins w:id="38" w:author="Pannetier, Theo" w:date="2024-06-08T12:27:00Z">
        <w:r>
          <w:t xml:space="preserve"> uses the genetic features of 2.0. </w:t>
        </w:r>
      </w:ins>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39" w:name="_Toc54110039"/>
      <w:r w:rsidRPr="00E54992">
        <w:lastRenderedPageBreak/>
        <w:t>Concepts &amp; Methods</w:t>
      </w:r>
      <w:bookmarkEnd w:id="39"/>
    </w:p>
    <w:p w14:paraId="7E04CB7C" w14:textId="77777777" w:rsidR="0067520E" w:rsidRPr="00D123FB" w:rsidRDefault="0067520E" w:rsidP="009E434A">
      <w:pPr>
        <w:pStyle w:val="Heading2"/>
        <w:numPr>
          <w:ilvl w:val="1"/>
          <w:numId w:val="14"/>
        </w:numPr>
      </w:pPr>
      <w:bookmarkStart w:id="40" w:name="_Toc54110040"/>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40"/>
    </w:p>
    <w:p w14:paraId="18FF52D4" w14:textId="77777777" w:rsidR="0067520E" w:rsidRDefault="0067520E" w:rsidP="009E434A">
      <w:pPr>
        <w:pStyle w:val="Heading3"/>
        <w:numPr>
          <w:ilvl w:val="2"/>
          <w:numId w:val="14"/>
        </w:numPr>
      </w:pPr>
      <w:bookmarkStart w:id="41" w:name="_Toc54110041"/>
      <w:r w:rsidRPr="00D123FB">
        <w:t>Individuals</w:t>
      </w:r>
      <w:bookmarkEnd w:id="41"/>
    </w:p>
    <w:p w14:paraId="16194F62" w14:textId="77777777" w:rsidR="0067520E" w:rsidRDefault="0067520E" w:rsidP="00744E86">
      <w:pPr>
        <w:pStyle w:val="Keepnext"/>
      </w:pPr>
      <w:r w:rsidRPr="00D123FB">
        <w:t xml:space="preserve">Individuals are the basic entities of the </w:t>
      </w:r>
      <w:proofErr w:type="spellStart"/>
      <w:r w:rsidRPr="00D123FB">
        <w:t>RangeShifter</w:t>
      </w:r>
      <w:proofErr w:type="spellEnd"/>
      <w:r w:rsidRPr="00D123FB">
        <w:t xml:space="preserve"> model. Each individual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includ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42" w:name="_Toc54110042"/>
      <w:r w:rsidRPr="00D123FB">
        <w:t>Populations</w:t>
      </w:r>
      <w:bookmarkEnd w:id="42"/>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43" w:name="_Toc54110043"/>
      <w:r w:rsidRPr="00D123FB">
        <w:t>Landscape units</w:t>
      </w:r>
      <w:bookmarkEnd w:id="43"/>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44" w:name="_Toc54110044"/>
      <w:r w:rsidRPr="00D123FB">
        <w:t>Spatial and temporal scales</w:t>
      </w:r>
      <w:bookmarkEnd w:id="44"/>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w:t>
      </w:r>
      <w:r w:rsidRPr="00D123FB">
        <w:rPr>
          <w:szCs w:val="24"/>
        </w:rPr>
        <w:lastRenderedPageBreak/>
        <w:t xml:space="preserve">same scale is used as a single step unit for discrete movement models. In the patch-based version, 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is able to handle is variable, and depends on the cell resolution, the amount of information related to each cell and the amount of random-access memory (RAM) available in the computer used to run the program. As an example, when we run models similar to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w:t>
      </w:r>
      <w:proofErr w:type="spellStart"/>
      <w:r w:rsidRPr="00D123FB">
        <w:rPr>
          <w:szCs w:val="24"/>
        </w:rPr>
        <w:t>RangeShifter</w:t>
      </w:r>
      <w:proofErr w:type="spellEnd"/>
      <w:r w:rsidRPr="00D123FB">
        <w:rPr>
          <w:szCs w:val="24"/>
        </w:rPr>
        <w:t xml:space="preserve"> does not explicitly model within-year variability in conditions). The intermediate scale is the species’ reproductive season. The model can be used to simulate the case where there is only one reproductive season per year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45" w:name="_Toc54110045"/>
      <w:r w:rsidRPr="00D123FB">
        <w:lastRenderedPageBreak/>
        <w:t>Model work flow / schedule</w:t>
      </w:r>
      <w:bookmarkEnd w:id="45"/>
    </w:p>
    <w:p w14:paraId="307C57A9" w14:textId="04AA4B4B" w:rsidR="0067520E" w:rsidRPr="00D123FB"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13D8E42A" w:rsidR="0067520E" w:rsidRPr="00D123FB"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46" w:name="_Landscape"/>
      <w:bookmarkStart w:id="47" w:name="_Toc54110046"/>
      <w:bookmarkEnd w:id="46"/>
      <w:r w:rsidRPr="00D123FB">
        <w:lastRenderedPageBreak/>
        <w:t>Landscape</w:t>
      </w:r>
      <w:bookmarkEnd w:id="47"/>
    </w:p>
    <w:p w14:paraId="7EF4BA7B" w14:textId="77777777" w:rsidR="0067520E" w:rsidRPr="00D123FB" w:rsidRDefault="0067520E" w:rsidP="009E434A">
      <w:pPr>
        <w:pStyle w:val="Heading3"/>
        <w:numPr>
          <w:ilvl w:val="2"/>
          <w:numId w:val="14"/>
        </w:numPr>
      </w:pPr>
      <w:bookmarkStart w:id="48" w:name="_Toc54110047"/>
      <w:r w:rsidRPr="00D123FB">
        <w:t xml:space="preserve">Imported </w:t>
      </w:r>
      <w:r>
        <w:t>l</w:t>
      </w:r>
      <w:r w:rsidRPr="00D123FB">
        <w:t>andscape</w:t>
      </w:r>
      <w:bookmarkEnd w:id="48"/>
    </w:p>
    <w:p w14:paraId="0DA2F055" w14:textId="77777777" w:rsidR="0067520E" w:rsidRDefault="0067520E" w:rsidP="00C57BF9">
      <w:pPr>
        <w:rPr>
          <w:szCs w:val="24"/>
        </w:rPr>
      </w:pPr>
      <w:r w:rsidRPr="00D123FB">
        <w:rPr>
          <w:szCs w:val="24"/>
        </w:rPr>
        <w:t xml:space="preserve">The model can be run on real landscape maps that can be imported into </w:t>
      </w:r>
      <w:proofErr w:type="spellStart"/>
      <w:r w:rsidRPr="00D123FB">
        <w:rPr>
          <w:szCs w:val="24"/>
        </w:rPr>
        <w:t>RangeShifter</w:t>
      </w:r>
      <w:proofErr w:type="spellEnd"/>
      <w:r w:rsidRPr="00D123FB">
        <w:rPr>
          <w:szCs w:val="24"/>
        </w:rPr>
        <w:t xml:space="preserve"> provided that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49" w:name="_Dynamic_landscape"/>
      <w:bookmarkStart w:id="50" w:name="_Toc54110048"/>
      <w:bookmarkEnd w:id="49"/>
      <w:r>
        <w:t>Dynamic</w:t>
      </w:r>
      <w:r w:rsidR="0098777A" w:rsidRPr="00D123FB">
        <w:t xml:space="preserve"> </w:t>
      </w:r>
      <w:r w:rsidR="0098777A">
        <w:t>l</w:t>
      </w:r>
      <w:r w:rsidR="0098777A" w:rsidRPr="00D123FB">
        <w:t>andscape</w:t>
      </w:r>
      <w:bookmarkEnd w:id="50"/>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r w:rsidRPr="001A3BB4">
        <w:rPr>
          <w:szCs w:val="24"/>
        </w:rPr>
        <w:t xml:space="preserve">during the course of a simulation. </w:t>
      </w:r>
      <w:r w:rsidR="001A3BB4" w:rsidRPr="001A3BB4">
        <w:rPr>
          <w:szCs w:val="24"/>
        </w:rPr>
        <w:t xml:space="preserve">Note that any landscape change occurs at the start of the year, i.e. before the first/only reproductive season. </w:t>
      </w:r>
      <w:r w:rsidRPr="001A3BB4">
        <w:rPr>
          <w:szCs w:val="24"/>
        </w:rPr>
        <w:t>In a patch-based model, the shape of patches may change, patches may be removed and new patches may be created where there was previously inter-patch matrix. Thus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51"/>
      <w:commentRangeStart w:id="52"/>
      <w:r w:rsidR="000F3BC1" w:rsidRPr="00F21E9B">
        <w:rPr>
          <w:szCs w:val="24"/>
        </w:rPr>
        <w:t xml:space="preserve">Possible ways to </w:t>
      </w:r>
      <w:r w:rsidR="00B96B96" w:rsidRPr="00F21E9B">
        <w:rPr>
          <w:szCs w:val="24"/>
        </w:rPr>
        <w:t>work around this restriction include</w:t>
      </w:r>
      <w:commentRangeEnd w:id="51"/>
      <w:r w:rsidR="00F21E9B">
        <w:rPr>
          <w:rStyle w:val="CommentReference"/>
          <w:rFonts w:eastAsiaTheme="minorHAnsi" w:cstheme="minorBidi"/>
          <w:lang w:val="en-US"/>
        </w:rPr>
        <w:commentReference w:id="51"/>
      </w:r>
      <w:commentRangeEnd w:id="52"/>
      <w:r w:rsidR="00CD55D0">
        <w:rPr>
          <w:rStyle w:val="CommentReference"/>
          <w:rFonts w:eastAsiaTheme="minorHAnsi" w:cstheme="minorBidi"/>
          <w:lang w:val="en-US"/>
        </w:rPr>
        <w:commentReference w:id="52"/>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53" w:name="_Artificial_landscape_generator"/>
      <w:bookmarkStart w:id="54" w:name="_Toc54110049"/>
      <w:bookmarkEnd w:id="53"/>
      <w:r w:rsidRPr="00D123FB">
        <w:t xml:space="preserve">Artificial </w:t>
      </w:r>
      <w:r>
        <w:t>l</w:t>
      </w:r>
      <w:r w:rsidRPr="00D123FB">
        <w:t xml:space="preserve">andscape </w:t>
      </w:r>
      <w:r>
        <w:t>g</w:t>
      </w:r>
      <w:r w:rsidRPr="00D123FB">
        <w:t>enerator</w:t>
      </w:r>
      <w:bookmarkEnd w:id="54"/>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proofErr w:type="spellStart"/>
      <w:r w:rsidRPr="00D123FB">
        <w:rPr>
          <w:szCs w:val="24"/>
        </w:rPr>
        <w:t>RangeShifter</w:t>
      </w:r>
      <w:proofErr w:type="spellEnd"/>
      <w:r w:rsidRPr="00D123FB">
        <w:rPr>
          <w:szCs w:val="24"/>
        </w:rPr>
        <w:t xml:space="preserve"> can import artificial landscape</w:t>
      </w:r>
      <w:r>
        <w:rPr>
          <w:szCs w:val="24"/>
        </w:rPr>
        <w:t>s</w:t>
      </w:r>
      <w:r w:rsidRPr="00D123FB">
        <w:rPr>
          <w:szCs w:val="24"/>
        </w:rPr>
        <w:t xml:space="preserve"> that have been gene</w:t>
      </w:r>
      <w:r w:rsidR="00F21E9B">
        <w:rPr>
          <w:szCs w:val="24"/>
        </w:rPr>
        <w:t>rated by other generators (e.g. </w:t>
      </w:r>
      <w:proofErr w:type="spellStart"/>
      <w:r w:rsidRPr="00D123FB">
        <w:rPr>
          <w:szCs w:val="24"/>
        </w:rPr>
        <w:t>Qrule</w:t>
      </w:r>
      <w:proofErr w:type="spellEnd"/>
      <w:r w:rsidRPr="00D123FB">
        <w:rPr>
          <w:szCs w:val="24"/>
        </w:rPr>
        <w:t xml:space="preserve">, </w:t>
      </w:r>
      <w:proofErr w:type="spellStart"/>
      <w:r w:rsidRPr="00D123FB">
        <w:rPr>
          <w:szCs w:val="24"/>
        </w:rPr>
        <w:t>Simmap</w:t>
      </w:r>
      <w:proofErr w:type="spellEnd"/>
      <w:r w:rsidRPr="00D123FB">
        <w:rPr>
          <w:szCs w:val="24"/>
        </w:rPr>
        <w:t xml:space="preserve">, </w:t>
      </w:r>
      <w:proofErr w:type="spellStart"/>
      <w:r w:rsidRPr="00D123FB">
        <w:rPr>
          <w:szCs w:val="24"/>
        </w:rPr>
        <w:t>Dinamica</w:t>
      </w:r>
      <w:proofErr w:type="spellEnd"/>
      <w:r w:rsidRPr="00D123FB">
        <w:rPr>
          <w:szCs w:val="24"/>
        </w:rPr>
        <w:t xml:space="preserve">, G-RaFF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w:t>
      </w:r>
      <w:r w:rsidRPr="00D123FB">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 xml:space="preserve">erated with </w:t>
      </w:r>
      <w:proofErr w:type="spellStart"/>
      <w:r>
        <w:t>RangeShifter</w:t>
      </w:r>
      <w:proofErr w:type="spellEnd"/>
      <w:r>
        <w:t>.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w:t>
      </w:r>
      <w:proofErr w:type="spellStart"/>
      <w:r>
        <w:t>a,d</w:t>
      </w:r>
      <w:proofErr w:type="spellEnd"/>
      <w:r>
        <w:t>) Random landscapes. (</w:t>
      </w:r>
      <w:proofErr w:type="spellStart"/>
      <w:r>
        <w:t>b,e</w:t>
      </w:r>
      <w:proofErr w:type="spellEnd"/>
      <w:r>
        <w:t>) </w:t>
      </w:r>
      <w:r w:rsidRPr="00D123FB">
        <w:t>Fractal landscapes for which H</w:t>
      </w:r>
      <w:r>
        <w:t> = 0.1. (</w:t>
      </w:r>
      <w:proofErr w:type="spellStart"/>
      <w:r>
        <w:t>c,f</w:t>
      </w:r>
      <w:proofErr w:type="spellEnd"/>
      <w:r>
        <w:t>)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55" w:name="_Environmental_gradient"/>
      <w:bookmarkStart w:id="56" w:name="_Toc54110050"/>
      <w:bookmarkEnd w:id="55"/>
      <w:r w:rsidRPr="00D123FB">
        <w:lastRenderedPageBreak/>
        <w:t xml:space="preserve">Environmental </w:t>
      </w:r>
      <w:r>
        <w:t>g</w:t>
      </w:r>
      <w:r w:rsidRPr="00D123FB">
        <w:t>radient</w:t>
      </w:r>
      <w:bookmarkEnd w:id="56"/>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2D7F8C" w:rsidRDefault="0067520E" w:rsidP="00C57BF9">
      <w:pPr>
        <w:rPr>
          <w:szCs w:val="24"/>
          <w:lang w:val="fr-FR"/>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2D7F8C">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2D7F8C">
        <w:rPr>
          <w:noProof/>
          <w:szCs w:val="24"/>
          <w:lang w:val="fr-FR"/>
        </w:rPr>
        <w:t>(Atkins &amp; Travis 2010; Bocedi et al. 2013; De Block et al. 2013; Kubisch et al. 2013)</w:t>
      </w:r>
      <w:r w:rsidRPr="00D123FB">
        <w:rPr>
          <w:szCs w:val="24"/>
        </w:rPr>
        <w:fldChar w:fldCharType="end"/>
      </w:r>
      <w:r w:rsidRPr="002D7F8C">
        <w:rPr>
          <w:szCs w:val="24"/>
          <w:lang w:val="fr-FR"/>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w:t>
      </w:r>
      <w:proofErr w:type="spellStart"/>
      <w:r w:rsidRPr="00D123FB">
        <w:t>RangeShifter</w:t>
      </w:r>
      <w:proofErr w:type="spellEnd"/>
      <w:r w:rsidRPr="00D123FB">
        <w:t>: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1.0 - |y – </w:t>
      </w:r>
      <w:proofErr w:type="spellStart"/>
      <w:r w:rsidRPr="007E0DF7">
        <w:rPr>
          <w:i/>
        </w:rPr>
        <w:t>y</w:t>
      </w:r>
      <w:r w:rsidRPr="007E0DF7">
        <w:rPr>
          <w:i/>
          <w:vertAlign w:val="subscript"/>
        </w:rPr>
        <w:t>opt</w:t>
      </w:r>
      <w:proofErr w:type="spellEnd"/>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 xml:space="preserve">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1.0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proofErr w:type="spellStart"/>
      <w:r w:rsidRPr="00D123FB">
        <w:rPr>
          <w:i/>
          <w:szCs w:val="24"/>
        </w:rPr>
        <w:t>E</w:t>
      </w:r>
      <w:r w:rsidRPr="00D123FB">
        <w:rPr>
          <w:i/>
          <w:szCs w:val="24"/>
          <w:vertAlign w:val="subscript"/>
        </w:rPr>
        <w:t>opt</w:t>
      </w:r>
      <w:proofErr w:type="spellEnd"/>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proofErr w:type="spellStart"/>
      <w:r w:rsidRPr="00D123FB">
        <w:rPr>
          <w:i/>
          <w:szCs w:val="24"/>
        </w:rPr>
        <w:t>y</w:t>
      </w:r>
      <w:r w:rsidRPr="00D123FB">
        <w:rPr>
          <w:i/>
          <w:szCs w:val="24"/>
          <w:vertAlign w:val="subscript"/>
        </w:rPr>
        <w:t>opt</w:t>
      </w:r>
      <w:proofErr w:type="spellEnd"/>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w:t>
      </w:r>
      <w:proofErr w:type="spellStart"/>
      <w:r w:rsidRPr="00D123FB">
        <w:rPr>
          <w:i/>
          <w:szCs w:val="24"/>
          <w:vertAlign w:val="subscript"/>
        </w:rPr>
        <w:t>x,y</w:t>
      </w:r>
      <w:proofErr w:type="spellEnd"/>
      <w:r w:rsidRPr="00D123FB">
        <w:rPr>
          <w:i/>
          <w:szCs w:val="24"/>
          <w:vertAlign w:val="subscript"/>
        </w:rPr>
        <w:t>)</w:t>
      </w:r>
      <w:r w:rsidRPr="00D123FB">
        <w:rPr>
          <w:szCs w:val="24"/>
        </w:rPr>
        <w:t xml:space="preserve"> is constrained to be &gt;= 0.0; any negative value is set to zero. A random number between -1.0 and 1.0 gives the </w:t>
      </w:r>
      <w:r w:rsidRPr="00D123FB">
        <w:rPr>
          <w:szCs w:val="24"/>
        </w:rPr>
        <w:lastRenderedPageBreak/>
        <w:t xml:space="preserve">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t xml:space="preserve">For example, consider a gradient in carrying capacity with </w:t>
      </w:r>
      <w:proofErr w:type="spellStart"/>
      <w:r w:rsidRPr="00D123FB">
        <w:rPr>
          <w:i/>
        </w:rPr>
        <w:t>K</w:t>
      </w:r>
      <w:r w:rsidRPr="00D123FB">
        <w:rPr>
          <w:i/>
          <w:vertAlign w:val="subscript"/>
        </w:rPr>
        <w:t>opt</w:t>
      </w:r>
      <w:proofErr w:type="spellEnd"/>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57" w:name="_Temporal_environmental_stochasticit"/>
      <w:bookmarkStart w:id="58" w:name="_Toc54110051"/>
      <w:bookmarkEnd w:id="57"/>
      <w:r w:rsidRPr="00D123FB">
        <w:t xml:space="preserve">Temporal environmental </w:t>
      </w:r>
      <w:r>
        <w:t>s</w:t>
      </w:r>
      <w:r w:rsidRPr="00D123FB">
        <w:t>tochasticity</w:t>
      </w:r>
      <w:bookmarkEnd w:id="58"/>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w:t>
      </w:r>
      <w:proofErr w:type="spellStart"/>
      <w:r w:rsidRPr="00D123FB">
        <w:rPr>
          <w:szCs w:val="24"/>
        </w:rPr>
        <w:t>RangeShifter</w:t>
      </w:r>
      <w:proofErr w:type="spellEnd"/>
      <w:r w:rsidRPr="00D123FB">
        <w:rPr>
          <w:szCs w:val="24"/>
        </w:rPr>
        <w:t xml:space="preserve">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lastRenderedPageBreak/>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0,</w:t>
      </w:r>
      <w:r w:rsidRPr="00D123FB">
        <w:rPr>
          <w:i/>
          <w:szCs w:val="24"/>
        </w:rPr>
        <w:t>σ</w:t>
      </w:r>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independently), and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D123FB">
        <w:rPr>
          <w:rFonts w:eastAsiaTheme="minorEastAsia"/>
          <w:i/>
          <w:szCs w:val="24"/>
        </w:rPr>
        <w:t>K</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59" w:name="_Toc54110052"/>
      <w:r w:rsidRPr="00394380">
        <w:t>Local extinction probability</w:t>
      </w:r>
      <w:bookmarkEnd w:id="59"/>
    </w:p>
    <w:p w14:paraId="23E0A548" w14:textId="77777777" w:rsidR="0067520E" w:rsidRPr="00D123FB" w:rsidRDefault="0067520E" w:rsidP="00C57BF9">
      <w:pPr>
        <w:contextualSpacing/>
        <w:rPr>
          <w:szCs w:val="24"/>
        </w:rPr>
      </w:pPr>
      <w:r w:rsidRPr="00D123FB">
        <w:rPr>
          <w:szCs w:val="24"/>
        </w:rPr>
        <w:t xml:space="preserve">Alternatively, or additionally, to temporally auto-correlated environmental stochasticity, </w:t>
      </w:r>
      <w:proofErr w:type="spellStart"/>
      <w:r w:rsidRPr="00D123FB">
        <w:rPr>
          <w:szCs w:val="24"/>
        </w:rPr>
        <w:t>RangeShifter</w:t>
      </w:r>
      <w:proofErr w:type="spellEnd"/>
      <w:r w:rsidRPr="00D123FB">
        <w:rPr>
          <w:szCs w:val="24"/>
        </w:rPr>
        <w:t xml:space="preserve">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60" w:name="_Population_dynamics"/>
      <w:bookmarkStart w:id="61" w:name="_Toc54110053"/>
      <w:bookmarkEnd w:id="60"/>
      <w:r w:rsidRPr="00D123FB">
        <w:t xml:space="preserve">Population </w:t>
      </w:r>
      <w:r>
        <w:t>d</w:t>
      </w:r>
      <w:r w:rsidRPr="00D123FB">
        <w:t>ynamics</w:t>
      </w:r>
      <w:bookmarkEnd w:id="61"/>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D123FB">
        <w:rPr>
          <w:szCs w:val="24"/>
        </w:rPr>
        <w:lastRenderedPageBreak/>
        <w:t xml:space="preserve">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2D7F8C">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2D7F8C">
        <w:rPr>
          <w:noProof/>
          <w:szCs w:val="24"/>
          <w:lang w:val="fr-FR"/>
        </w:rPr>
        <w:t>(Clark et al. 2001; Kendall &amp; Fox 2003; Robert et al. 2003; Grimm &amp; Railsback 2005; Jongejans et al. 2008; Travis et al. 2011)</w:t>
      </w:r>
      <w:r w:rsidRPr="00D123FB">
        <w:rPr>
          <w:szCs w:val="24"/>
        </w:rPr>
        <w:fldChar w:fldCharType="end"/>
      </w:r>
      <w:r w:rsidRPr="002D7F8C">
        <w:rPr>
          <w:szCs w:val="24"/>
          <w:lang w:val="fr-FR"/>
        </w:rPr>
        <w:t xml:space="preserve">. </w:t>
      </w:r>
      <w:r w:rsidRPr="00D123FB">
        <w:rPr>
          <w:szCs w:val="24"/>
        </w:rPr>
        <w:t xml:space="preserve">Thus, population dynamics in </w:t>
      </w:r>
      <w:proofErr w:type="spellStart"/>
      <w:r w:rsidRPr="00D123FB">
        <w:rPr>
          <w:szCs w:val="24"/>
        </w:rPr>
        <w:t>RangeShifter</w:t>
      </w:r>
      <w:proofErr w:type="spellEnd"/>
      <w:r w:rsidRPr="00D123FB">
        <w:rPr>
          <w:szCs w:val="24"/>
        </w:rPr>
        <w:t xml:space="preserve">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w:t>
      </w:r>
      <w:proofErr w:type="spellStart"/>
      <w:r w:rsidRPr="00D123FB">
        <w:rPr>
          <w:szCs w:val="24"/>
        </w:rPr>
        <w:t>RangeShifter</w:t>
      </w:r>
      <w:proofErr w:type="spellEnd"/>
      <w:r w:rsidRPr="00D123FB">
        <w:rPr>
          <w:szCs w:val="24"/>
        </w:rPr>
        <w:t xml:space="preserve">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w:t>
      </w:r>
      <w:proofErr w:type="spellStart"/>
      <w:r w:rsidRPr="00D123FB">
        <w:t>RangeShifter</w:t>
      </w:r>
      <w:proofErr w:type="spellEnd"/>
      <w:r w:rsidRPr="00D123FB">
        <w:t>.</w:t>
      </w:r>
    </w:p>
    <w:p w14:paraId="6681DA4D" w14:textId="77777777" w:rsidR="0067520E" w:rsidRPr="00D7386B" w:rsidRDefault="0067520E" w:rsidP="009E434A">
      <w:pPr>
        <w:pStyle w:val="Heading3"/>
        <w:numPr>
          <w:ilvl w:val="2"/>
          <w:numId w:val="14"/>
        </w:numPr>
      </w:pPr>
      <w:bookmarkStart w:id="62" w:name="_Cell-based_vs._patch-based"/>
      <w:bookmarkStart w:id="63" w:name="_Toc54110054"/>
      <w:bookmarkEnd w:id="62"/>
      <w:r w:rsidRPr="00D7386B">
        <w:t>Cell-based vs. patch-based model</w:t>
      </w:r>
      <w:bookmarkEnd w:id="63"/>
    </w:p>
    <w:p w14:paraId="1EA0A1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 xml:space="preserve">In both cases, the landscape is represented as a grid with cells belonging to a particular habitat type, holding proportions of different habitats or being assigned a habitat quality index. However, when </w:t>
      </w:r>
      <w:proofErr w:type="spellStart"/>
      <w:r w:rsidRPr="00D123FB">
        <w:rPr>
          <w:szCs w:val="24"/>
        </w:rPr>
        <w:t>RangeShifter</w:t>
      </w:r>
      <w:proofErr w:type="spellEnd"/>
      <w:r w:rsidRPr="00D123FB">
        <w:rPr>
          <w:szCs w:val="24"/>
        </w:rPr>
        <w:t xml:space="preserve">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w:t>
      </w:r>
      <w:proofErr w:type="spellStart"/>
      <w:r w:rsidRPr="00D123FB">
        <w:rPr>
          <w:szCs w:val="24"/>
        </w:rPr>
        <w:t>RangeShifter</w:t>
      </w:r>
      <w:proofErr w:type="spellEnd"/>
      <w:r w:rsidRPr="00D123FB">
        <w:rPr>
          <w:szCs w:val="24"/>
        </w:rPr>
        <w:t>. Rather, the user is required to define which cells belong to which patch, taking into account the ecological understanding of the study species. Density-dependencies regarding reproduction, development, survival, emigration and settlement will depend on the density of individuals in a patch. However, discrete step-wis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lastRenderedPageBreak/>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in order to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64" w:name="_Non-overlapping_generations_&amp;"/>
      <w:bookmarkStart w:id="65" w:name="_Toc54110055"/>
      <w:bookmarkEnd w:id="64"/>
      <w:r w:rsidRPr="00D123FB">
        <w:t>Non-overlapping generations &amp; no stage-structure</w:t>
      </w:r>
      <w:bookmarkEnd w:id="65"/>
    </w:p>
    <w:p w14:paraId="141A477C" w14:textId="77777777" w:rsidR="0067520E" w:rsidRPr="00D123FB" w:rsidRDefault="0067520E" w:rsidP="00C57BF9">
      <w:pPr>
        <w:rPr>
          <w:szCs w:val="24"/>
        </w:rPr>
      </w:pPr>
      <w:r w:rsidRPr="00D123FB">
        <w:rPr>
          <w:szCs w:val="24"/>
        </w:rPr>
        <w:t>This is the appropriate way to model species that have discrete generations. At each generation the life cycle comprises: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r>
        <w:t>only-</w:t>
      </w:r>
      <w:r w:rsidRPr="00D123FB">
        <w:t>femal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Slatkin’s (1973) population model, where the number of offspring produced by a single individual in the cell (or patch) </w:t>
      </w:r>
      <w:proofErr w:type="spellStart"/>
      <w:r w:rsidRPr="00D123FB">
        <w:rPr>
          <w:i/>
        </w:rPr>
        <w:t>i</w:t>
      </w:r>
      <w:proofErr w:type="spellEnd"/>
      <w:r w:rsidRPr="00D123FB">
        <w:rPr>
          <w:i/>
        </w:rPr>
        <w:t xml:space="preserve">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proofErr w:type="spellStart"/>
      <w:r w:rsidRPr="004105B0">
        <w:rPr>
          <w:rFonts w:eastAsiaTheme="minorEastAsia"/>
          <w:i/>
          <w:szCs w:val="24"/>
        </w:rPr>
        <w:t>R</w:t>
      </w:r>
      <w:r w:rsidRPr="004105B0">
        <w:rPr>
          <w:rFonts w:eastAsiaTheme="minorEastAsia"/>
          <w:i/>
          <w:szCs w:val="24"/>
          <w:vertAlign w:val="subscript"/>
        </w:rPr>
        <w:t>i,t</w:t>
      </w:r>
      <w:proofErr w:type="spellEnd"/>
      <w:r w:rsidRPr="004105B0">
        <w:rPr>
          <w:rFonts w:eastAsiaTheme="minorEastAsia"/>
          <w:szCs w:val="24"/>
        </w:rPr>
        <w:t xml:space="preserve"> is the maximum growth rate (obtained at very low density only)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4105B0">
        <w:rPr>
          <w:rFonts w:eastAsiaTheme="minorEastAsia"/>
          <w:szCs w:val="24"/>
        </w:rPr>
        <w:t xml:space="preserve"> is the carrying capacity. Both </w:t>
      </w:r>
      <w:proofErr w:type="spellStart"/>
      <w:r w:rsidRPr="004105B0">
        <w:rPr>
          <w:rFonts w:eastAsiaTheme="minorEastAsia"/>
          <w:i/>
          <w:szCs w:val="24"/>
        </w:rPr>
        <w:t>R</w:t>
      </w:r>
      <w:r w:rsidRPr="004105B0">
        <w:rPr>
          <w:rFonts w:eastAsiaTheme="minorEastAsia"/>
          <w:i/>
          <w:szCs w:val="24"/>
          <w:vertAlign w:val="subscript"/>
        </w:rPr>
        <w:t>i,t</w:t>
      </w:r>
      <w:proofErr w:type="spellEnd"/>
      <w:r w:rsidRPr="004105B0">
        <w:rPr>
          <w:rFonts w:eastAsiaTheme="minorEastAsia"/>
          <w:szCs w:val="24"/>
        </w:rPr>
        <w:t xml:space="preserve">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D123FB">
        <w:rPr>
          <w:rFonts w:eastAsiaTheme="minorEastAsia"/>
          <w:szCs w:val="24"/>
        </w:rPr>
        <w:t xml:space="preserve"> can vary in space and time, depending on the model setting.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szCs w:val="24"/>
        </w:rPr>
        <w:t xml:space="preserve"> is the competition coefficient which describes the type of density regulation, providing for und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lt; 1), 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Pr>
          <w:rFonts w:eastAsiaTheme="minorEastAsia"/>
          <w:i/>
          <w:szCs w:val="24"/>
        </w:rPr>
        <w:t> = </w:t>
      </w:r>
      <w:r w:rsidRPr="00D123FB">
        <w:rPr>
          <w:rFonts w:eastAsiaTheme="minorEastAsia"/>
          <w:szCs w:val="24"/>
        </w:rPr>
        <w:t>1) or ov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lastRenderedPageBreak/>
        <w:t>Mating system is simplest form of mate limitation</w:t>
      </w:r>
      <w:r w:rsidRPr="006973CE">
        <w:rPr>
          <w:rFonts w:eastAsiaTheme="minorEastAsia"/>
        </w:rPr>
        <w:t xml:space="preserve">. Each female individual is assumed to mate, as long as there is at least one male in the population. As for the asexual case, the Maynard Smith and Slatkin model is used to determine the expected number of offspring produced by each female. To maintain equivalence between the asexual and sexual versions, </w:t>
      </w:r>
      <w:proofErr w:type="spellStart"/>
      <w:r w:rsidRPr="006973CE">
        <w:rPr>
          <w:rFonts w:eastAsiaTheme="minorEastAsia"/>
          <w:i/>
        </w:rPr>
        <w:t>R</w:t>
      </w:r>
      <w:r w:rsidRPr="006973CE">
        <w:rPr>
          <w:rFonts w:eastAsiaTheme="minorEastAsia"/>
          <w:i/>
          <w:vertAlign w:val="subscript"/>
        </w:rPr>
        <w:t>i,t</w:t>
      </w:r>
      <w:proofErr w:type="spellEnd"/>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r w:rsidRPr="00D123FB">
        <w:rPr>
          <w:rFonts w:cs="Times New Roman"/>
          <w:i/>
          <w:szCs w:val="24"/>
          <w:lang w:val="en-GB"/>
        </w:rPr>
        <w:t>p</w:t>
      </w:r>
      <w:r w:rsidRPr="00D123FB">
        <w:rPr>
          <w:rFonts w:cs="Times New Roman"/>
          <w:i/>
          <w:szCs w:val="24"/>
          <w:vertAlign w:val="subscript"/>
          <w:lang w:val="en-GB"/>
        </w:rPr>
        <w:t>r</w:t>
      </w:r>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r w:rsidRPr="00D123FB">
        <w:rPr>
          <w:i/>
        </w:rPr>
        <w:t>p</w:t>
      </w:r>
      <w:r w:rsidRPr="00D123FB">
        <w:rPr>
          <w:i/>
          <w:vertAlign w:val="subscript"/>
        </w:rPr>
        <w:t>r</w:t>
      </w:r>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66" w:name="_Overlapping_generations_&amp;"/>
      <w:bookmarkEnd w:id="66"/>
    </w:p>
    <w:p w14:paraId="17BC0457" w14:textId="77777777" w:rsidR="0067520E" w:rsidRPr="00D123FB" w:rsidRDefault="0067520E" w:rsidP="009E434A">
      <w:pPr>
        <w:pStyle w:val="Heading3"/>
        <w:numPr>
          <w:ilvl w:val="2"/>
          <w:numId w:val="14"/>
        </w:numPr>
      </w:pPr>
      <w:bookmarkStart w:id="67" w:name="_Toc54110056"/>
      <w:r w:rsidRPr="00D123FB">
        <w:t>Overlapping generations &amp; stage-structure</w:t>
      </w:r>
      <w:bookmarkEnd w:id="67"/>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However, in </w:t>
      </w:r>
      <w:proofErr w:type="spellStart"/>
      <w:r w:rsidRPr="00D123FB">
        <w:rPr>
          <w:szCs w:val="24"/>
        </w:rPr>
        <w:t>RangeShifter</w:t>
      </w:r>
      <w:proofErr w:type="spellEnd"/>
      <w:r w:rsidRPr="00D123FB">
        <w:rPr>
          <w:szCs w:val="24"/>
        </w:rPr>
        <w:t>,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lastRenderedPageBreak/>
        <w:t xml:space="preserve">In </w:t>
      </w:r>
      <w:proofErr w:type="spellStart"/>
      <w:r w:rsidRPr="00D123FB">
        <w:t>RangeShifter</w:t>
      </w:r>
      <w:proofErr w:type="spellEnd"/>
      <w:r w:rsidRPr="00D123FB">
        <w:t>,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r w:rsidRPr="00D123FB">
        <w:rPr>
          <w:i/>
        </w:rPr>
        <w:t>p</w:t>
      </w:r>
      <w:r w:rsidRPr="00D123FB">
        <w:rPr>
          <w:i/>
          <w:vertAlign w:val="subscript"/>
        </w:rPr>
        <w:t>r</w:t>
      </w:r>
      <w:r w:rsidRPr="00D123FB">
        <w:t xml:space="preserve"> given in eqn. 8. The latter will be additionally applied </w:t>
      </w:r>
      <w:r>
        <w:t>only</w:t>
      </w:r>
      <w:r w:rsidRPr="00D123FB">
        <w:t xml:space="preserve"> in the case of more complex </w:t>
      </w:r>
      <w:r>
        <w:t>modelling</w:t>
      </w:r>
      <w:r w:rsidRPr="00D123FB">
        <w:t xml:space="preserve"> of the mating system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w:t>
      </w:r>
      <w:proofErr w:type="spellStart"/>
      <w:r w:rsidRPr="00D123FB">
        <w:rPr>
          <w:szCs w:val="24"/>
        </w:rPr>
        <w:t>RangeShifter</w:t>
      </w:r>
      <w:proofErr w:type="spellEnd"/>
      <w:r w:rsidRPr="00D123FB">
        <w:rPr>
          <w:szCs w:val="24"/>
        </w:rPr>
        <w:t xml:space="preserve">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only-</w:t>
      </w:r>
      <w:r w:rsidRPr="00D123FB">
        <w:t>femal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proofErr w:type="spellStart"/>
      <w:r w:rsidRPr="00D123FB">
        <w:rPr>
          <w:i/>
        </w:rPr>
        <w:t>t</w:t>
      </w:r>
      <w:proofErr w:type="spellEnd"/>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have to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allows straightforward direct comparison with standard analytical matrix models. In </w:t>
      </w:r>
      <w:proofErr w:type="spellStart"/>
      <w:r w:rsidRPr="00D123FB">
        <w:t>RangeShifter</w:t>
      </w:r>
      <w:proofErr w:type="spellEnd"/>
      <w:r w:rsidRPr="00D123FB">
        <w:t xml:space="preserve">,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lastRenderedPageBreak/>
        <w:t xml:space="preserve">The parameters in the matrix are used in a stochastic way at the individual level. Hence, each female at stage </w:t>
      </w:r>
      <w:r w:rsidRPr="00D123FB">
        <w:rPr>
          <w:i/>
          <w:szCs w:val="24"/>
        </w:rPr>
        <w:t>s,</w:t>
      </w:r>
      <w:r w:rsidRPr="00D123FB">
        <w:rPr>
          <w:szCs w:val="24"/>
        </w:rPr>
        <w:t xml:space="preserve"> if it reproduces, produces a number of offspring given by </w:t>
      </w:r>
      <w:r w:rsidRPr="00D123FB">
        <w:rPr>
          <w:i/>
          <w:szCs w:val="24"/>
        </w:rPr>
        <w:t>Poisson</w:t>
      </w:r>
      <w:r w:rsidRPr="00D123FB">
        <w:rPr>
          <w:szCs w:val="24"/>
        </w:rPr>
        <w:t>(</w:t>
      </w:r>
      <w:proofErr w:type="spellStart"/>
      <w:r w:rsidRPr="00D123FB">
        <w:rPr>
          <w:i/>
          <w:szCs w:val="24"/>
        </w:rPr>
        <w:t>ϕ</w:t>
      </w:r>
      <w:r w:rsidRPr="00D123FB">
        <w:rPr>
          <w:i/>
          <w:szCs w:val="24"/>
          <w:vertAlign w:val="subscript"/>
        </w:rPr>
        <w:t>s</w:t>
      </w:r>
      <w:proofErr w:type="spellEnd"/>
      <w:r w:rsidRPr="00D123FB">
        <w:rPr>
          <w:szCs w:val="24"/>
        </w:rPr>
        <w:t xml:space="preserve">), while Bernoulli trials </w:t>
      </w:r>
      <w:r w:rsidRPr="00D123FB">
        <w:rPr>
          <w:i/>
          <w:szCs w:val="24"/>
        </w:rPr>
        <w:t>Bern</w:t>
      </w:r>
      <w:r w:rsidRPr="00D123FB">
        <w:rPr>
          <w:szCs w:val="24"/>
        </w:rPr>
        <w:t>(</w:t>
      </w:r>
      <w:proofErr w:type="spellStart"/>
      <w:r w:rsidRPr="00D123FB">
        <w:rPr>
          <w:i/>
          <w:szCs w:val="24"/>
        </w:rPr>
        <w:t>σ</w:t>
      </w:r>
      <w:r w:rsidRPr="00D123FB">
        <w:rPr>
          <w:i/>
          <w:szCs w:val="24"/>
          <w:vertAlign w:val="subscript"/>
        </w:rPr>
        <w:t>s</w:t>
      </w:r>
      <w:proofErr w:type="spellEnd"/>
      <w:r w:rsidRPr="00D123FB">
        <w:rPr>
          <w:szCs w:val="24"/>
        </w:rPr>
        <w:t xml:space="preserve">) and </w:t>
      </w:r>
      <w:r w:rsidRPr="00D123FB">
        <w:rPr>
          <w:i/>
          <w:szCs w:val="24"/>
        </w:rPr>
        <w:t>Bern</w:t>
      </w:r>
      <w:r w:rsidRPr="00D123FB">
        <w:rPr>
          <w:szCs w:val="24"/>
        </w:rPr>
        <w:t>(</w:t>
      </w:r>
      <w:proofErr w:type="spellStart"/>
      <w:r w:rsidRPr="00D123FB">
        <w:rPr>
          <w:i/>
          <w:szCs w:val="24"/>
        </w:rPr>
        <w:t>γ</w:t>
      </w:r>
      <w:r w:rsidRPr="00D123FB">
        <w:rPr>
          <w:i/>
          <w:szCs w:val="24"/>
          <w:vertAlign w:val="subscript"/>
        </w:rPr>
        <w:t>s</w:t>
      </w:r>
      <w:proofErr w:type="spellEnd"/>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w:t>
      </w:r>
      <w:proofErr w:type="spellStart"/>
      <w:r w:rsidRPr="00D123FB">
        <w:rPr>
          <w:rFonts w:eastAsiaTheme="minorEastAsia"/>
        </w:rPr>
        <w:t>RangeShifter</w:t>
      </w:r>
      <w:proofErr w:type="spellEnd"/>
      <w:r w:rsidRPr="00D123FB">
        <w:rPr>
          <w:rFonts w:eastAsiaTheme="minorEastAsia"/>
        </w:rPr>
        <w:t xml:space="preserve">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amp; demographic parameters are not sex-specific.</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sex-specific.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proofErr w:type="spellStart"/>
      <w:r w:rsidRPr="00D123FB">
        <w:rPr>
          <w:rFonts w:cs="Times New Roman"/>
          <w:i/>
          <w:szCs w:val="24"/>
          <w:lang w:val="en-GB"/>
        </w:rPr>
        <w:t>γ</w:t>
      </w:r>
      <w:r w:rsidRPr="00D123FB">
        <w:rPr>
          <w:rFonts w:cs="Times New Roman"/>
          <w:i/>
          <w:szCs w:val="24"/>
          <w:vertAlign w:val="subscript"/>
          <w:lang w:val="en-GB"/>
        </w:rPr>
        <w:t>m</w:t>
      </w:r>
      <w:proofErr w:type="spellEnd"/>
      <w:r w:rsidRPr="00D123FB">
        <w:rPr>
          <w:rFonts w:cs="Times New Roman"/>
          <w:szCs w:val="24"/>
          <w:lang w:val="en-GB"/>
        </w:rPr>
        <w:t xml:space="preserve"> and </w:t>
      </w:r>
      <w:proofErr w:type="spellStart"/>
      <w:r w:rsidRPr="00D123FB">
        <w:rPr>
          <w:rFonts w:cs="Times New Roman"/>
          <w:i/>
          <w:szCs w:val="24"/>
          <w:lang w:val="en-GB"/>
        </w:rPr>
        <w:t>γ</w:t>
      </w:r>
      <w:r w:rsidRPr="00D123FB">
        <w:rPr>
          <w:rFonts w:cs="Times New Roman"/>
          <w:i/>
          <w:szCs w:val="24"/>
          <w:vertAlign w:val="subscript"/>
          <w:lang w:val="en-GB"/>
        </w:rPr>
        <w:t>f</w:t>
      </w:r>
      <w:proofErr w:type="spellEnd"/>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non sex-specific model, as the differences between sexes are already accounted for during the mating process (i.e. number of offspring per female). What the user still needs to determine before running structured explicit mating system models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have to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68" w:name="_Density-dependence"/>
      <w:bookmarkStart w:id="69" w:name="_Density_dependence"/>
      <w:bookmarkEnd w:id="68"/>
      <w:bookmarkEnd w:id="69"/>
      <w:r>
        <w:lastRenderedPageBreak/>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r w:rsidRPr="00D123FB">
        <w:rPr>
          <w:rFonts w:eastAsiaTheme="minorEastAsia"/>
          <w:i/>
          <w:vertAlign w:val="subscript"/>
        </w:rPr>
        <w:t>i</w:t>
      </w:r>
      <w:proofErr w:type="spellEnd"/>
      <w:r w:rsidRPr="00D123FB">
        <w:rPr>
          <w:rFonts w:eastAsiaTheme="minorEastAsia"/>
        </w:rPr>
        <w:t xml:space="preserve"> is the fecundity of stage </w:t>
      </w:r>
      <w:proofErr w:type="spellStart"/>
      <w:r w:rsidRPr="00D123FB">
        <w:rPr>
          <w:rFonts w:eastAsiaTheme="minorEastAsia"/>
          <w:i/>
        </w:rPr>
        <w:t>i</w:t>
      </w:r>
      <w:proofErr w:type="spellEnd"/>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r w:rsidRPr="00D123FB">
        <w:rPr>
          <w:rFonts w:eastAsiaTheme="minorEastAsia"/>
          <w:i/>
          <w:vertAlign w:val="subscript"/>
        </w:rPr>
        <w:t>i</w:t>
      </w:r>
      <w:proofErr w:type="spellEnd"/>
      <w:r w:rsidRPr="00D123FB">
        <w:rPr>
          <w:rFonts w:eastAsiaTheme="minorEastAsia"/>
        </w:rPr>
        <w:t xml:space="preserve"> ,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proofErr w:type="spellStart"/>
      <w:r w:rsidRPr="00D123FB">
        <w:rPr>
          <w:rFonts w:eastAsiaTheme="minorEastAsia"/>
          <w:i/>
        </w:rPr>
        <w:t>ω</w:t>
      </w:r>
      <w:r w:rsidRPr="00D123FB">
        <w:rPr>
          <w:rFonts w:eastAsiaTheme="minorEastAsia"/>
          <w:i/>
          <w:vertAlign w:val="subscript"/>
        </w:rPr>
        <w:t>ij</w:t>
      </w:r>
      <w:proofErr w:type="spellEnd"/>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proofErr w:type="spellStart"/>
      <w:r w:rsidRPr="00D123FB">
        <w:rPr>
          <w:rFonts w:eastAsiaTheme="minorEastAsia"/>
          <w:i/>
        </w:rPr>
        <w:t>i</w:t>
      </w:r>
      <w:proofErr w:type="spellEnd"/>
      <w:r w:rsidRPr="00D123FB">
        <w:rPr>
          <w:rFonts w:eastAsiaTheme="minorEastAsia"/>
        </w:rPr>
        <w:t xml:space="preserve">. Hence, the total number of individuals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proofErr w:type="spellStart"/>
      <w:r w:rsidRPr="00D123FB">
        <w:rPr>
          <w:i/>
        </w:rPr>
        <w:t>σ</w:t>
      </w:r>
      <w:r w:rsidRPr="00D123FB">
        <w:rPr>
          <w:i/>
          <w:vertAlign w:val="subscript"/>
        </w:rPr>
        <w:t>i</w:t>
      </w:r>
      <w:proofErr w:type="spellEnd"/>
      <w:r w:rsidRPr="00D123FB">
        <w:t xml:space="preserve"> is the survival probability of stage </w:t>
      </w:r>
      <w:proofErr w:type="spellStart"/>
      <w:r w:rsidRPr="00D123FB">
        <w:rPr>
          <w:i/>
        </w:rPr>
        <w:t>i</w:t>
      </w:r>
      <w:proofErr w:type="spellEnd"/>
      <w:r w:rsidRPr="00D123FB">
        <w:rPr>
          <w:i/>
        </w:rPr>
        <w:t>, σ</w:t>
      </w:r>
      <w:r w:rsidRPr="00D123FB">
        <w:rPr>
          <w:i/>
          <w:vertAlign w:val="subscript"/>
        </w:rPr>
        <w:t xml:space="preserve">0,i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proofErr w:type="spellStart"/>
      <w:r w:rsidRPr="00D123FB">
        <w:rPr>
          <w:rFonts w:eastAsiaTheme="minorEastAsia"/>
          <w:i/>
        </w:rPr>
        <w:t>C</w:t>
      </w:r>
      <w:r w:rsidRPr="00D123FB">
        <w:rPr>
          <w:rFonts w:eastAsiaTheme="minorEastAsia"/>
          <w:i/>
          <w:vertAlign w:val="subscript"/>
        </w:rPr>
        <w:t>σ</w:t>
      </w:r>
      <w:proofErr w:type="spellEnd"/>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lastRenderedPageBreak/>
        <w:t xml:space="preserve">where </w:t>
      </w:r>
      <w:proofErr w:type="spellStart"/>
      <w:r w:rsidRPr="00D123FB">
        <w:rPr>
          <w:i/>
        </w:rPr>
        <w:t>γ</w:t>
      </w:r>
      <w:r w:rsidRPr="00D123FB">
        <w:rPr>
          <w:i/>
          <w:vertAlign w:val="subscript"/>
        </w:rPr>
        <w:t>i</w:t>
      </w:r>
      <w:proofErr w:type="spellEnd"/>
      <w:r w:rsidRPr="00D123FB">
        <w:t xml:space="preserve"> is the development probability of stage </w:t>
      </w:r>
      <w:proofErr w:type="spellStart"/>
      <w:r w:rsidRPr="00D123FB">
        <w:rPr>
          <w:i/>
        </w:rPr>
        <w:t>i</w:t>
      </w:r>
      <w:proofErr w:type="spellEnd"/>
      <w:r w:rsidRPr="00D123FB">
        <w:rPr>
          <w:i/>
        </w:rPr>
        <w:t>, γ</w:t>
      </w:r>
      <w:r w:rsidRPr="00D123FB">
        <w:rPr>
          <w:i/>
          <w:vertAlign w:val="subscript"/>
        </w:rPr>
        <w:t xml:space="preserve">0,i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proofErr w:type="spellStart"/>
      <w:r w:rsidRPr="00D123FB">
        <w:rPr>
          <w:rFonts w:eastAsiaTheme="minorEastAsia"/>
          <w:i/>
        </w:rPr>
        <w:t>C</w:t>
      </w:r>
      <w:r w:rsidRPr="00D123FB">
        <w:rPr>
          <w:rFonts w:eastAsiaTheme="minorEastAsia"/>
          <w:i/>
          <w:vertAlign w:val="subscript"/>
        </w:rPr>
        <w:t>γ</w:t>
      </w:r>
      <w:proofErr w:type="spellEnd"/>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D123FB" w:rsidRDefault="004F264F" w:rsidP="00C57BF9">
      <w:pPr>
        <w:pStyle w:val="Diagram"/>
        <w:rPr>
          <w:rFonts w:eastAsiaTheme="minorEastAsia" w:cs="Times New Roman"/>
        </w:rPr>
      </w:pPr>
      <w:r w:rsidRPr="004F264F">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D123FB" w:rsidRDefault="009264F4" w:rsidP="00C57BF9">
      <w:pPr>
        <w:pStyle w:val="Diagram"/>
        <w:rPr>
          <w:rFonts w:eastAsiaTheme="minorEastAsia" w:cs="Times New Roman"/>
        </w:rPr>
      </w:pPr>
      <w:r w:rsidRPr="009264F4">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D123FB" w:rsidRDefault="0067520E" w:rsidP="009E434A">
      <w:pPr>
        <w:pStyle w:val="Heading2"/>
        <w:numPr>
          <w:ilvl w:val="1"/>
          <w:numId w:val="14"/>
        </w:numPr>
      </w:pPr>
      <w:bookmarkStart w:id="70" w:name="_Dispersal"/>
      <w:bookmarkStart w:id="71" w:name="_Toc54110057"/>
      <w:bookmarkEnd w:id="70"/>
      <w:r w:rsidRPr="00D123FB">
        <w:lastRenderedPageBreak/>
        <w:t>Dispersal</w:t>
      </w:r>
      <w:bookmarkEnd w:id="71"/>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w:t>
      </w:r>
      <w:proofErr w:type="spellStart"/>
      <w:r w:rsidRPr="00D123FB">
        <w:rPr>
          <w:szCs w:val="24"/>
        </w:rPr>
        <w:t>RangeShifter</w:t>
      </w:r>
      <w:proofErr w:type="spellEnd"/>
      <w:r w:rsidRPr="00D123FB">
        <w:rPr>
          <w:szCs w:val="24"/>
        </w:rPr>
        <w:t xml:space="preserve">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w:t>
      </w:r>
      <w:proofErr w:type="spellStart"/>
      <w:r w:rsidRPr="00D123FB">
        <w:rPr>
          <w:szCs w:val="24"/>
        </w:rPr>
        <w:t>RangeShifter</w:t>
      </w:r>
      <w:proofErr w:type="spellEnd"/>
      <w:r w:rsidRPr="00D123FB">
        <w:rPr>
          <w:szCs w:val="24"/>
        </w:rPr>
        <w:t xml:space="preserve"> provides a platform that facilitates future theory development and aims to motivate greater collection of detailed dispersal data </w:t>
      </w:r>
      <w:r>
        <w:rPr>
          <w:szCs w:val="24"/>
        </w:rPr>
        <w:t xml:space="preserve">in the field. </w:t>
      </w:r>
      <w:r w:rsidRPr="00D123FB">
        <w:rPr>
          <w:szCs w:val="24"/>
        </w:rPr>
        <w:t xml:space="preserve">Importantly, </w:t>
      </w:r>
      <w:proofErr w:type="spellStart"/>
      <w:r w:rsidRPr="00D123FB">
        <w:rPr>
          <w:szCs w:val="24"/>
        </w:rPr>
        <w:t>RangeShifter</w:t>
      </w:r>
      <w:proofErr w:type="spellEnd"/>
      <w:r w:rsidRPr="00D123FB">
        <w:rPr>
          <w:szCs w:val="24"/>
        </w:rPr>
        <w:t xml:space="preserve">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72" w:name="_Dispersal_traits,_genetic"/>
      <w:bookmarkEnd w:id="72"/>
      <w:r w:rsidRPr="00D12492">
        <w:t>Dispersal traits, genetic architecture and evolution</w:t>
      </w:r>
    </w:p>
    <w:p w14:paraId="524F946D" w14:textId="741377ED" w:rsidR="0067520E" w:rsidRPr="00D123FB" w:rsidRDefault="00353E74" w:rsidP="00C57BF9">
      <w:proofErr w:type="spellStart"/>
      <w:r>
        <w:t>RangeShifter</w:t>
      </w:r>
      <w:proofErr w:type="spellEnd"/>
      <w:r>
        <w:t xml:space="preserve">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each individual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haploid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diploid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73" w:name="_Emigration"/>
      <w:bookmarkStart w:id="74" w:name="_Toc54110058"/>
      <w:bookmarkEnd w:id="73"/>
      <w:r w:rsidRPr="00D123FB">
        <w:t>Emigration</w:t>
      </w:r>
      <w:bookmarkEnd w:id="74"/>
    </w:p>
    <w:p w14:paraId="2A46DFBB" w14:textId="77777777" w:rsidR="0067520E" w:rsidRDefault="0067520E" w:rsidP="00C57BF9">
      <w:pPr>
        <w:rPr>
          <w:szCs w:val="24"/>
        </w:rPr>
      </w:pPr>
      <w:r w:rsidRPr="00D123FB">
        <w:rPr>
          <w:szCs w:val="24"/>
        </w:rPr>
        <w:t xml:space="preserve">Emigration is the first phase of dispersal, and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context-dependent.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2D7F8C">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2D7F8C">
        <w:rPr>
          <w:noProof/>
          <w:lang w:val="fr-FR"/>
        </w:rPr>
        <w:t>(Travis &amp; Dytham 1999; Heino &amp; Hanski 2001; Mathias et al. 2001; Bonte et al. 2006; Schtickzelle et al. 2006; Baguette &amp; Van Dyck 2007; Zheng et al. 2009a; Hanski &amp; Mononen 2011)</w:t>
      </w:r>
      <w:r w:rsidRPr="00D123FB">
        <w:fldChar w:fldCharType="end"/>
      </w:r>
      <w:r w:rsidRPr="002D7F8C">
        <w:rPr>
          <w:lang w:val="fr-FR"/>
        </w:rPr>
        <w:t xml:space="preserve">. </w:t>
      </w:r>
      <w:r w:rsidRPr="00D123FB">
        <w:t xml:space="preserve">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w:t>
      </w:r>
      <w:r w:rsidRPr="00D123FB">
        <w:rPr>
          <w:noProof/>
        </w:rPr>
        <w:lastRenderedPageBreak/>
        <w:t>Hovestadt 2002; Matthysen 2005; 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w:t>
      </w:r>
      <w:proofErr w:type="spellStart"/>
      <w:r>
        <w:rPr>
          <w:rFonts w:eastAsiaTheme="minorEastAsia" w:cs="Times New Roman"/>
          <w:szCs w:val="24"/>
          <w:lang w:val="en-GB"/>
        </w:rPr>
        <w:t>Poethke</w:t>
      </w:r>
      <w:proofErr w:type="spellEnd"/>
      <w:r>
        <w:rPr>
          <w:rFonts w:eastAsiaTheme="minorEastAsia" w:cs="Times New Roman"/>
          <w:szCs w:val="24"/>
          <w:lang w:val="en-GB"/>
        </w:rPr>
        <w:t xml:space="preserve"> &amp; Hovestadt, 2002; Hovestadt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xml:space="preserve">.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w:t>
      </w:r>
    </w:p>
    <w:p w14:paraId="7D7AEC3E" w14:textId="77777777" w:rsidR="009E7060" w:rsidRPr="00D123FB" w:rsidRDefault="009E7060" w:rsidP="009E7060">
      <w:pPr>
        <w:pStyle w:val="Figure"/>
      </w:pPr>
      <w:r w:rsidRPr="002B79BE">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point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proofErr w:type="spellStart"/>
      <w:r w:rsidRPr="00E74F45">
        <w:rPr>
          <w:i/>
        </w:rPr>
        <w:t>bN</w:t>
      </w:r>
      <w:proofErr w:type="spellEnd"/>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xml:space="preserve">. In </w:t>
      </w:r>
      <w:proofErr w:type="spellStart"/>
      <w:r w:rsidRPr="00D123FB">
        <w:t>RangeShifter</w:t>
      </w:r>
      <w:proofErr w:type="spellEnd"/>
      <w:r w:rsidRPr="00D123FB">
        <w:t>,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w:t>
      </w:r>
      <w:proofErr w:type="spellStart"/>
      <w:r w:rsidRPr="00D123FB">
        <w:t>RangeShifter</w:t>
      </w:r>
      <w:proofErr w:type="spellEnd"/>
      <w:r w:rsidRPr="00D123FB">
        <w:t xml:space="preserve">,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w:t>
      </w:r>
      <w:proofErr w:type="spellStart"/>
      <w:r w:rsidRPr="00D123FB">
        <w:t>nter</w:t>
      </w:r>
      <w:proofErr w:type="spellEnd"/>
      <w:r w:rsidRPr="00D123FB">
        <w:t xml:space="preserve">-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w:t>
      </w:r>
      <w:proofErr w:type="spellStart"/>
      <w:r>
        <w:t>RangeShifter</w:t>
      </w:r>
      <w:proofErr w:type="spellEnd"/>
      <w:r>
        <w:t xml:space="preserve"> v2, and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75" w:name="_Toc54110059"/>
      <w:r w:rsidRPr="00D123FB">
        <w:t>Transfer</w:t>
      </w:r>
      <w:bookmarkEnd w:id="75"/>
    </w:p>
    <w:p w14:paraId="3BEC22FC" w14:textId="77777777" w:rsidR="0067520E" w:rsidRPr="00D123FB" w:rsidRDefault="0067520E" w:rsidP="00C57BF9">
      <w:pPr>
        <w:rPr>
          <w:b/>
          <w:i/>
        </w:rPr>
      </w:pPr>
      <w:r>
        <w:t>Transfer</w:t>
      </w:r>
      <w:r w:rsidRPr="00D123FB">
        <w:t xml:space="preserve"> is the second phase of dispersal, and consists of the movement of an individual starting from when it </w:t>
      </w:r>
      <w:r>
        <w:t>emigrates</w:t>
      </w:r>
      <w:r w:rsidRPr="00D123FB">
        <w:t xml:space="preserve"> from its natal patch and ending with settlement </w:t>
      </w:r>
      <w:r>
        <w:t xml:space="preserve">in another </w:t>
      </w:r>
      <w:r>
        <w:lastRenderedPageBreak/>
        <w:t xml:space="preserve">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52C87EC8"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w:t>
      </w:r>
      <w:del w:id="76" w:author="Palmer, Steve" w:date="2020-11-01T09:57:00Z">
        <w:r w:rsidRPr="00D123FB" w:rsidDel="00F62F9C">
          <w:delText xml:space="preserve">transience </w:delText>
        </w:r>
      </w:del>
      <w:ins w:id="77" w:author="Palmer, Steve" w:date="2020-11-01T09:57:00Z">
        <w:r w:rsidR="00F62F9C">
          <w:t>transfer</w:t>
        </w:r>
        <w:r w:rsidR="00F62F9C" w:rsidRPr="00D123FB">
          <w:t xml:space="preserve"> </w:t>
        </w:r>
      </w:ins>
      <w:r w:rsidRPr="00D123FB">
        <w:t xml:space="preserve">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 xml:space="preserve">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w:t>
      </w:r>
      <w:proofErr w:type="spellStart"/>
      <w:r w:rsidRPr="00D123FB">
        <w:t>RangeShifter</w:t>
      </w:r>
      <w:proofErr w:type="spellEnd"/>
      <w:r w:rsidRPr="00D123FB">
        <w:t>.</w:t>
      </w:r>
    </w:p>
    <w:p w14:paraId="210B0391" w14:textId="77777777" w:rsidR="0067520E" w:rsidRDefault="0067520E" w:rsidP="009E434A">
      <w:pPr>
        <w:pStyle w:val="Heading3"/>
        <w:numPr>
          <w:ilvl w:val="2"/>
          <w:numId w:val="14"/>
        </w:numPr>
        <w:rPr>
          <w:rFonts w:eastAsiaTheme="minorEastAsia"/>
        </w:rPr>
      </w:pPr>
      <w:bookmarkStart w:id="78" w:name="_Dispersal_kernels"/>
      <w:bookmarkStart w:id="79" w:name="_Toc54110060"/>
      <w:bookmarkEnd w:id="78"/>
      <w:r w:rsidRPr="00D123FB">
        <w:rPr>
          <w:rFonts w:eastAsiaTheme="minorEastAsia"/>
        </w:rPr>
        <w:t>Dispersal kernels</w:t>
      </w:r>
      <w:bookmarkEnd w:id="79"/>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2D7F8C">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2D7F8C">
        <w:rPr>
          <w:noProof/>
          <w:lang w:val="fr-FR"/>
        </w:rPr>
        <w:t>(Keith et al. 2008; Anderson et al. 2009; Engler &amp; Guisan 2009; Willis et al. 2009b; Mitikka et al. 2010; Boulangeat et al. 2012; Pagel &amp; Schurr 2012; Schurr et al. 2012)</w:t>
      </w:r>
      <w:r w:rsidRPr="00D123FB">
        <w:fldChar w:fldCharType="end"/>
      </w:r>
      <w:r w:rsidRPr="002D7F8C">
        <w:rPr>
          <w:lang w:val="fr-FR"/>
        </w:rPr>
        <w:t xml:space="preserve">. </w:t>
      </w:r>
      <w:r w:rsidRPr="00D123FB">
        <w:t xml:space="preserve">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2D7F8C" w:rsidRDefault="0067520E" w:rsidP="00C57BF9">
      <w:pPr>
        <w:rPr>
          <w:lang w:val="fr-FR"/>
        </w:rPr>
      </w:pPr>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t>
      </w:r>
      <w:r w:rsidRPr="00D123FB">
        <w:lastRenderedPageBreak/>
        <w:t xml:space="preserve">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2D7F8C">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2D7F8C">
        <w:rPr>
          <w:noProof/>
          <w:lang w:val="fr-FR"/>
        </w:rPr>
        <w:t>(Bullock &amp; Clarke 2000; Clark et al. 2001; Hovestadt et al. 2011; Fronhofer et al. 2013)</w:t>
      </w:r>
      <w:r w:rsidRPr="00D123FB">
        <w:fldChar w:fldCharType="end"/>
      </w:r>
      <w:r w:rsidRPr="002D7F8C">
        <w:rPr>
          <w:lang w:val="fr-FR"/>
        </w:rPr>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2D7F8C">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Hovestadt et al. 2001; Bonte et al. 2010; Travis et al. 2010; North et al. 2011)</w:t>
      </w:r>
      <w:r w:rsidRPr="00D123FB">
        <w:rPr>
          <w:rFonts w:eastAsiaTheme="minorEastAsia" w:cs="Times New Roman"/>
          <w:szCs w:val="24"/>
          <w:lang w:val="en-GB"/>
        </w:rPr>
        <w:fldChar w:fldCharType="end"/>
      </w:r>
      <w:r w:rsidRPr="002D7F8C">
        <w:rPr>
          <w:rFonts w:eastAsiaTheme="minorEastAsia" w:cs="Times New Roman"/>
          <w:szCs w:val="24"/>
          <w:lang w:val="fr-FR"/>
        </w:rPr>
        <w:t xml:space="preserve">, </w:t>
      </w:r>
      <w:proofErr w:type="spellStart"/>
      <w:r w:rsidRPr="002D7F8C">
        <w:rPr>
          <w:rFonts w:eastAsiaTheme="minorEastAsia" w:cs="Times New Roman"/>
          <w:szCs w:val="24"/>
          <w:lang w:val="fr-FR"/>
        </w:rPr>
        <w:t>environmental</w:t>
      </w:r>
      <w:proofErr w:type="spellEnd"/>
      <w:r w:rsidRPr="002D7F8C">
        <w:rPr>
          <w:rFonts w:eastAsiaTheme="minorEastAsia" w:cs="Times New Roman"/>
          <w:szCs w:val="24"/>
          <w:lang w:val="fr-FR"/>
        </w:rPr>
        <w:t xml:space="preserve"> gradients and range expansion </w:t>
      </w:r>
      <w:r w:rsidRPr="00D123FB">
        <w:rPr>
          <w:rFonts w:eastAsiaTheme="minorEastAsia" w:cs="Times New Roman"/>
          <w:szCs w:val="24"/>
          <w:lang w:val="en-GB"/>
        </w:rPr>
        <w:fldChar w:fldCharType="begin" w:fldLock="1"/>
      </w:r>
      <w:r w:rsidRPr="002D7F8C">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In order to separate emigration and transfer explicitly, and to avoid potential infinite re-sampling, the program requires the mean of the kernel to be greater or equal the cell resolution. This condition is relaxed only in the special case where emigration probability is set to be density-independent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w:t>
      </w:r>
      <w:r w:rsidRPr="00D123FB">
        <w:rPr>
          <w:rFonts w:eastAsiaTheme="minorEastAsia" w:cs="Times New Roman"/>
          <w:szCs w:val="24"/>
          <w:lang w:val="en-GB"/>
        </w:rPr>
        <w:lastRenderedPageBreak/>
        <w:t>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hether or not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kernel,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80" w:name="_Movement_processes"/>
      <w:bookmarkStart w:id="81" w:name="_Toc54110061"/>
      <w:bookmarkEnd w:id="80"/>
      <w:r w:rsidRPr="00D123FB">
        <w:rPr>
          <w:rFonts w:eastAsiaTheme="minorEastAsia"/>
        </w:rPr>
        <w:t>Movement processes</w:t>
      </w:r>
      <w:bookmarkEnd w:id="81"/>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2D7F8C">
        <w:rPr>
          <w:rFonts w:cs="Times New Roman"/>
          <w:szCs w:val="24"/>
          <w:lang w:val="fr-FR"/>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Nathan et al. 2008; Revilla &amp; Wiegand 2008; Morales et al. 2010; Palmer et al. 2011; Pe’er et al. 2011)</w:t>
      </w:r>
      <w:r w:rsidRPr="00D123FB">
        <w:rPr>
          <w:rFonts w:cs="Times New Roman"/>
          <w:szCs w:val="24"/>
          <w:lang w:val="en-GB"/>
        </w:rPr>
        <w:fldChar w:fldCharType="end"/>
      </w:r>
      <w:r w:rsidRPr="002D7F8C">
        <w:rPr>
          <w:rFonts w:cs="Times New Roman"/>
          <w:szCs w:val="24"/>
          <w:lang w:val="fr-FR"/>
        </w:rPr>
        <w:t xml:space="preserve">. </w:t>
      </w:r>
      <w:r w:rsidRPr="00D123FB">
        <w:rPr>
          <w:rFonts w:cs="Times New Roman"/>
          <w:szCs w:val="24"/>
          <w:lang w:val="en-GB"/>
        </w:rPr>
        <w:t xml:space="preserve">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Moreover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w:t>
      </w:r>
      <w:proofErr w:type="spellStart"/>
      <w:r>
        <w:rPr>
          <w:rFonts w:cs="Times New Roman"/>
          <w:szCs w:val="24"/>
          <w:lang w:val="en-GB"/>
        </w:rPr>
        <w:t>i</w:t>
      </w:r>
      <w:proofErr w:type="spellEnd"/>
      <w:r>
        <w:rPr>
          <w:rFonts w:cs="Times New Roman"/>
          <w:szCs w:val="24"/>
          <w:lang w:val="en-GB"/>
        </w:rPr>
        <w:t>)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2D7F8C">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Fryxell et al. 2008; Delattre et al. 2010; Pe’er et al. 2011)</w:t>
      </w:r>
      <w:r w:rsidRPr="00D123FB">
        <w:rPr>
          <w:rFonts w:cs="Times New Roman"/>
          <w:szCs w:val="24"/>
          <w:lang w:val="en-GB"/>
        </w:rPr>
        <w:fldChar w:fldCharType="end"/>
      </w:r>
      <w:r w:rsidRPr="002D7F8C">
        <w:rPr>
          <w:rFonts w:cs="Times New Roman"/>
          <w:szCs w:val="24"/>
          <w:lang w:val="fr-FR"/>
        </w:rPr>
        <w:t xml:space="preserve">]; (ii) the </w:t>
      </w:r>
      <w:proofErr w:type="spellStart"/>
      <w:r w:rsidRPr="002D7F8C">
        <w:rPr>
          <w:rFonts w:cs="Times New Roman"/>
          <w:szCs w:val="24"/>
          <w:lang w:val="fr-FR"/>
        </w:rPr>
        <w:t>individuals</w:t>
      </w:r>
      <w:proofErr w:type="spellEnd"/>
      <w:r w:rsidRPr="002D7F8C">
        <w:rPr>
          <w:rFonts w:cs="Times New Roman"/>
          <w:szCs w:val="24"/>
          <w:lang w:val="fr-FR"/>
        </w:rPr>
        <w:t xml:space="preserve">’ </w:t>
      </w:r>
      <w:proofErr w:type="spellStart"/>
      <w:r w:rsidRPr="002D7F8C">
        <w:rPr>
          <w:rFonts w:cs="Times New Roman"/>
          <w:szCs w:val="24"/>
          <w:lang w:val="fr-FR"/>
        </w:rPr>
        <w:t>perceptual</w:t>
      </w:r>
      <w:proofErr w:type="spellEnd"/>
      <w:r w:rsidRPr="002D7F8C">
        <w:rPr>
          <w:rFonts w:cs="Times New Roman"/>
          <w:szCs w:val="24"/>
          <w:lang w:val="fr-FR"/>
        </w:rPr>
        <w:t xml:space="preserve"> range </w:t>
      </w:r>
      <w:r w:rsidRPr="00D123FB">
        <w:rPr>
          <w:rFonts w:cs="Times New Roman"/>
          <w:szCs w:val="24"/>
          <w:lang w:val="en-GB"/>
        </w:rPr>
        <w:fldChar w:fldCharType="begin" w:fldLock="1"/>
      </w:r>
      <w:r w:rsidRPr="002D7F8C">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 xml:space="preserve">(Zollner </w:t>
      </w:r>
      <w:r w:rsidRPr="00D123FB">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proofErr w:type="spellStart"/>
      <w:r>
        <w:rPr>
          <w:rFonts w:cs="Times New Roman"/>
          <w:szCs w:val="24"/>
          <w:lang w:val="en-GB"/>
        </w:rPr>
        <w:t>RangeShifter</w:t>
      </w:r>
      <w:proofErr w:type="spellEnd"/>
      <w:r>
        <w:rPr>
          <w:rFonts w:cs="Times New Roman"/>
          <w:szCs w:val="24"/>
          <w:lang w:val="en-GB"/>
        </w:rPr>
        <w:t xml:space="preserve">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xml:space="preserve">. More detailed and species-specific movement models are beyond the scope of </w:t>
      </w:r>
      <w:proofErr w:type="spellStart"/>
      <w:r w:rsidR="0067520E" w:rsidRPr="00D123FB">
        <w:rPr>
          <w:rFonts w:cs="Times New Roman"/>
          <w:szCs w:val="24"/>
          <w:lang w:val="en-GB"/>
        </w:rPr>
        <w:t>RangeShifter</w:t>
      </w:r>
      <w:proofErr w:type="spellEnd"/>
      <w:r w:rsidR="0067520E" w:rsidRPr="00D123FB">
        <w:rPr>
          <w:rFonts w:cs="Times New Roman"/>
          <w:szCs w:val="24"/>
          <w:lang w:val="en-GB"/>
        </w:rPr>
        <w:t xml:space="preserve"> but they could be added relatively easily in the future versions for more specific purposes.</w:t>
      </w:r>
    </w:p>
    <w:p w14:paraId="37D7C893" w14:textId="77777777" w:rsidR="0067520E" w:rsidRPr="00D123FB" w:rsidRDefault="0067520E" w:rsidP="00C57BF9">
      <w:pPr>
        <w:pStyle w:val="Heading4"/>
      </w:pPr>
      <w:bookmarkStart w:id="82" w:name="_Stochastic_Movement_Simulator,"/>
      <w:bookmarkEnd w:id="82"/>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lastRenderedPageBreak/>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final destination,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a number of cells. At each step, the individual evaluates the surrounding habitat in order to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The reciprocal of the arithmetic mean of the reciprocals of the observations (cell costs). This method increases the detectability of low cost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proofErr w:type="spellStart"/>
      <w:r>
        <w:rPr>
          <w:rFonts w:eastAsiaTheme="minorEastAsia"/>
          <w:szCs w:val="24"/>
        </w:rPr>
        <w:t>RangeShifter</w:t>
      </w:r>
      <w:proofErr w:type="spellEnd"/>
      <w:r>
        <w:rPr>
          <w:rFonts w:eastAsiaTheme="minorEastAsia"/>
          <w:szCs w:val="24"/>
        </w:rPr>
        <w:t xml:space="preserve">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Aben et al. 2014). However, as dispersers in </w:t>
      </w:r>
      <w:proofErr w:type="spellStart"/>
      <w:r>
        <w:rPr>
          <w:rFonts w:eastAsiaTheme="minorEastAsia"/>
          <w:szCs w:val="24"/>
        </w:rPr>
        <w:t>RangeShifter</w:t>
      </w:r>
      <w:proofErr w:type="spellEnd"/>
      <w:r>
        <w:rPr>
          <w:rFonts w:eastAsiaTheme="minorEastAsia"/>
          <w:szCs w:val="24"/>
        </w:rPr>
        <w:t xml:space="preserve">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lastRenderedPageBreak/>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a number of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w:t>
      </w:r>
      <w:proofErr w:type="spellStart"/>
      <w:r w:rsidRPr="00D123FB">
        <w:rPr>
          <w:rFonts w:eastAsiaTheme="minorEastAsia"/>
          <w:szCs w:val="24"/>
        </w:rPr>
        <w:t>RangeShifter</w:t>
      </w:r>
      <w:proofErr w:type="spellEnd"/>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Pr="002D7F8C" w:rsidRDefault="0067520E" w:rsidP="00C57BF9">
      <w:pPr>
        <w:pStyle w:val="ListParagraph"/>
        <w:ind w:left="0"/>
        <w:rPr>
          <w:rFonts w:eastAsiaTheme="minorEastAsia" w:cs="Times New Roman"/>
          <w:szCs w:val="24"/>
          <w:lang w:val="fr-FR"/>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2D7F8C">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Verbeylen et al. 2003; Stevens et al. 2004, 2006a; Spear et al. 2010; Stevens &amp; Coulon 2012)</w:t>
      </w:r>
      <w:r w:rsidRPr="00D123FB">
        <w:rPr>
          <w:rFonts w:eastAsiaTheme="minorEastAsia" w:cs="Times New Roman"/>
          <w:szCs w:val="24"/>
          <w:lang w:val="en-GB"/>
        </w:rPr>
        <w:fldChar w:fldCharType="end"/>
      </w:r>
      <w:r w:rsidRPr="002D7F8C">
        <w:rPr>
          <w:rFonts w:eastAsiaTheme="minorEastAsia" w:cs="Times New Roman"/>
          <w:szCs w:val="24"/>
          <w:lang w:val="fr-FR"/>
        </w:rPr>
        <w:t>.</w:t>
      </w:r>
    </w:p>
    <w:p w14:paraId="03300947"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83" w:name="_Settlement"/>
      <w:bookmarkStart w:id="84" w:name="_Toc54110062"/>
      <w:bookmarkEnd w:id="83"/>
      <w:r w:rsidRPr="00D123FB">
        <w:t>Settlement</w:t>
      </w:r>
      <w:bookmarkEnd w:id="84"/>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2D7F8C" w:rsidRDefault="0067520E" w:rsidP="00C57BF9">
      <w:pPr>
        <w:rPr>
          <w:rFonts w:eastAsiaTheme="minorEastAsia"/>
          <w:szCs w:val="24"/>
          <w:lang w:val="fr-FR"/>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w:t>
      </w:r>
      <w:r w:rsidRPr="00D123FB">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2D7F8C">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2D7F8C">
        <w:rPr>
          <w:rFonts w:eastAsiaTheme="minorEastAsia"/>
          <w:noProof/>
          <w:szCs w:val="24"/>
          <w:lang w:val="fr-FR"/>
        </w:rPr>
        <w:t>(Stamps 1998; Doligez et al. 2004; Cote &amp; Clobert 2007; Fletcher 2007; Vercken et al. 2012; Clotuche et al. 2013)</w:t>
      </w:r>
      <w:r w:rsidRPr="00D123FB">
        <w:rPr>
          <w:rFonts w:eastAsiaTheme="minorEastAsia"/>
          <w:szCs w:val="24"/>
        </w:rPr>
        <w:fldChar w:fldCharType="end"/>
      </w:r>
      <w:r w:rsidRPr="002D7F8C">
        <w:rPr>
          <w:rFonts w:eastAsiaTheme="minorEastAsia"/>
          <w:szCs w:val="24"/>
          <w:lang w:val="fr-FR"/>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proofErr w:type="spellStart"/>
      <w:r w:rsidRPr="00D123FB">
        <w:rPr>
          <w:rFonts w:eastAsiaTheme="minorEastAsia"/>
          <w:szCs w:val="24"/>
        </w:rPr>
        <w:t>RangeShifter</w:t>
      </w:r>
      <w:proofErr w:type="spellEnd"/>
      <w:r w:rsidRPr="00D123FB">
        <w:rPr>
          <w:rFonts w:eastAsiaTheme="minorEastAsia"/>
          <w:szCs w:val="24"/>
        </w:rPr>
        <w:t xml:space="preserve">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has to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85" w:name="_Settlement_with_movement"/>
      <w:bookmarkEnd w:id="85"/>
      <w:r w:rsidRPr="00D123FB">
        <w:lastRenderedPageBreak/>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density-dependent. The individual has a probability, </w:t>
      </w:r>
      <w:proofErr w:type="spellStart"/>
      <w:r w:rsidRPr="00D123FB">
        <w:rPr>
          <w:rFonts w:eastAsiaTheme="minorEastAsia"/>
          <w:i/>
        </w:rPr>
        <w:t>p</w:t>
      </w:r>
      <w:r w:rsidRPr="00D123FB">
        <w:rPr>
          <w:rFonts w:eastAsiaTheme="minorEastAsia"/>
          <w:i/>
          <w:vertAlign w:val="subscript"/>
        </w:rPr>
        <w:t>s</w:t>
      </w:r>
      <w:proofErr w:type="spellEnd"/>
      <w:r w:rsidRPr="00D123FB">
        <w:rPr>
          <w:rFonts w:eastAsiaTheme="minorEastAsia"/>
        </w:rPr>
        <w:t xml:space="preserve">, of settling in the cell or patch </w:t>
      </w:r>
      <w:proofErr w:type="spellStart"/>
      <w:r w:rsidRPr="00D123FB">
        <w:rPr>
          <w:rFonts w:eastAsiaTheme="minorEastAsia"/>
          <w:i/>
        </w:rPr>
        <w:t>i</w:t>
      </w:r>
      <w:proofErr w:type="spellEnd"/>
      <w:r w:rsidRPr="00D123FB">
        <w:rPr>
          <w:rFonts w:eastAsiaTheme="minorEastAsia"/>
        </w:rPr>
        <w:t>, given by:</w:t>
      </w:r>
    </w:p>
    <w:p w14:paraId="316347B2" w14:textId="77777777" w:rsidR="0067520E" w:rsidRPr="00D123FB"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proofErr w:type="spellStart"/>
      <w:r w:rsidRPr="00D123FB">
        <w:rPr>
          <w:rFonts w:eastAsiaTheme="minorEastAsia" w:cs="Times New Roman"/>
          <w:i/>
          <w:szCs w:val="24"/>
          <w:lang w:val="en-GB"/>
        </w:rPr>
        <w:t>i</w:t>
      </w:r>
      <w:proofErr w:type="spellEnd"/>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in order to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Density-dependence and mating requirements can also be combined together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each individual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86" w:name="_Toc54110063"/>
      <w:r w:rsidRPr="00D123FB">
        <w:rPr>
          <w:rFonts w:eastAsiaTheme="minorEastAsia"/>
        </w:rPr>
        <w:t>Dispersal mortality</w:t>
      </w:r>
      <w:bookmarkEnd w:id="86"/>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w:t>
      </w:r>
      <w:r w:rsidRPr="007003E7">
        <w:rPr>
          <w:rFonts w:eastAsiaTheme="minorEastAsia" w:cs="Times New Roman"/>
          <w:szCs w:val="24"/>
        </w:rPr>
        <w:lastRenderedPageBreak/>
        <w:t xml:space="preserve">requires that these mortality costs are described appropriately and, for this, it is important to recognize how dispersal mortality is incorporated in </w:t>
      </w:r>
      <w:proofErr w:type="spellStart"/>
      <w:r w:rsidRPr="007003E7">
        <w:rPr>
          <w:rFonts w:eastAsiaTheme="minorEastAsia" w:cs="Times New Roman"/>
          <w:szCs w:val="24"/>
        </w:rPr>
        <w:t>RangeShifter</w:t>
      </w:r>
      <w:proofErr w:type="spellEnd"/>
      <w:r w:rsidRPr="007003E7">
        <w:rPr>
          <w:rFonts w:eastAsiaTheme="minorEastAsia" w:cs="Times New Roman"/>
          <w:szCs w:val="24"/>
        </w:rPr>
        <w:t>.</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First, dispersal mortality can arise as a result of individuals failing to reach suitable habitat. For example, when a simple dispersal kernel is used with no possibility for individuals to search for locally-suitabl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 xml:space="preserve">l is provided in </w:t>
      </w:r>
      <w:proofErr w:type="spellStart"/>
      <w:r>
        <w:rPr>
          <w:rFonts w:eastAsiaTheme="minorEastAsia" w:cs="Times New Roman"/>
          <w:szCs w:val="24"/>
        </w:rPr>
        <w:t>RangeShifter</w:t>
      </w:r>
      <w:proofErr w:type="spellEnd"/>
      <w:r>
        <w:rPr>
          <w:rFonts w:eastAsiaTheme="minorEastAsia" w:cs="Times New Roman"/>
          <w:szCs w:val="24"/>
        </w:rPr>
        <w:t>.</w:t>
      </w:r>
    </w:p>
    <w:p w14:paraId="497C998A" w14:textId="77777777" w:rsidR="0067520E" w:rsidRDefault="0067520E" w:rsidP="00C57BF9">
      <w:pPr>
        <w:pStyle w:val="ListParagraph"/>
        <w:ind w:left="0"/>
        <w:rPr>
          <w:ins w:id="87" w:author="Pannetier, Theo" w:date="2024-06-04T16:32:00Z"/>
          <w:rFonts w:eastAsiaTheme="minorEastAsia" w:cs="Times New Roman"/>
          <w:szCs w:val="24"/>
        </w:rPr>
      </w:pPr>
      <w:r w:rsidRPr="007003E7">
        <w:rPr>
          <w:rFonts w:eastAsiaTheme="minorEastAsia" w:cs="Times New Roman"/>
          <w:szCs w:val="24"/>
        </w:rPr>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ality is not double-accounted.</w:t>
      </w:r>
    </w:p>
    <w:p w14:paraId="37DC520B" w14:textId="241FCB64" w:rsidR="002D7F8C" w:rsidRPr="002D7F8C" w:rsidRDefault="002D7F8C" w:rsidP="002D7F8C">
      <w:pPr>
        <w:pStyle w:val="Heading2"/>
        <w:numPr>
          <w:ilvl w:val="1"/>
          <w:numId w:val="14"/>
        </w:numPr>
        <w:rPr>
          <w:ins w:id="88" w:author="Pannetier, Theo" w:date="2024-06-04T16:32:00Z"/>
          <w:rFonts w:eastAsiaTheme="minorEastAsia"/>
        </w:rPr>
      </w:pPr>
      <w:ins w:id="89" w:author="Pannetier, Theo" w:date="2024-06-04T16:32:00Z">
        <w:r>
          <w:rPr>
            <w:rFonts w:eastAsiaTheme="minorEastAsia"/>
          </w:rPr>
          <w:t>Genetics in 3.0</w:t>
        </w:r>
      </w:ins>
    </w:p>
    <w:p w14:paraId="12EAE96E" w14:textId="360EDB3C" w:rsidR="00A36A6C" w:rsidRPr="00A36A6C" w:rsidRDefault="00A36A6C" w:rsidP="00C57BF9">
      <w:pPr>
        <w:pStyle w:val="ListParagraph"/>
        <w:ind w:left="0"/>
        <w:rPr>
          <w:ins w:id="90" w:author="Pannetier, Theo" w:date="2024-06-04T16:56:00Z"/>
          <w:rFonts w:eastAsiaTheme="minorEastAsia" w:cs="Times New Roman"/>
          <w:i/>
          <w:iCs/>
          <w:szCs w:val="24"/>
          <w:lang w:val="en-GB"/>
          <w:rPrChange w:id="91" w:author="Pannetier, Theo" w:date="2024-06-04T16:57:00Z">
            <w:rPr>
              <w:ins w:id="92" w:author="Pannetier, Theo" w:date="2024-06-04T16:56:00Z"/>
              <w:rFonts w:eastAsiaTheme="minorEastAsia" w:cs="Times New Roman"/>
              <w:szCs w:val="24"/>
              <w:lang w:val="en-GB"/>
            </w:rPr>
          </w:rPrChange>
        </w:rPr>
      </w:pPr>
      <w:proofErr w:type="spellStart"/>
      <w:ins w:id="93" w:author="Pannetier, Theo" w:date="2024-06-04T16:56:00Z">
        <w:r w:rsidRPr="00A36A6C">
          <w:rPr>
            <w:rFonts w:eastAsiaTheme="minorEastAsia" w:cs="Times New Roman"/>
            <w:i/>
            <w:iCs/>
            <w:szCs w:val="24"/>
            <w:lang w:val="en-GB"/>
            <w:rPrChange w:id="94" w:author="Pannetier, Theo" w:date="2024-06-04T16:57:00Z">
              <w:rPr>
                <w:rFonts w:eastAsiaTheme="minorEastAsia" w:cs="Times New Roman"/>
                <w:szCs w:val="24"/>
                <w:lang w:val="en-GB"/>
              </w:rPr>
            </w:rPrChange>
          </w:rPr>
          <w:t>RangeShifter</w:t>
        </w:r>
        <w:proofErr w:type="spellEnd"/>
        <w:r w:rsidRPr="00A36A6C">
          <w:rPr>
            <w:rFonts w:eastAsiaTheme="minorEastAsia" w:cs="Times New Roman"/>
            <w:i/>
            <w:iCs/>
            <w:szCs w:val="24"/>
            <w:lang w:val="en-GB"/>
            <w:rPrChange w:id="95" w:author="Pannetier, Theo" w:date="2024-06-04T16:57:00Z">
              <w:rPr>
                <w:rFonts w:eastAsiaTheme="minorEastAsia" w:cs="Times New Roman"/>
                <w:szCs w:val="24"/>
                <w:lang w:val="en-GB"/>
              </w:rPr>
            </w:rPrChange>
          </w:rPr>
          <w:t xml:space="preserve"> 3.0 is not yet available to </w:t>
        </w:r>
      </w:ins>
      <w:ins w:id="96" w:author="Pannetier, Theo" w:date="2024-06-04T16:57:00Z">
        <w:r w:rsidRPr="00A36A6C">
          <w:rPr>
            <w:rFonts w:eastAsiaTheme="minorEastAsia" w:cs="Times New Roman"/>
            <w:i/>
            <w:iCs/>
            <w:szCs w:val="24"/>
            <w:lang w:val="en-GB"/>
            <w:rPrChange w:id="97" w:author="Pannetier, Theo" w:date="2024-06-04T16:57:00Z">
              <w:rPr>
                <w:rFonts w:eastAsiaTheme="minorEastAsia" w:cs="Times New Roman"/>
                <w:szCs w:val="24"/>
                <w:lang w:val="en-GB"/>
              </w:rPr>
            </w:rPrChange>
          </w:rPr>
          <w:t>the GUI – please refer to the next section for documentation of the genetics module in version 2.0.</w:t>
        </w:r>
      </w:ins>
    </w:p>
    <w:p w14:paraId="52AE4F5F" w14:textId="55320EFD" w:rsidR="002D7F8C" w:rsidRDefault="002D7F8C" w:rsidP="00C57BF9">
      <w:pPr>
        <w:pStyle w:val="ListParagraph"/>
        <w:ind w:left="0"/>
        <w:rPr>
          <w:ins w:id="98" w:author="Pannetier, Theo" w:date="2024-06-04T16:34:00Z"/>
          <w:rFonts w:eastAsiaTheme="minorEastAsia" w:cs="Times New Roman"/>
          <w:szCs w:val="24"/>
          <w:lang w:val="en-GB"/>
        </w:rPr>
      </w:pPr>
      <w:moveToRangeStart w:id="99" w:author="Pannetier, Theo" w:date="2024-06-04T16:34:00Z" w:name="move168411309"/>
      <w:moveTo w:id="100" w:author="Pannetier, Theo" w:date="2024-06-04T16:34:00Z">
        <w:r>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w:t>
        </w:r>
        <w:r w:rsidRPr="00DB1103">
          <w:rPr>
            <w:rFonts w:eastAsiaTheme="minorEastAsia" w:cs="Times New Roman"/>
            <w:szCs w:val="24"/>
            <w:lang w:val="en-GB"/>
          </w:rPr>
          <w:t xml:space="preserve">e.g. </w:t>
        </w:r>
        <w:r>
          <w:rPr>
            <w:rFonts w:eastAsiaTheme="minorEastAsia" w:cs="Times New Roman"/>
            <w:szCs w:val="24"/>
            <w:lang w:val="en-GB"/>
          </w:rPr>
          <w:t xml:space="preserve">Nemo: </w:t>
        </w:r>
        <w:r w:rsidRPr="00DB1103">
          <w:rPr>
            <w:rFonts w:eastAsiaTheme="minorEastAsia" w:cs="Times New Roman"/>
            <w:szCs w:val="24"/>
            <w:lang w:val="en-GB"/>
          </w:rPr>
          <w:t xml:space="preserve">Guillaume &amp; Rougemont, 2006; </w:t>
        </w:r>
        <w:r>
          <w:rPr>
            <w:rFonts w:eastAsiaTheme="minorEastAsia" w:cs="Times New Roman"/>
            <w:szCs w:val="24"/>
            <w:lang w:val="en-GB"/>
          </w:rPr>
          <w:t xml:space="preserve">Cotto et al. 2020; </w:t>
        </w:r>
        <w:proofErr w:type="spellStart"/>
        <w:r>
          <w:rPr>
            <w:rFonts w:eastAsiaTheme="minorEastAsia" w:cs="Times New Roman"/>
            <w:szCs w:val="24"/>
            <w:lang w:val="en-GB"/>
          </w:rPr>
          <w:t>SLiM</w:t>
        </w:r>
        <w:proofErr w:type="spellEnd"/>
        <w:r>
          <w:rPr>
            <w:rFonts w:eastAsiaTheme="minorEastAsia" w:cs="Times New Roman"/>
            <w:szCs w:val="24"/>
            <w:lang w:val="en-GB"/>
          </w:rPr>
          <w:t xml:space="preserve">: </w:t>
        </w:r>
        <w:r w:rsidRPr="00DB1103">
          <w:rPr>
            <w:rFonts w:eastAsiaTheme="minorEastAsia" w:cs="Times New Roman"/>
            <w:szCs w:val="24"/>
            <w:lang w:val="en-GB"/>
          </w:rPr>
          <w:t>Haller &amp; Messer, 2019</w:t>
        </w:r>
        <w:r>
          <w:rPr>
            <w:rFonts w:eastAsiaTheme="minorEastAsia" w:cs="Times New Roman"/>
            <w:szCs w:val="24"/>
            <w:lang w:val="en-GB"/>
          </w:rPr>
          <w:t xml:space="preserve">; </w:t>
        </w:r>
        <w:proofErr w:type="spellStart"/>
        <w:r>
          <w:rPr>
            <w:rFonts w:eastAsiaTheme="minorEastAsia" w:cs="Times New Roman"/>
            <w:szCs w:val="24"/>
            <w:lang w:val="en-GB"/>
          </w:rPr>
          <w:t>sPEGG</w:t>
        </w:r>
        <w:proofErr w:type="spellEnd"/>
        <w:r>
          <w:rPr>
            <w:rFonts w:eastAsiaTheme="minorEastAsia" w:cs="Times New Roman"/>
            <w:szCs w:val="24"/>
            <w:lang w:val="en-GB"/>
          </w:rPr>
          <w:t xml:space="preserve">: Okamoto &amp; </w:t>
        </w:r>
        <w:proofErr w:type="spellStart"/>
        <w:r>
          <w:rPr>
            <w:rFonts w:eastAsiaTheme="minorEastAsia" w:cs="Times New Roman"/>
            <w:szCs w:val="24"/>
            <w:lang w:val="en-GB"/>
          </w:rPr>
          <w:t>Amarasekare</w:t>
        </w:r>
        <w:proofErr w:type="spellEnd"/>
        <w:r>
          <w:rPr>
            <w:rFonts w:eastAsiaTheme="minorEastAsia" w:cs="Times New Roman"/>
            <w:szCs w:val="24"/>
            <w:lang w:val="en-GB"/>
          </w:rPr>
          <w:t xml:space="preserve"> 2017), have been and are being developed. Typically, however, these platforms (but see </w:t>
        </w:r>
        <w:proofErr w:type="spellStart"/>
        <w:r>
          <w:rPr>
            <w:rFonts w:eastAsiaTheme="minorEastAsia" w:cs="Times New Roman"/>
            <w:szCs w:val="24"/>
            <w:lang w:val="en-GB"/>
          </w:rPr>
          <w:t>sPEGG</w:t>
        </w:r>
        <w:proofErr w:type="spellEnd"/>
        <w:r>
          <w:rPr>
            <w:rFonts w:eastAsiaTheme="minorEastAsia" w:cs="Times New Roman"/>
            <w:szCs w:val="24"/>
            <w:lang w:val="en-GB"/>
          </w:rPr>
          <w:t xml:space="preserve">)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w:t>
        </w:r>
        <w:r w:rsidRPr="007A528D">
          <w:rPr>
            <w:rFonts w:eastAsiaTheme="minorEastAsia" w:cs="Times New Roman"/>
            <w:szCs w:val="24"/>
            <w:lang w:val="en-GB"/>
          </w:rPr>
          <w:t>understanding of how geographical and</w:t>
        </w:r>
        <w:r>
          <w:rPr>
            <w:rFonts w:eastAsiaTheme="minorEastAsia" w:cs="Times New Roman"/>
            <w:szCs w:val="24"/>
            <w:lang w:val="en-GB"/>
          </w:rPr>
          <w:t xml:space="preserve"> </w:t>
        </w:r>
        <w:r w:rsidRPr="007A528D">
          <w:rPr>
            <w:rFonts w:eastAsiaTheme="minorEastAsia" w:cs="Times New Roman"/>
            <w:szCs w:val="24"/>
            <w:lang w:val="en-GB"/>
          </w:rPr>
          <w:t>environmental features structure genetic variation at</w:t>
        </w:r>
        <w:r>
          <w:rPr>
            <w:rFonts w:eastAsiaTheme="minorEastAsia" w:cs="Times New Roman"/>
            <w:szCs w:val="24"/>
            <w:lang w:val="en-GB"/>
          </w:rPr>
          <w:t xml:space="preserve"> </w:t>
        </w:r>
        <w:r w:rsidRPr="007A528D">
          <w:rPr>
            <w:rFonts w:eastAsiaTheme="minorEastAsia" w:cs="Times New Roman"/>
            <w:szCs w:val="24"/>
            <w:lang w:val="en-GB"/>
          </w:rPr>
          <w:t>both the population and individual levels</w:t>
        </w:r>
        <w:r>
          <w:rPr>
            <w:rFonts w:eastAsiaTheme="minorEastAsia" w:cs="Times New Roman"/>
            <w:szCs w:val="24"/>
            <w:lang w:val="en-GB"/>
          </w:rPr>
          <w:t>; Manel et al. 2003; Epperson et al. 2010), including incorporating genetic viability and inbreeding depression into population viability analyses, to understanding the genetic and evolutionary consequences of environmental changes for populations and species.</w:t>
        </w:r>
      </w:moveTo>
      <w:moveToRangeEnd w:id="99"/>
    </w:p>
    <w:p w14:paraId="5DEF49E9" w14:textId="5112FACA" w:rsidR="002D7F8C" w:rsidRDefault="00A36A6C" w:rsidP="00C57BF9">
      <w:pPr>
        <w:pStyle w:val="ListParagraph"/>
        <w:ind w:left="0"/>
        <w:rPr>
          <w:ins w:id="101" w:author="Pannetier, Theo" w:date="2024-06-04T16:59:00Z"/>
          <w:rFonts w:eastAsiaTheme="minorEastAsia" w:cs="Times New Roman"/>
          <w:szCs w:val="24"/>
          <w:lang w:val="en-GB"/>
        </w:rPr>
      </w:pPr>
      <w:proofErr w:type="spellStart"/>
      <w:ins w:id="102" w:author="Pannetier, Theo" w:date="2024-06-04T16:58:00Z">
        <w:r>
          <w:rPr>
            <w:rFonts w:eastAsiaTheme="minorEastAsia" w:cs="Times New Roman"/>
            <w:szCs w:val="24"/>
            <w:lang w:val="en-GB"/>
          </w:rPr>
          <w:t>RangeShifter</w:t>
        </w:r>
        <w:proofErr w:type="spellEnd"/>
        <w:r>
          <w:rPr>
            <w:rFonts w:eastAsiaTheme="minorEastAsia" w:cs="Times New Roman"/>
            <w:szCs w:val="24"/>
            <w:lang w:val="en-GB"/>
          </w:rPr>
          <w:t xml:space="preserve"> 3.0 contains an extensive rework of the genetics module, retaining the features of the previous versions while enabling a greater degree of flexibility on the parametrisation of evolvable traits and their genetics.</w:t>
        </w:r>
      </w:ins>
    </w:p>
    <w:p w14:paraId="7CE61F34" w14:textId="20D39B53" w:rsidR="00DC5C24" w:rsidRDefault="00DC5C24" w:rsidP="00C57BF9">
      <w:pPr>
        <w:pStyle w:val="ListParagraph"/>
        <w:ind w:left="0"/>
        <w:rPr>
          <w:ins w:id="103" w:author="Pannetier, Theo" w:date="2024-06-04T16:59:00Z"/>
          <w:rFonts w:eastAsiaTheme="minorEastAsia" w:cs="Times New Roman"/>
          <w:szCs w:val="24"/>
          <w:lang w:val="en-GB"/>
        </w:rPr>
      </w:pPr>
      <w:ins w:id="104" w:author="Pannetier, Theo" w:date="2024-06-04T16:59:00Z">
        <w:r>
          <w:rPr>
            <w:rFonts w:eastAsiaTheme="minorEastAsia" w:cs="Times New Roman"/>
            <w:szCs w:val="24"/>
            <w:lang w:val="en-GB"/>
          </w:rPr>
          <w:lastRenderedPageBreak/>
          <w:t xml:space="preserve">In 3.0, three types of </w:t>
        </w:r>
      </w:ins>
      <w:ins w:id="105" w:author="Pannetier, Theo" w:date="2024-06-04T17:00:00Z">
        <w:r>
          <w:rPr>
            <w:rFonts w:eastAsiaTheme="minorEastAsia" w:cs="Times New Roman"/>
            <w:szCs w:val="24"/>
            <w:lang w:val="en-GB"/>
          </w:rPr>
          <w:t xml:space="preserve">“traits” can be made evolvable and </w:t>
        </w:r>
      </w:ins>
      <w:ins w:id="106" w:author="Pannetier, Theo" w:date="2024-06-04T17:05:00Z">
        <w:r>
          <w:rPr>
            <w:rFonts w:eastAsiaTheme="minorEastAsia" w:cs="Times New Roman"/>
            <w:szCs w:val="24"/>
            <w:lang w:val="en-GB"/>
          </w:rPr>
          <w:t>parametrised with their own genetic architecture</w:t>
        </w:r>
      </w:ins>
      <w:ins w:id="107" w:author="Pannetier, Theo" w:date="2024-06-04T16:59:00Z">
        <w:r>
          <w:rPr>
            <w:rFonts w:eastAsiaTheme="minorEastAsia" w:cs="Times New Roman"/>
            <w:szCs w:val="24"/>
            <w:lang w:val="en-GB"/>
          </w:rPr>
          <w:t>:</w:t>
        </w:r>
      </w:ins>
    </w:p>
    <w:p w14:paraId="0F1D85BF" w14:textId="18DC5818" w:rsidR="00DC5C24" w:rsidRPr="00DC5C24" w:rsidRDefault="00DC5C24" w:rsidP="00DC5C24">
      <w:pPr>
        <w:pStyle w:val="ListParagraph"/>
        <w:numPr>
          <w:ilvl w:val="0"/>
          <w:numId w:val="69"/>
        </w:numPr>
        <w:rPr>
          <w:ins w:id="108" w:author="Pannetier, Theo" w:date="2024-06-04T17:05:00Z"/>
          <w:rFonts w:eastAsiaTheme="minorEastAsia" w:cs="Times New Roman"/>
          <w:szCs w:val="24"/>
          <w:lang w:val="en-GB"/>
        </w:rPr>
      </w:pPr>
      <w:ins w:id="109" w:author="Pannetier, Theo" w:date="2024-06-04T16:59:00Z">
        <w:r w:rsidRPr="00BD6D5A">
          <w:rPr>
            <w:rFonts w:eastAsiaTheme="minorEastAsia" w:cs="Times New Roman"/>
            <w:b/>
            <w:bCs/>
            <w:szCs w:val="24"/>
            <w:lang w:val="en-GB"/>
            <w:rPrChange w:id="110" w:author="Pannetier, Theo" w:date="2024-06-04T17:10:00Z">
              <w:rPr>
                <w:rFonts w:eastAsiaTheme="minorEastAsia" w:cs="Times New Roman"/>
                <w:szCs w:val="24"/>
                <w:lang w:val="en-GB"/>
              </w:rPr>
            </w:rPrChange>
          </w:rPr>
          <w:t>Dispersal traits</w:t>
        </w:r>
      </w:ins>
      <w:ins w:id="111" w:author="Pannetier, Theo" w:date="2024-06-04T17:10:00Z">
        <w:r w:rsidR="00BD6D5A">
          <w:rPr>
            <w:rFonts w:eastAsiaTheme="minorEastAsia" w:cs="Times New Roman"/>
            <w:szCs w:val="24"/>
            <w:lang w:val="en-GB"/>
          </w:rPr>
          <w:t xml:space="preserve"> </w:t>
        </w:r>
      </w:ins>
      <w:ins w:id="112" w:author="Pannetier, Theo" w:date="2024-06-04T17:06:00Z">
        <w:r w:rsidRPr="00DC5C24">
          <w:rPr>
            <w:rFonts w:eastAsiaTheme="minorEastAsia" w:cs="Times New Roman"/>
            <w:szCs w:val="24"/>
            <w:lang w:val="en-GB"/>
          </w:rPr>
          <w:t>corre</w:t>
        </w:r>
        <w:r w:rsidRPr="00DC5C24">
          <w:rPr>
            <w:rFonts w:eastAsiaTheme="minorEastAsia" w:cs="Times New Roman"/>
            <w:szCs w:val="24"/>
            <w:lang w:val="en-GB"/>
            <w:rPrChange w:id="113" w:author="Pannetier, Theo" w:date="2024-06-04T17:06:00Z">
              <w:rPr>
                <w:rFonts w:eastAsiaTheme="minorEastAsia" w:cs="Times New Roman"/>
                <w:szCs w:val="24"/>
                <w:lang w:val="fr-FR"/>
              </w:rPr>
            </w:rPrChange>
          </w:rPr>
          <w:t>spond to th</w:t>
        </w:r>
        <w:r>
          <w:rPr>
            <w:rFonts w:eastAsiaTheme="minorEastAsia" w:cs="Times New Roman"/>
            <w:szCs w:val="24"/>
            <w:lang w:val="en-GB"/>
          </w:rPr>
          <w:t>e main parameters controlling ea</w:t>
        </w:r>
      </w:ins>
      <w:ins w:id="114" w:author="Pannetier, Theo" w:date="2024-06-04T17:07:00Z">
        <w:r>
          <w:rPr>
            <w:rFonts w:eastAsiaTheme="minorEastAsia" w:cs="Times New Roman"/>
            <w:szCs w:val="24"/>
            <w:lang w:val="en-GB"/>
          </w:rPr>
          <w:t>ch p</w:t>
        </w:r>
      </w:ins>
      <w:ins w:id="115" w:author="Pannetier, Theo" w:date="2024-06-04T17:08:00Z">
        <w:r>
          <w:rPr>
            <w:rFonts w:eastAsiaTheme="minorEastAsia" w:cs="Times New Roman"/>
            <w:szCs w:val="24"/>
            <w:lang w:val="en-GB"/>
          </w:rPr>
          <w:t>hase of dispersal (emigration, transfer and settlement)</w:t>
        </w:r>
      </w:ins>
      <w:ins w:id="116" w:author="Pannetier, Theo" w:date="2024-06-04T17:10:00Z">
        <w:r w:rsidR="00BD6D5A">
          <w:rPr>
            <w:rFonts w:eastAsiaTheme="minorEastAsia" w:cs="Times New Roman"/>
            <w:szCs w:val="24"/>
            <w:lang w:val="en-GB"/>
          </w:rPr>
          <w:t>, identical to the evolvable traits in 2.0</w:t>
        </w:r>
      </w:ins>
    </w:p>
    <w:p w14:paraId="4D80A2A3" w14:textId="6A1460D6" w:rsidR="00DC5C24" w:rsidRPr="00BD6D5A" w:rsidRDefault="00DC5C24" w:rsidP="00DC5C24">
      <w:pPr>
        <w:pStyle w:val="ListParagraph"/>
        <w:numPr>
          <w:ilvl w:val="0"/>
          <w:numId w:val="69"/>
        </w:numPr>
        <w:rPr>
          <w:ins w:id="117" w:author="Pannetier, Theo" w:date="2024-06-04T17:05:00Z"/>
          <w:rFonts w:eastAsiaTheme="minorEastAsia" w:cs="Times New Roman"/>
          <w:b/>
          <w:bCs/>
          <w:szCs w:val="24"/>
          <w:lang w:val="en-GB"/>
          <w:rPrChange w:id="118" w:author="Pannetier, Theo" w:date="2024-06-04T17:10:00Z">
            <w:rPr>
              <w:ins w:id="119" w:author="Pannetier, Theo" w:date="2024-06-04T17:05:00Z"/>
              <w:rFonts w:eastAsiaTheme="minorEastAsia" w:cs="Times New Roman"/>
              <w:szCs w:val="24"/>
              <w:lang w:val="en-GB"/>
            </w:rPr>
          </w:rPrChange>
        </w:rPr>
      </w:pPr>
      <w:ins w:id="120" w:author="Pannetier, Theo" w:date="2024-06-04T17:05:00Z">
        <w:r w:rsidRPr="00BD6D5A">
          <w:rPr>
            <w:rFonts w:eastAsiaTheme="minorEastAsia" w:cs="Times New Roman"/>
            <w:b/>
            <w:bCs/>
            <w:szCs w:val="24"/>
            <w:lang w:val="en-GB"/>
            <w:rPrChange w:id="121" w:author="Pannetier, Theo" w:date="2024-06-04T17:10:00Z">
              <w:rPr>
                <w:rFonts w:eastAsiaTheme="minorEastAsia" w:cs="Times New Roman"/>
                <w:szCs w:val="24"/>
                <w:lang w:val="en-GB"/>
              </w:rPr>
            </w:rPrChange>
          </w:rPr>
          <w:t>Genetic fitness traits</w:t>
        </w:r>
      </w:ins>
      <w:ins w:id="122" w:author="Pannetier, Theo" w:date="2024-06-04T17:10:00Z">
        <w:r w:rsidR="00BD6D5A" w:rsidRPr="00BD6D5A">
          <w:rPr>
            <w:rFonts w:eastAsiaTheme="minorEastAsia" w:cs="Times New Roman"/>
            <w:b/>
            <w:bCs/>
            <w:szCs w:val="24"/>
            <w:lang w:val="en-GB"/>
            <w:rPrChange w:id="123" w:author="Pannetier, Theo" w:date="2024-06-04T17:10:00Z">
              <w:rPr>
                <w:rFonts w:eastAsiaTheme="minorEastAsia" w:cs="Times New Roman"/>
                <w:szCs w:val="24"/>
                <w:lang w:val="en-GB"/>
              </w:rPr>
            </w:rPrChange>
          </w:rPr>
          <w:t xml:space="preserve"> </w:t>
        </w:r>
        <w:r w:rsidR="00BD6D5A">
          <w:rPr>
            <w:rFonts w:eastAsiaTheme="minorEastAsia" w:cs="Times New Roman"/>
            <w:szCs w:val="24"/>
            <w:lang w:val="en-GB"/>
          </w:rPr>
          <w:t xml:space="preserve">represent genetic </w:t>
        </w:r>
      </w:ins>
      <w:ins w:id="124" w:author="Pannetier, Theo" w:date="2024-06-04T17:11:00Z">
        <w:r w:rsidR="00BD6D5A">
          <w:rPr>
            <w:rFonts w:eastAsiaTheme="minorEastAsia" w:cs="Times New Roman"/>
            <w:szCs w:val="24"/>
            <w:lang w:val="en-GB"/>
          </w:rPr>
          <w:t xml:space="preserve">load, the accumulation of deleterious mutations and their effect on the viability of </w:t>
        </w:r>
      </w:ins>
      <w:ins w:id="125" w:author="Pannetier, Theo" w:date="2024-06-04T17:39:00Z">
        <w:r w:rsidR="00EE659A">
          <w:rPr>
            <w:rFonts w:eastAsiaTheme="minorEastAsia" w:cs="Times New Roman"/>
            <w:szCs w:val="24"/>
            <w:lang w:val="en-GB"/>
          </w:rPr>
          <w:t xml:space="preserve">newborn </w:t>
        </w:r>
      </w:ins>
      <w:ins w:id="126" w:author="Pannetier, Theo" w:date="2024-06-04T17:11:00Z">
        <w:r w:rsidR="00BD6D5A">
          <w:rPr>
            <w:rFonts w:eastAsiaTheme="minorEastAsia" w:cs="Times New Roman"/>
            <w:szCs w:val="24"/>
            <w:lang w:val="en-GB"/>
          </w:rPr>
          <w:t>offspring.</w:t>
        </w:r>
      </w:ins>
    </w:p>
    <w:p w14:paraId="2D73BE9E" w14:textId="7C8C9C81" w:rsidR="00DC5C24" w:rsidRDefault="00BD6D5A">
      <w:pPr>
        <w:pStyle w:val="ListParagraph"/>
        <w:numPr>
          <w:ilvl w:val="0"/>
          <w:numId w:val="69"/>
        </w:numPr>
        <w:rPr>
          <w:ins w:id="127" w:author="Pannetier, Theo" w:date="2024-06-04T16:34:00Z"/>
          <w:rFonts w:eastAsiaTheme="minorEastAsia" w:cs="Times New Roman"/>
          <w:szCs w:val="24"/>
          <w:lang w:val="en-GB"/>
        </w:rPr>
        <w:pPrChange w:id="128" w:author="Pannetier, Theo" w:date="2024-06-04T16:59:00Z">
          <w:pPr>
            <w:pStyle w:val="ListParagraph"/>
            <w:ind w:left="0"/>
          </w:pPr>
        </w:pPrChange>
      </w:pPr>
      <w:ins w:id="129" w:author="Pannetier, Theo" w:date="2024-06-04T17:11:00Z">
        <w:r>
          <w:rPr>
            <w:rFonts w:eastAsiaTheme="minorEastAsia" w:cs="Times New Roman"/>
            <w:szCs w:val="24"/>
            <w:lang w:val="en-GB"/>
          </w:rPr>
          <w:t xml:space="preserve">The </w:t>
        </w:r>
        <w:r w:rsidRPr="00BD6D5A">
          <w:rPr>
            <w:rFonts w:eastAsiaTheme="minorEastAsia" w:cs="Times New Roman"/>
            <w:b/>
            <w:bCs/>
            <w:szCs w:val="24"/>
            <w:lang w:val="en-GB"/>
            <w:rPrChange w:id="130" w:author="Pannetier, Theo" w:date="2024-06-04T17:11:00Z">
              <w:rPr>
                <w:rFonts w:eastAsiaTheme="minorEastAsia" w:cs="Times New Roman"/>
                <w:szCs w:val="24"/>
                <w:lang w:val="en-GB"/>
              </w:rPr>
            </w:rPrChange>
          </w:rPr>
          <w:t>n</w:t>
        </w:r>
      </w:ins>
      <w:ins w:id="131" w:author="Pannetier, Theo" w:date="2024-06-04T17:05:00Z">
        <w:r w:rsidR="00DC5C24" w:rsidRPr="00BD6D5A">
          <w:rPr>
            <w:rFonts w:eastAsiaTheme="minorEastAsia" w:cs="Times New Roman"/>
            <w:b/>
            <w:bCs/>
            <w:szCs w:val="24"/>
            <w:lang w:val="en-GB"/>
            <w:rPrChange w:id="132" w:author="Pannetier, Theo" w:date="2024-06-04T17:11:00Z">
              <w:rPr>
                <w:rFonts w:eastAsiaTheme="minorEastAsia" w:cs="Times New Roman"/>
                <w:szCs w:val="24"/>
                <w:lang w:val="en-GB"/>
              </w:rPr>
            </w:rPrChange>
          </w:rPr>
          <w:t>eutral trait</w:t>
        </w:r>
      </w:ins>
      <w:ins w:id="133" w:author="Pannetier, Theo" w:date="2024-06-04T17:11:00Z">
        <w:r>
          <w:rPr>
            <w:rFonts w:eastAsiaTheme="minorEastAsia" w:cs="Times New Roman"/>
            <w:szCs w:val="24"/>
            <w:lang w:val="en-GB"/>
          </w:rPr>
          <w:t xml:space="preserve"> </w:t>
        </w:r>
      </w:ins>
      <w:ins w:id="134" w:author="Pannetier, Theo" w:date="2024-06-04T17:12:00Z">
        <w:r>
          <w:rPr>
            <w:rFonts w:eastAsiaTheme="minorEastAsia" w:cs="Times New Roman"/>
            <w:szCs w:val="24"/>
            <w:lang w:val="en-GB"/>
          </w:rPr>
          <w:t>does not have any phenotypic effect during the simulation</w:t>
        </w:r>
      </w:ins>
      <w:ins w:id="135" w:author="Pannetier, Theo" w:date="2024-06-04T17:33:00Z">
        <w:r w:rsidR="00C63BC8">
          <w:rPr>
            <w:rFonts w:eastAsiaTheme="minorEastAsia" w:cs="Times New Roman"/>
            <w:szCs w:val="24"/>
            <w:lang w:val="en-GB"/>
          </w:rPr>
          <w:t>. I</w:t>
        </w:r>
      </w:ins>
      <w:ins w:id="136" w:author="Pannetier, Theo" w:date="2024-06-04T17:28:00Z">
        <w:r w:rsidR="00C63BC8">
          <w:rPr>
            <w:rFonts w:eastAsiaTheme="minorEastAsia" w:cs="Times New Roman"/>
            <w:szCs w:val="24"/>
            <w:lang w:val="en-GB"/>
          </w:rPr>
          <w:t xml:space="preserve">t </w:t>
        </w:r>
      </w:ins>
      <w:ins w:id="137" w:author="Pannetier, Theo" w:date="2024-06-04T17:12:00Z">
        <w:r>
          <w:rPr>
            <w:rFonts w:eastAsiaTheme="minorEastAsia" w:cs="Times New Roman"/>
            <w:szCs w:val="24"/>
            <w:lang w:val="en-GB"/>
          </w:rPr>
          <w:t xml:space="preserve">is used to </w:t>
        </w:r>
      </w:ins>
      <w:ins w:id="138" w:author="Pannetier, Theo" w:date="2024-06-04T17:13:00Z">
        <w:r>
          <w:rPr>
            <w:rFonts w:eastAsiaTheme="minorEastAsia" w:cs="Times New Roman"/>
            <w:szCs w:val="24"/>
            <w:lang w:val="en-GB"/>
          </w:rPr>
          <w:t>compute F-statistics and other measures of neutral variation.</w:t>
        </w:r>
      </w:ins>
    </w:p>
    <w:p w14:paraId="06551F20" w14:textId="25E33E25" w:rsidR="00C63BC8" w:rsidRDefault="00C63BC8" w:rsidP="00C63BC8">
      <w:pPr>
        <w:rPr>
          <w:ins w:id="139" w:author="Pannetier, Theo" w:date="2024-06-04T17:29:00Z"/>
        </w:rPr>
      </w:pPr>
      <w:ins w:id="140" w:author="Pannetier, Theo" w:date="2024-06-04T17:29:00Z">
        <w:r>
          <w:t>All traits follow a common</w:t>
        </w:r>
      </w:ins>
      <w:ins w:id="141" w:author="Pannetier, Theo" w:date="2024-06-04T17:34:00Z">
        <w:r>
          <w:t xml:space="preserve"> paramet</w:t>
        </w:r>
      </w:ins>
      <w:ins w:id="142" w:author="Pannetier, Theo" w:date="2024-06-04T17:35:00Z">
        <w:r>
          <w:t>risation</w:t>
        </w:r>
      </w:ins>
      <w:ins w:id="143" w:author="Pannetier, Theo" w:date="2024-06-04T17:29:00Z">
        <w:r>
          <w:t xml:space="preserve"> structur</w:t>
        </w:r>
      </w:ins>
      <w:ins w:id="144" w:author="Pannetier, Theo" w:date="2024-06-04T17:34:00Z">
        <w:r>
          <w:t>e. For each trait,</w:t>
        </w:r>
      </w:ins>
      <w:ins w:id="145" w:author="Pannetier, Theo" w:date="2024-06-04T17:29:00Z">
        <w:r>
          <w:t xml:space="preserve"> the user can specify: </w:t>
        </w:r>
      </w:ins>
    </w:p>
    <w:p w14:paraId="66ACAF1F" w14:textId="6CBF97C1" w:rsidR="00C63BC8" w:rsidRDefault="00C63BC8" w:rsidP="00C63BC8">
      <w:pPr>
        <w:pStyle w:val="ListParagraph"/>
        <w:numPr>
          <w:ilvl w:val="0"/>
          <w:numId w:val="70"/>
        </w:numPr>
        <w:spacing w:after="160" w:line="259" w:lineRule="auto"/>
        <w:contextualSpacing/>
        <w:jc w:val="left"/>
        <w:rPr>
          <w:ins w:id="146" w:author="Pannetier, Theo" w:date="2024-06-04T17:35:00Z"/>
        </w:rPr>
      </w:pPr>
      <w:ins w:id="147" w:author="Pannetier, Theo" w:date="2024-06-04T17:35:00Z">
        <w:r>
          <w:t xml:space="preserve">The number and positions of </w:t>
        </w:r>
      </w:ins>
      <w:ins w:id="148" w:author="Pannetier, Theo" w:date="2024-06-04T18:08:00Z">
        <w:r w:rsidR="006A113F">
          <w:t>genes</w:t>
        </w:r>
      </w:ins>
      <w:ins w:id="149" w:author="Pannetier, Theo" w:date="2024-06-04T17:35:00Z">
        <w:r>
          <w:t xml:space="preserve"> controlling the trait</w:t>
        </w:r>
      </w:ins>
      <w:ins w:id="150" w:author="Pannetier, Theo" w:date="2024-06-04T17:36:00Z">
        <w:r>
          <w:t>.</w:t>
        </w:r>
      </w:ins>
    </w:p>
    <w:p w14:paraId="0A97B226" w14:textId="72791697" w:rsidR="00C63BC8" w:rsidRDefault="00C63BC8" w:rsidP="00C63BC8">
      <w:pPr>
        <w:pStyle w:val="ListParagraph"/>
        <w:numPr>
          <w:ilvl w:val="0"/>
          <w:numId w:val="70"/>
        </w:numPr>
        <w:spacing w:after="160" w:line="259" w:lineRule="auto"/>
        <w:contextualSpacing/>
        <w:jc w:val="left"/>
        <w:rPr>
          <w:ins w:id="151" w:author="Pannetier, Theo" w:date="2024-06-04T17:37:00Z"/>
        </w:rPr>
      </w:pPr>
      <w:ins w:id="152" w:author="Pannetier, Theo" w:date="2024-06-04T17:36:00Z">
        <w:r>
          <w:t>A rule for expression (restricted to dispersal traits)</w:t>
        </w:r>
      </w:ins>
    </w:p>
    <w:p w14:paraId="582A408F" w14:textId="0948F313" w:rsidR="00C63BC8" w:rsidRDefault="00C63BC8" w:rsidP="00C63BC8">
      <w:pPr>
        <w:pStyle w:val="ListParagraph"/>
        <w:numPr>
          <w:ilvl w:val="0"/>
          <w:numId w:val="70"/>
        </w:numPr>
        <w:spacing w:after="160" w:line="259" w:lineRule="auto"/>
        <w:contextualSpacing/>
        <w:jc w:val="left"/>
        <w:rPr>
          <w:ins w:id="153" w:author="Pannetier, Theo" w:date="2024-06-04T17:37:00Z"/>
        </w:rPr>
      </w:pPr>
      <w:ins w:id="154" w:author="Pannetier, Theo" w:date="2024-06-04T17:37:00Z">
        <w:r>
          <w:t>A mutation rate for all genes controlling the trait.</w:t>
        </w:r>
      </w:ins>
    </w:p>
    <w:p w14:paraId="686E1570" w14:textId="6AA9AF2A" w:rsidR="00C63BC8" w:rsidRDefault="00C63BC8" w:rsidP="00C63BC8">
      <w:pPr>
        <w:pStyle w:val="ListParagraph"/>
        <w:numPr>
          <w:ilvl w:val="0"/>
          <w:numId w:val="70"/>
        </w:numPr>
        <w:spacing w:after="160" w:line="259" w:lineRule="auto"/>
        <w:contextualSpacing/>
        <w:jc w:val="left"/>
        <w:rPr>
          <w:ins w:id="155" w:author="Pannetier, Theo" w:date="2024-06-04T17:29:00Z"/>
        </w:rPr>
      </w:pPr>
      <w:ins w:id="156" w:author="Pannetier, Theo" w:date="2024-06-04T17:37:00Z">
        <w:r>
          <w:t xml:space="preserve">A distribution </w:t>
        </w:r>
      </w:ins>
      <w:ins w:id="157" w:author="Pannetier, Theo" w:date="2024-06-04T17:38:00Z">
        <w:r w:rsidR="00EE659A">
          <w:t>to sample mutations from.</w:t>
        </w:r>
      </w:ins>
    </w:p>
    <w:p w14:paraId="789A03A7" w14:textId="44BAE1ED" w:rsidR="00C63BC8" w:rsidRDefault="00C63BC8" w:rsidP="00C63BC8">
      <w:pPr>
        <w:pStyle w:val="ListParagraph"/>
        <w:numPr>
          <w:ilvl w:val="0"/>
          <w:numId w:val="70"/>
        </w:numPr>
        <w:spacing w:after="160" w:line="259" w:lineRule="auto"/>
        <w:contextualSpacing/>
        <w:jc w:val="left"/>
        <w:rPr>
          <w:ins w:id="158" w:author="Pannetier, Theo" w:date="2024-06-04T17:29:00Z"/>
        </w:rPr>
      </w:pPr>
      <w:ins w:id="159" w:author="Pannetier, Theo" w:date="2024-06-04T17:36:00Z">
        <w:r>
          <w:t xml:space="preserve">A distribution </w:t>
        </w:r>
      </w:ins>
      <w:ins w:id="160" w:author="Pannetier, Theo" w:date="2024-06-04T17:38:00Z">
        <w:r w:rsidR="00EE659A">
          <w:t>to sample initial values from</w:t>
        </w:r>
        <w:r>
          <w:t>.</w:t>
        </w:r>
      </w:ins>
    </w:p>
    <w:p w14:paraId="478B26E4" w14:textId="2A03F9B1" w:rsidR="00C63BC8" w:rsidRDefault="00C63BC8" w:rsidP="00C63BC8">
      <w:pPr>
        <w:pStyle w:val="ListParagraph"/>
        <w:numPr>
          <w:ilvl w:val="0"/>
          <w:numId w:val="70"/>
        </w:numPr>
        <w:spacing w:after="160" w:line="259" w:lineRule="auto"/>
        <w:contextualSpacing/>
        <w:jc w:val="left"/>
        <w:rPr>
          <w:ins w:id="161" w:author="Pannetier, Theo" w:date="2024-06-04T17:40:00Z"/>
        </w:rPr>
      </w:pPr>
      <w:ins w:id="162" w:author="Pannetier, Theo" w:date="2024-06-04T17:37:00Z">
        <w:r>
          <w:t xml:space="preserve">A distribution </w:t>
        </w:r>
      </w:ins>
      <w:ins w:id="163" w:author="Pannetier, Theo" w:date="2024-06-04T17:39:00Z">
        <w:r w:rsidR="00EE659A">
          <w:t>to sample dominance coefficients from (restricted to genetic fitness traits)</w:t>
        </w:r>
      </w:ins>
      <w:ins w:id="164" w:author="Pannetier, Theo" w:date="2024-06-04T17:38:00Z">
        <w:r>
          <w:t>.</w:t>
        </w:r>
      </w:ins>
      <w:ins w:id="165" w:author="Pannetier, Theo" w:date="2024-06-04T17:29:00Z">
        <w:r>
          <w:t xml:space="preserve"> </w:t>
        </w:r>
      </w:ins>
    </w:p>
    <w:p w14:paraId="2EB754CE" w14:textId="77777777" w:rsidR="006A113F" w:rsidRDefault="006A113F" w:rsidP="00EE659A">
      <w:pPr>
        <w:pStyle w:val="ListParagraph"/>
        <w:spacing w:after="160" w:line="259" w:lineRule="auto"/>
        <w:ind w:left="720"/>
        <w:contextualSpacing/>
        <w:jc w:val="left"/>
        <w:rPr>
          <w:ins w:id="166" w:author="Pannetier, Theo" w:date="2024-06-04T18:04:00Z"/>
        </w:rPr>
      </w:pPr>
    </w:p>
    <w:p w14:paraId="7C23B26E" w14:textId="5D1F7693" w:rsidR="006A113F" w:rsidRDefault="006A113F" w:rsidP="006A113F">
      <w:pPr>
        <w:pStyle w:val="ListParagraph"/>
        <w:spacing w:after="160" w:line="259" w:lineRule="auto"/>
        <w:ind w:left="0"/>
        <w:contextualSpacing/>
        <w:jc w:val="left"/>
        <w:rPr>
          <w:ins w:id="167" w:author="Pannetier, Theo" w:date="2024-06-04T18:07:00Z"/>
        </w:rPr>
      </w:pPr>
      <w:ins w:id="168" w:author="Pannetier, Theo" w:date="2024-06-04T18:04:00Z">
        <w:r>
          <w:t>The genome itself is not modelled explicitly, and is instead re</w:t>
        </w:r>
      </w:ins>
      <w:ins w:id="169" w:author="Pannetier, Theo" w:date="2024-06-04T18:05:00Z">
        <w:r>
          <w:t>presented by</w:t>
        </w:r>
      </w:ins>
      <w:ins w:id="170" w:author="Pannetier, Theo" w:date="2024-06-04T18:07:00Z">
        <w:r>
          <w:t xml:space="preserve"> a genome size,</w:t>
        </w:r>
      </w:ins>
      <w:ins w:id="171" w:author="Pannetier, Theo" w:date="2024-06-04T18:05:00Z">
        <w:r>
          <w:t xml:space="preserve"> the set of </w:t>
        </w:r>
      </w:ins>
      <w:ins w:id="172" w:author="Pannetier, Theo" w:date="2024-06-04T18:08:00Z">
        <w:r>
          <w:t xml:space="preserve">gene positions and </w:t>
        </w:r>
      </w:ins>
      <w:ins w:id="173" w:author="Pannetier, Theo" w:date="2024-06-04T18:05:00Z">
        <w:r>
          <w:t xml:space="preserve">a set of positions </w:t>
        </w:r>
      </w:ins>
      <w:ins w:id="174" w:author="Pannetier, Theo" w:date="2024-06-04T18:08:00Z">
        <w:r>
          <w:t xml:space="preserve">for the chromosome breaks </w:t>
        </w:r>
      </w:ins>
      <w:ins w:id="175" w:author="Pannetier, Theo" w:date="2024-06-04T18:13:00Z">
        <w:r w:rsidR="008D3079">
          <w:t>(hence determining the number of chromosomes</w:t>
        </w:r>
      </w:ins>
      <w:ins w:id="176" w:author="Pannetier, Theo" w:date="2024-06-04T18:08:00Z">
        <w:r>
          <w:t>)</w:t>
        </w:r>
      </w:ins>
      <w:ins w:id="177" w:author="Pannetier, Theo" w:date="2024-06-04T18:13:00Z">
        <w:r w:rsidR="008D3079">
          <w:t xml:space="preserve">. </w:t>
        </w:r>
      </w:ins>
    </w:p>
    <w:p w14:paraId="4FEF8649" w14:textId="77777777" w:rsidR="006A113F" w:rsidRDefault="006A113F" w:rsidP="006A113F">
      <w:pPr>
        <w:pStyle w:val="ListParagraph"/>
        <w:spacing w:after="160" w:line="259" w:lineRule="auto"/>
        <w:ind w:left="0"/>
        <w:contextualSpacing/>
        <w:jc w:val="left"/>
        <w:rPr>
          <w:ins w:id="178" w:author="Pannetier, Theo" w:date="2024-06-04T18:06:00Z"/>
        </w:rPr>
      </w:pPr>
    </w:p>
    <w:p w14:paraId="16530D47" w14:textId="6EDE4E00" w:rsidR="006A113F" w:rsidRDefault="008D3079" w:rsidP="006A113F">
      <w:pPr>
        <w:pStyle w:val="ListParagraph"/>
        <w:spacing w:after="160" w:line="259" w:lineRule="auto"/>
        <w:ind w:left="0"/>
        <w:contextualSpacing/>
        <w:jc w:val="left"/>
        <w:rPr>
          <w:ins w:id="179" w:author="Pannetier, Theo" w:date="2024-06-04T18:15:00Z"/>
        </w:rPr>
      </w:pPr>
      <w:ins w:id="180" w:author="Pannetier, Theo" w:date="2024-06-04T18:12:00Z">
        <w:r>
          <w:t>The</w:t>
        </w:r>
      </w:ins>
      <w:ins w:id="181" w:author="Pannetier, Theo" w:date="2024-06-04T18:06:00Z">
        <w:r w:rsidR="006A113F">
          <w:t xml:space="preserve"> rate of recombination </w:t>
        </w:r>
      </w:ins>
      <w:ins w:id="182" w:author="Pannetier, Theo" w:date="2024-06-04T18:12:00Z">
        <w:r>
          <w:t>applies</w:t>
        </w:r>
      </w:ins>
      <w:ins w:id="183" w:author="Pannetier, Theo" w:date="2024-06-04T18:09:00Z">
        <w:r w:rsidR="006A113F">
          <w:t xml:space="preserve"> </w:t>
        </w:r>
      </w:ins>
      <w:ins w:id="184" w:author="Pannetier, Theo" w:date="2024-06-04T18:12:00Z">
        <w:r>
          <w:t>to</w:t>
        </w:r>
      </w:ins>
      <w:ins w:id="185" w:author="Pannetier, Theo" w:date="2024-06-04T18:09:00Z">
        <w:r w:rsidR="006A113F">
          <w:t xml:space="preserve"> the entire genome. </w:t>
        </w:r>
      </w:ins>
      <w:ins w:id="186" w:author="Pannetier, Theo" w:date="2024-06-04T18:10:00Z">
        <w:r w:rsidR="006A113F">
          <w:t>Genetic linkage does occur</w:t>
        </w:r>
      </w:ins>
      <w:ins w:id="187" w:author="Pannetier, Theo" w:date="2024-06-04T18:12:00Z">
        <w:r>
          <w:t>,</w:t>
        </w:r>
      </w:ins>
      <w:ins w:id="188" w:author="Pannetier, Theo" w:date="2024-06-04T18:10:00Z">
        <w:r w:rsidR="006A113F">
          <w:t xml:space="preserve"> </w:t>
        </w:r>
      </w:ins>
      <w:ins w:id="189" w:author="Pannetier, Theo" w:date="2024-06-04T18:11:00Z">
        <w:r w:rsidR="006A113F">
          <w:t xml:space="preserve">based on the distances between genes controlling different traits. </w:t>
        </w:r>
      </w:ins>
      <w:ins w:id="190" w:author="Pannetier, Theo" w:date="2024-06-04T18:09:00Z">
        <w:r w:rsidR="006A113F">
          <w:t>Multiple t</w:t>
        </w:r>
      </w:ins>
      <w:ins w:id="191" w:author="Pannetier, Theo" w:date="2024-06-04T18:10:00Z">
        <w:r w:rsidR="006A113F">
          <w:t>raits can use the same position</w:t>
        </w:r>
      </w:ins>
      <w:ins w:id="192" w:author="Pannetier, Theo" w:date="2024-06-04T18:11:00Z">
        <w:r w:rsidR="006A113F">
          <w:t xml:space="preserve">, making the alleles of such genes completely linked, but mutations and expression </w:t>
        </w:r>
        <w:r>
          <w:t xml:space="preserve">of </w:t>
        </w:r>
      </w:ins>
      <w:ins w:id="193" w:author="Pannetier, Theo" w:date="2024-06-04T18:12:00Z">
        <w:r>
          <w:t>different traits are resolved independently, such that pleiotropy is not possible.</w:t>
        </w:r>
      </w:ins>
    </w:p>
    <w:p w14:paraId="5FDB437E" w14:textId="64C83EF9" w:rsidR="008D3079" w:rsidRDefault="008D3079">
      <w:pPr>
        <w:pStyle w:val="ListParagraph"/>
        <w:spacing w:after="160" w:line="259" w:lineRule="auto"/>
        <w:ind w:left="0"/>
        <w:contextualSpacing/>
        <w:jc w:val="left"/>
        <w:rPr>
          <w:ins w:id="194" w:author="Pannetier, Theo" w:date="2024-06-04T17:40:00Z"/>
        </w:rPr>
        <w:pPrChange w:id="195" w:author="Pannetier, Theo" w:date="2024-06-04T18:04:00Z">
          <w:pPr>
            <w:pStyle w:val="ListParagraph"/>
            <w:spacing w:after="160" w:line="259" w:lineRule="auto"/>
            <w:ind w:left="720"/>
            <w:contextualSpacing/>
            <w:jc w:val="left"/>
          </w:pPr>
        </w:pPrChange>
      </w:pPr>
      <w:ins w:id="196" w:author="Pannetier, Theo" w:date="2024-06-04T18:15:00Z">
        <w:r>
          <w:t>If either option for sexual reproduction is selected, all individuals are diploid. Otherwise, asexual individuals are always haploid (and do not recombine).</w:t>
        </w:r>
      </w:ins>
    </w:p>
    <w:p w14:paraId="7DC108A2" w14:textId="6237BF2E" w:rsidR="00EE659A" w:rsidRPr="00EE659A" w:rsidRDefault="00EE659A">
      <w:pPr>
        <w:pStyle w:val="Heading3"/>
        <w:numPr>
          <w:ilvl w:val="2"/>
          <w:numId w:val="14"/>
        </w:numPr>
        <w:rPr>
          <w:ins w:id="197" w:author="Pannetier, Theo" w:date="2024-06-04T17:42:00Z"/>
          <w:rFonts w:eastAsiaTheme="minorEastAsia"/>
          <w:rPrChange w:id="198" w:author="Pannetier, Theo" w:date="2024-06-04T17:43:00Z">
            <w:rPr>
              <w:ins w:id="199" w:author="Pannetier, Theo" w:date="2024-06-04T17:42:00Z"/>
            </w:rPr>
          </w:rPrChange>
        </w:rPr>
        <w:pPrChange w:id="200" w:author="Pannetier, Theo" w:date="2024-06-04T17:42:00Z">
          <w:pPr/>
        </w:pPrChange>
      </w:pPr>
      <w:ins w:id="201" w:author="Pannetier, Theo" w:date="2024-06-04T17:40:00Z">
        <w:r w:rsidRPr="00D123FB">
          <w:rPr>
            <w:rFonts w:eastAsiaTheme="minorEastAsia"/>
          </w:rPr>
          <w:t xml:space="preserve">Dispersal </w:t>
        </w:r>
        <w:r>
          <w:rPr>
            <w:rFonts w:eastAsiaTheme="minorEastAsia"/>
          </w:rPr>
          <w:t>traits</w:t>
        </w:r>
      </w:ins>
    </w:p>
    <w:p w14:paraId="58E09C94" w14:textId="329CBB74" w:rsidR="00EE659A" w:rsidRDefault="00EE659A" w:rsidP="00EE659A">
      <w:pPr>
        <w:rPr>
          <w:ins w:id="202" w:author="Pannetier, Theo" w:date="2024-06-04T17:46:00Z"/>
        </w:rPr>
      </w:pPr>
      <w:ins w:id="203" w:author="Pannetier, Theo" w:date="2024-06-04T17:43:00Z">
        <w:r>
          <w:t xml:space="preserve">Dispersal traits </w:t>
        </w:r>
      </w:ins>
      <w:ins w:id="204" w:author="Pannetier, Theo" w:date="2024-06-04T17:42:00Z">
        <w:r>
          <w:t xml:space="preserve">comprise all the </w:t>
        </w:r>
      </w:ins>
      <w:ins w:id="205" w:author="Pannetier, Theo" w:date="2024-06-04T17:43:00Z">
        <w:r>
          <w:t>evolvable</w:t>
        </w:r>
      </w:ins>
      <w:ins w:id="206" w:author="Pannetier, Theo" w:date="2024-06-04T17:42:00Z">
        <w:r>
          <w:t xml:space="preserve"> traits controlling emigration, transfer and settlement</w:t>
        </w:r>
      </w:ins>
      <w:ins w:id="207" w:author="Pannetier, Theo" w:date="2024-06-04T17:56:00Z">
        <w:r w:rsidR="00D57758">
          <w:t>, n</w:t>
        </w:r>
      </w:ins>
      <w:ins w:id="208" w:author="Pannetier, Theo" w:date="2024-06-04T17:48:00Z">
        <w:r>
          <w:t>amely:</w:t>
        </w:r>
      </w:ins>
    </w:p>
    <w:p w14:paraId="5BD6A315" w14:textId="3B029C0C" w:rsidR="00EE659A" w:rsidRDefault="00EE659A" w:rsidP="00EE659A">
      <w:pPr>
        <w:rPr>
          <w:ins w:id="209" w:author="Pannetier, Theo" w:date="2024-06-04T17:43:00Z"/>
        </w:rPr>
      </w:pPr>
      <w:ins w:id="210" w:author="Pannetier, Theo" w:date="2024-06-04T17:46:00Z">
        <w:r w:rsidRPr="00EE659A">
          <w:rPr>
            <w:b/>
            <w:bCs/>
            <w:rPrChange w:id="211" w:author="Pannetier, Theo" w:date="2024-06-04T17:46:00Z">
              <w:rPr/>
            </w:rPrChange>
          </w:rPr>
          <w:t>Emigration</w:t>
        </w:r>
      </w:ins>
      <w:ins w:id="212" w:author="Pannetier, Theo" w:date="2024-06-04T17:59:00Z">
        <w:r w:rsidR="00D57758">
          <w:rPr>
            <w:b/>
            <w:bCs/>
          </w:rPr>
          <w:t xml:space="preserve"> </w:t>
        </w:r>
        <w:r w:rsidR="00D57758" w:rsidRPr="00D57758">
          <w:rPr>
            <w:b/>
            <w:bCs/>
          </w:rPr>
          <w:t>(♀♂)</w:t>
        </w:r>
      </w:ins>
    </w:p>
    <w:p w14:paraId="0875866E" w14:textId="6D1092F8" w:rsidR="00EE659A" w:rsidRDefault="00EE659A" w:rsidP="00EE659A">
      <w:pPr>
        <w:pStyle w:val="ListParagraph"/>
        <w:numPr>
          <w:ilvl w:val="0"/>
          <w:numId w:val="70"/>
        </w:numPr>
        <w:rPr>
          <w:ins w:id="213" w:author="Pannetier, Theo" w:date="2024-06-04T17:43:00Z"/>
        </w:rPr>
      </w:pPr>
      <w:ins w:id="214" w:author="Pannetier, Theo" w:date="2024-06-04T17:43:00Z">
        <w:r>
          <w:t>The probability of emigration D</w:t>
        </w:r>
        <w:r w:rsidRPr="00D57758">
          <w:rPr>
            <w:vertAlign w:val="subscript"/>
            <w:rPrChange w:id="215" w:author="Pannetier, Theo" w:date="2024-06-04T17:58:00Z">
              <w:rPr/>
            </w:rPrChange>
          </w:rPr>
          <w:t>0</w:t>
        </w:r>
      </w:ins>
    </w:p>
    <w:p w14:paraId="060FADAB" w14:textId="70A84A4D" w:rsidR="00EE659A" w:rsidRDefault="00EE659A" w:rsidP="00EE659A">
      <w:pPr>
        <w:pStyle w:val="ListParagraph"/>
        <w:numPr>
          <w:ilvl w:val="0"/>
          <w:numId w:val="70"/>
        </w:numPr>
        <w:rPr>
          <w:ins w:id="216" w:author="Pannetier, Theo" w:date="2024-06-04T17:44:00Z"/>
        </w:rPr>
      </w:pPr>
      <w:ins w:id="217" w:author="Pannetier, Theo" w:date="2024-06-04T17:44:00Z">
        <w:r>
          <w:t>The slope of the density-dependent emigration function</w:t>
        </w:r>
      </w:ins>
    </w:p>
    <w:p w14:paraId="1412D509" w14:textId="3C4D825A" w:rsidR="00EE659A" w:rsidRDefault="00EE659A" w:rsidP="00EE659A">
      <w:pPr>
        <w:pStyle w:val="ListParagraph"/>
        <w:numPr>
          <w:ilvl w:val="0"/>
          <w:numId w:val="70"/>
        </w:numPr>
        <w:rPr>
          <w:ins w:id="218" w:author="Pannetier, Theo" w:date="2024-06-04T17:46:00Z"/>
        </w:rPr>
      </w:pPr>
      <w:ins w:id="219" w:author="Pannetier, Theo" w:date="2024-06-04T17:44:00Z">
        <w:r>
          <w:t>The density threshold of the density-dependent emigration function</w:t>
        </w:r>
      </w:ins>
    </w:p>
    <w:p w14:paraId="5E7E8191" w14:textId="1DF278C9" w:rsidR="00EE659A" w:rsidRPr="00D57758" w:rsidRDefault="00EE659A">
      <w:pPr>
        <w:rPr>
          <w:ins w:id="220" w:author="Pannetier, Theo" w:date="2024-06-04T17:44:00Z"/>
          <w:b/>
          <w:bCs/>
          <w:rPrChange w:id="221" w:author="Pannetier, Theo" w:date="2024-06-04T17:56:00Z">
            <w:rPr>
              <w:ins w:id="222" w:author="Pannetier, Theo" w:date="2024-06-04T17:44:00Z"/>
            </w:rPr>
          </w:rPrChange>
        </w:rPr>
        <w:pPrChange w:id="223" w:author="Pannetier, Theo" w:date="2024-06-04T17:46:00Z">
          <w:pPr>
            <w:pStyle w:val="ListParagraph"/>
            <w:numPr>
              <w:numId w:val="70"/>
            </w:numPr>
            <w:ind w:left="720" w:hanging="360"/>
          </w:pPr>
        </w:pPrChange>
      </w:pPr>
      <w:ins w:id="224" w:author="Pannetier, Theo" w:date="2024-06-04T17:46:00Z">
        <w:r w:rsidRPr="00D57758">
          <w:rPr>
            <w:b/>
            <w:bCs/>
            <w:rPrChange w:id="225" w:author="Pannetier, Theo" w:date="2024-06-04T17:56:00Z">
              <w:rPr/>
            </w:rPrChange>
          </w:rPr>
          <w:t>Tra</w:t>
        </w:r>
      </w:ins>
      <w:ins w:id="226" w:author="Pannetier, Theo" w:date="2024-06-04T17:47:00Z">
        <w:r w:rsidRPr="00D57758">
          <w:rPr>
            <w:b/>
            <w:bCs/>
            <w:rPrChange w:id="227" w:author="Pannetier, Theo" w:date="2024-06-04T17:56:00Z">
              <w:rPr/>
            </w:rPrChange>
          </w:rPr>
          <w:t>nsfer using kernels</w:t>
        </w:r>
      </w:ins>
      <w:ins w:id="228" w:author="Pannetier, Theo" w:date="2024-06-04T17:59:00Z">
        <w:r w:rsidR="00D57758">
          <w:rPr>
            <w:b/>
            <w:bCs/>
          </w:rPr>
          <w:t xml:space="preserve"> </w:t>
        </w:r>
        <w:r w:rsidR="00D57758" w:rsidRPr="00D57758">
          <w:rPr>
            <w:b/>
            <w:bCs/>
          </w:rPr>
          <w:t>(♀♂)</w:t>
        </w:r>
      </w:ins>
    </w:p>
    <w:p w14:paraId="5D6E654D" w14:textId="156D689E" w:rsidR="00EE659A" w:rsidRDefault="00EE659A" w:rsidP="00EE659A">
      <w:pPr>
        <w:pStyle w:val="ListParagraph"/>
        <w:numPr>
          <w:ilvl w:val="0"/>
          <w:numId w:val="70"/>
        </w:numPr>
        <w:rPr>
          <w:ins w:id="229" w:author="Pannetier, Theo" w:date="2024-06-04T17:45:00Z"/>
        </w:rPr>
      </w:pPr>
      <w:ins w:id="230" w:author="Pannetier, Theo" w:date="2024-06-04T17:45:00Z">
        <w:r>
          <w:t>The mean parameter</w:t>
        </w:r>
      </w:ins>
      <w:ins w:id="231" w:author="Pannetier, Theo" w:date="2024-06-04T17:46:00Z">
        <w:r>
          <w:t>(s)</w:t>
        </w:r>
      </w:ins>
      <w:ins w:id="232" w:author="Pannetier, Theo" w:date="2024-06-04T17:45:00Z">
        <w:r>
          <w:t xml:space="preserve"> of the</w:t>
        </w:r>
      </w:ins>
      <w:ins w:id="233" w:author="Pannetier, Theo" w:date="2024-06-04T17:46:00Z">
        <w:r>
          <w:t xml:space="preserve"> (two)</w:t>
        </w:r>
      </w:ins>
      <w:ins w:id="234" w:author="Pannetier, Theo" w:date="2024-06-04T17:45:00Z">
        <w:r>
          <w:t xml:space="preserve"> dispersal kernel(s)</w:t>
        </w:r>
      </w:ins>
    </w:p>
    <w:p w14:paraId="056763EF" w14:textId="49F86182" w:rsidR="00EE659A" w:rsidRDefault="00EE659A" w:rsidP="00EE659A">
      <w:pPr>
        <w:pStyle w:val="ListParagraph"/>
        <w:numPr>
          <w:ilvl w:val="0"/>
          <w:numId w:val="70"/>
        </w:numPr>
        <w:rPr>
          <w:ins w:id="235" w:author="Pannetier, Theo" w:date="2024-06-04T17:47:00Z"/>
        </w:rPr>
      </w:pPr>
      <w:ins w:id="236" w:author="Pannetier, Theo" w:date="2024-06-04T17:46:00Z">
        <w:r>
          <w:t xml:space="preserve">The probability of </w:t>
        </w:r>
      </w:ins>
      <w:ins w:id="237" w:author="Pannetier, Theo" w:date="2024-06-04T17:47:00Z">
        <w:r>
          <w:t>using the first kernel</w:t>
        </w:r>
      </w:ins>
    </w:p>
    <w:p w14:paraId="48A86D91" w14:textId="76AB31D6" w:rsidR="00EE659A" w:rsidRPr="00D57758" w:rsidRDefault="00EE659A">
      <w:pPr>
        <w:rPr>
          <w:ins w:id="238" w:author="Pannetier, Theo" w:date="2024-06-04T17:47:00Z"/>
          <w:b/>
          <w:bCs/>
          <w:rPrChange w:id="239" w:author="Pannetier, Theo" w:date="2024-06-04T17:56:00Z">
            <w:rPr>
              <w:ins w:id="240" w:author="Pannetier, Theo" w:date="2024-06-04T17:47:00Z"/>
            </w:rPr>
          </w:rPrChange>
        </w:rPr>
        <w:pPrChange w:id="241" w:author="Pannetier, Theo" w:date="2024-06-04T17:47:00Z">
          <w:pPr>
            <w:pStyle w:val="ListParagraph"/>
            <w:numPr>
              <w:numId w:val="70"/>
            </w:numPr>
            <w:ind w:left="720" w:hanging="360"/>
          </w:pPr>
        </w:pPrChange>
      </w:pPr>
      <w:ins w:id="242" w:author="Pannetier, Theo" w:date="2024-06-04T17:47:00Z">
        <w:r w:rsidRPr="00D57758">
          <w:rPr>
            <w:b/>
            <w:bCs/>
            <w:rPrChange w:id="243" w:author="Pannetier, Theo" w:date="2024-06-04T17:56:00Z">
              <w:rPr/>
            </w:rPrChange>
          </w:rPr>
          <w:lastRenderedPageBreak/>
          <w:t xml:space="preserve">Transfer using </w:t>
        </w:r>
      </w:ins>
      <w:ins w:id="244" w:author="Pannetier, Theo" w:date="2024-06-04T17:48:00Z">
        <w:r w:rsidRPr="00D57758">
          <w:rPr>
            <w:b/>
            <w:bCs/>
            <w:rPrChange w:id="245" w:author="Pannetier, Theo" w:date="2024-06-04T17:56:00Z">
              <w:rPr/>
            </w:rPrChange>
          </w:rPr>
          <w:t>the stochastic movement simulator</w:t>
        </w:r>
      </w:ins>
      <w:ins w:id="246" w:author="Pannetier, Theo" w:date="2024-06-04T17:49:00Z">
        <w:r w:rsidRPr="00D57758">
          <w:rPr>
            <w:b/>
            <w:bCs/>
            <w:rPrChange w:id="247" w:author="Pannetier, Theo" w:date="2024-06-04T17:56:00Z">
              <w:rPr/>
            </w:rPrChange>
          </w:rPr>
          <w:t xml:space="preserve"> (SMS)</w:t>
        </w:r>
      </w:ins>
    </w:p>
    <w:p w14:paraId="1E50D481" w14:textId="41355B92" w:rsidR="00EE659A" w:rsidRDefault="00EE659A" w:rsidP="00EE659A">
      <w:pPr>
        <w:pStyle w:val="ListParagraph"/>
        <w:numPr>
          <w:ilvl w:val="0"/>
          <w:numId w:val="70"/>
        </w:numPr>
        <w:rPr>
          <w:ins w:id="248" w:author="Pannetier, Theo" w:date="2024-06-04T17:51:00Z"/>
        </w:rPr>
      </w:pPr>
      <w:ins w:id="249" w:author="Pannetier, Theo" w:date="2024-06-04T17:47:00Z">
        <w:r>
          <w:t xml:space="preserve">The </w:t>
        </w:r>
      </w:ins>
      <w:ins w:id="250" w:author="Pannetier, Theo" w:date="2024-06-04T17:51:00Z">
        <w:r w:rsidR="00D57758">
          <w:t>directional persistence of the individual</w:t>
        </w:r>
      </w:ins>
    </w:p>
    <w:p w14:paraId="646C97F9" w14:textId="7928AFF2" w:rsidR="00D57758" w:rsidRDefault="00D57758" w:rsidP="00EE659A">
      <w:pPr>
        <w:pStyle w:val="ListParagraph"/>
        <w:numPr>
          <w:ilvl w:val="0"/>
          <w:numId w:val="70"/>
        </w:numPr>
        <w:rPr>
          <w:ins w:id="251" w:author="Pannetier, Theo" w:date="2024-06-04T17:55:00Z"/>
        </w:rPr>
      </w:pPr>
      <w:ins w:id="252" w:author="Pannetier, Theo" w:date="2024-06-04T17:51:00Z">
        <w:r>
          <w:t xml:space="preserve">The </w:t>
        </w:r>
      </w:ins>
      <w:ins w:id="253" w:author="Pannetier, Theo" w:date="2024-06-04T17:56:00Z">
        <w:r>
          <w:t>goal</w:t>
        </w:r>
      </w:ins>
      <w:ins w:id="254" w:author="Pannetier, Theo" w:date="2024-06-04T17:55:00Z">
        <w:r>
          <w:t xml:space="preserve"> bias, that is the tendency for an individual to move away from its natal patch</w:t>
        </w:r>
      </w:ins>
    </w:p>
    <w:p w14:paraId="74A71F4F" w14:textId="79DE75E5" w:rsidR="00D57758" w:rsidRDefault="00D57758" w:rsidP="00EE659A">
      <w:pPr>
        <w:pStyle w:val="ListParagraph"/>
        <w:numPr>
          <w:ilvl w:val="0"/>
          <w:numId w:val="70"/>
        </w:numPr>
        <w:rPr>
          <w:ins w:id="255" w:author="Pannetier, Theo" w:date="2024-06-04T17:55:00Z"/>
        </w:rPr>
      </w:pPr>
      <w:ins w:id="256" w:author="Pannetier, Theo" w:date="2024-06-04T17:55:00Z">
        <w:r>
          <w:t>The slope of the distance-dependent decay of the goal bias</w:t>
        </w:r>
      </w:ins>
    </w:p>
    <w:p w14:paraId="7E21FBCE" w14:textId="19D5BDCA" w:rsidR="00D57758" w:rsidRDefault="00D57758" w:rsidP="00EE659A">
      <w:pPr>
        <w:pStyle w:val="ListParagraph"/>
        <w:numPr>
          <w:ilvl w:val="0"/>
          <w:numId w:val="70"/>
        </w:numPr>
        <w:rPr>
          <w:ins w:id="257" w:author="Pannetier, Theo" w:date="2024-06-04T17:49:00Z"/>
        </w:rPr>
      </w:pPr>
      <w:ins w:id="258" w:author="Pannetier, Theo" w:date="2024-06-04T17:56:00Z">
        <w:r>
          <w:t>The distance threshold of the distance-dependent decay of the goal bias</w:t>
        </w:r>
      </w:ins>
    </w:p>
    <w:p w14:paraId="36A307D3" w14:textId="2BB8A6A0" w:rsidR="00EE659A" w:rsidRPr="00D57758" w:rsidRDefault="00EE659A" w:rsidP="00EE659A">
      <w:pPr>
        <w:rPr>
          <w:ins w:id="259" w:author="Pannetier, Theo" w:date="2024-06-04T17:49:00Z"/>
          <w:b/>
          <w:bCs/>
          <w:rPrChange w:id="260" w:author="Pannetier, Theo" w:date="2024-06-04T17:56:00Z">
            <w:rPr>
              <w:ins w:id="261" w:author="Pannetier, Theo" w:date="2024-06-04T17:49:00Z"/>
            </w:rPr>
          </w:rPrChange>
        </w:rPr>
      </w:pPr>
      <w:ins w:id="262" w:author="Pannetier, Theo" w:date="2024-06-04T17:49:00Z">
        <w:r w:rsidRPr="00D57758">
          <w:rPr>
            <w:b/>
            <w:bCs/>
            <w:rPrChange w:id="263" w:author="Pannetier, Theo" w:date="2024-06-04T17:56:00Z">
              <w:rPr/>
            </w:rPrChange>
          </w:rPr>
          <w:t>Transfer using a correlated random walk (CRW)</w:t>
        </w:r>
      </w:ins>
    </w:p>
    <w:p w14:paraId="1F86D3A2" w14:textId="06135308" w:rsidR="00EE659A" w:rsidRDefault="00EE659A" w:rsidP="00EE659A">
      <w:pPr>
        <w:pStyle w:val="ListParagraph"/>
        <w:numPr>
          <w:ilvl w:val="0"/>
          <w:numId w:val="70"/>
        </w:numPr>
        <w:rPr>
          <w:ins w:id="264" w:author="Pannetier, Theo" w:date="2024-06-04T17:50:00Z"/>
        </w:rPr>
      </w:pPr>
      <w:ins w:id="265" w:author="Pannetier, Theo" w:date="2024-06-04T17:49:00Z">
        <w:r>
          <w:t xml:space="preserve">The </w:t>
        </w:r>
      </w:ins>
      <w:ins w:id="266" w:author="Pannetier, Theo" w:date="2024-06-04T17:50:00Z">
        <w:r>
          <w:t>length of a single transfer step</w:t>
        </w:r>
      </w:ins>
    </w:p>
    <w:p w14:paraId="48A090B5" w14:textId="6E1612BC" w:rsidR="00EE659A" w:rsidRDefault="00EE659A" w:rsidP="00EE659A">
      <w:pPr>
        <w:pStyle w:val="ListParagraph"/>
        <w:numPr>
          <w:ilvl w:val="0"/>
          <w:numId w:val="70"/>
        </w:numPr>
        <w:rPr>
          <w:ins w:id="267" w:author="Pannetier, Theo" w:date="2024-06-04T17:57:00Z"/>
        </w:rPr>
      </w:pPr>
      <w:ins w:id="268" w:author="Pannetier, Theo" w:date="2024-06-04T17:50:00Z">
        <w:r>
          <w:t xml:space="preserve">The </w:t>
        </w:r>
        <w:r w:rsidR="00D57758">
          <w:t xml:space="preserve">angle </w:t>
        </w:r>
        <w:r>
          <w:t xml:space="preserve">correlation parameter </w:t>
        </w:r>
        <w:r w:rsidR="00D57758">
          <w:t>of the random walk</w:t>
        </w:r>
      </w:ins>
    </w:p>
    <w:p w14:paraId="16BAA14A" w14:textId="3DD6FB5B" w:rsidR="00D57758" w:rsidRPr="00D57758" w:rsidRDefault="00D57758">
      <w:pPr>
        <w:rPr>
          <w:ins w:id="269" w:author="Pannetier, Theo" w:date="2024-06-04T17:57:00Z"/>
          <w:b/>
          <w:bCs/>
          <w:rPrChange w:id="270" w:author="Pannetier, Theo" w:date="2024-06-04T17:57:00Z">
            <w:rPr>
              <w:ins w:id="271" w:author="Pannetier, Theo" w:date="2024-06-04T17:57:00Z"/>
            </w:rPr>
          </w:rPrChange>
        </w:rPr>
        <w:pPrChange w:id="272" w:author="Pannetier, Theo" w:date="2024-06-04T17:57:00Z">
          <w:pPr>
            <w:pStyle w:val="ListParagraph"/>
            <w:numPr>
              <w:numId w:val="70"/>
            </w:numPr>
            <w:ind w:left="720" w:hanging="360"/>
          </w:pPr>
        </w:pPrChange>
      </w:pPr>
      <w:ins w:id="273" w:author="Pannetier, Theo" w:date="2024-06-04T17:57:00Z">
        <w:r w:rsidRPr="00D57758">
          <w:rPr>
            <w:b/>
            <w:bCs/>
            <w:rPrChange w:id="274" w:author="Pannetier, Theo" w:date="2024-06-04T17:57:00Z">
              <w:rPr/>
            </w:rPrChange>
          </w:rPr>
          <w:t>Settlement</w:t>
        </w:r>
      </w:ins>
      <w:ins w:id="275" w:author="Pannetier, Theo" w:date="2024-06-04T17:58:00Z">
        <w:r>
          <w:rPr>
            <w:b/>
            <w:bCs/>
          </w:rPr>
          <w:t xml:space="preserve"> </w:t>
        </w:r>
      </w:ins>
      <w:ins w:id="276" w:author="Pannetier, Theo" w:date="2024-06-04T17:59:00Z">
        <w:r w:rsidRPr="00D57758">
          <w:rPr>
            <w:b/>
            <w:bCs/>
          </w:rPr>
          <w:t>(♀♂)</w:t>
        </w:r>
      </w:ins>
    </w:p>
    <w:p w14:paraId="37F0EEF7" w14:textId="36D7FC7C" w:rsidR="00D57758" w:rsidRDefault="00D57758" w:rsidP="00EE659A">
      <w:pPr>
        <w:pStyle w:val="ListParagraph"/>
        <w:numPr>
          <w:ilvl w:val="0"/>
          <w:numId w:val="70"/>
        </w:numPr>
        <w:rPr>
          <w:ins w:id="277" w:author="Pannetier, Theo" w:date="2024-06-04T17:57:00Z"/>
        </w:rPr>
      </w:pPr>
      <w:ins w:id="278" w:author="Pannetier, Theo" w:date="2024-06-04T17:57:00Z">
        <w:r>
          <w:t>The probability of settlement S</w:t>
        </w:r>
        <w:r w:rsidRPr="00D57758">
          <w:rPr>
            <w:vertAlign w:val="subscript"/>
            <w:rPrChange w:id="279" w:author="Pannetier, Theo" w:date="2024-06-04T17:58:00Z">
              <w:rPr/>
            </w:rPrChange>
          </w:rPr>
          <w:t>0</w:t>
        </w:r>
      </w:ins>
    </w:p>
    <w:p w14:paraId="22CCD6C3" w14:textId="7CF975B3" w:rsidR="00D57758" w:rsidRDefault="00D57758" w:rsidP="00D57758">
      <w:pPr>
        <w:pStyle w:val="ListParagraph"/>
        <w:numPr>
          <w:ilvl w:val="0"/>
          <w:numId w:val="70"/>
        </w:numPr>
        <w:rPr>
          <w:ins w:id="280" w:author="Pannetier, Theo" w:date="2024-06-04T17:58:00Z"/>
        </w:rPr>
      </w:pPr>
      <w:ins w:id="281" w:author="Pannetier, Theo" w:date="2024-06-04T17:58:00Z">
        <w:r>
          <w:t>The slope of the density-dependent settlement function</w:t>
        </w:r>
      </w:ins>
    </w:p>
    <w:p w14:paraId="7DBE80C2" w14:textId="632147CC" w:rsidR="00D57758" w:rsidRDefault="00D57758" w:rsidP="00D57758">
      <w:pPr>
        <w:pStyle w:val="ListParagraph"/>
        <w:numPr>
          <w:ilvl w:val="0"/>
          <w:numId w:val="70"/>
        </w:numPr>
        <w:rPr>
          <w:ins w:id="282" w:author="Pannetier, Theo" w:date="2024-06-04T17:47:00Z"/>
        </w:rPr>
      </w:pPr>
      <w:ins w:id="283" w:author="Pannetier, Theo" w:date="2024-06-04T17:58:00Z">
        <w:r>
          <w:t>The density threshold of the density-dependent settlement function</w:t>
        </w:r>
      </w:ins>
    </w:p>
    <w:p w14:paraId="303428F3" w14:textId="433F0CCF" w:rsidR="00EE659A" w:rsidRDefault="00EE659A" w:rsidP="00EE659A">
      <w:pPr>
        <w:rPr>
          <w:ins w:id="284" w:author="Pannetier, Theo" w:date="2024-06-04T18:02:00Z"/>
        </w:rPr>
      </w:pPr>
      <w:ins w:id="285" w:author="Pannetier, Theo" w:date="2024-06-04T17:48:00Z">
        <w:r>
          <w:t xml:space="preserve">Traits marked with </w:t>
        </w:r>
      </w:ins>
      <w:ins w:id="286" w:author="Pannetier, Theo" w:date="2024-06-04T17:59:00Z">
        <w:r w:rsidR="00D57758" w:rsidRPr="00D57758">
          <w:rPr>
            <w:b/>
            <w:bCs/>
          </w:rPr>
          <w:t>♀♂</w:t>
        </w:r>
        <w:r w:rsidR="00D57758">
          <w:rPr>
            <w:b/>
            <w:bCs/>
          </w:rPr>
          <w:t xml:space="preserve"> </w:t>
        </w:r>
        <w:r w:rsidR="00D57758">
          <w:t>can</w:t>
        </w:r>
      </w:ins>
      <w:ins w:id="287" w:author="Pannetier, Theo" w:date="2024-06-04T18:03:00Z">
        <w:r w:rsidR="006A113F">
          <w:t xml:space="preserve"> additionally</w:t>
        </w:r>
      </w:ins>
      <w:ins w:id="288" w:author="Pannetier, Theo" w:date="2024-06-04T17:59:00Z">
        <w:r w:rsidR="00D57758">
          <w:t xml:space="preserve"> be made sex-dependent</w:t>
        </w:r>
      </w:ins>
      <w:ins w:id="289" w:author="Pannetier, Theo" w:date="2024-06-04T18:00:00Z">
        <w:r w:rsidR="00D57758">
          <w:t xml:space="preserve">, </w:t>
        </w:r>
      </w:ins>
      <w:ins w:id="290" w:author="Pannetier, Theo" w:date="2024-06-04T18:01:00Z">
        <w:r w:rsidR="006A113F">
          <w:t xml:space="preserve">in which case a male and female version of the trait are specified and evolve independently, expressing only </w:t>
        </w:r>
      </w:ins>
      <w:ins w:id="291" w:author="Pannetier, Theo" w:date="2024-06-04T18:02:00Z">
        <w:r w:rsidR="006A113F">
          <w:t>for</w:t>
        </w:r>
      </w:ins>
      <w:ins w:id="292" w:author="Pannetier, Theo" w:date="2024-06-04T18:01:00Z">
        <w:r w:rsidR="006A113F">
          <w:t xml:space="preserve"> the corresponding sex.</w:t>
        </w:r>
      </w:ins>
    </w:p>
    <w:p w14:paraId="63DBF95A" w14:textId="25CD5628" w:rsidR="006A113F" w:rsidRPr="00D57758" w:rsidRDefault="006A113F" w:rsidP="00EE659A">
      <w:pPr>
        <w:rPr>
          <w:ins w:id="293" w:author="Pannetier, Theo" w:date="2024-06-04T17:42:00Z"/>
        </w:rPr>
      </w:pPr>
      <w:ins w:id="294" w:author="Pannetier, Theo" w:date="2024-06-04T18:02:00Z">
        <w:r>
          <w:t xml:space="preserve">Traits </w:t>
        </w:r>
      </w:ins>
      <w:ins w:id="295" w:author="Pannetier, Theo" w:date="2024-06-04T18:03:00Z">
        <w:r>
          <w:t>set</w:t>
        </w:r>
      </w:ins>
      <w:ins w:id="296" w:author="Pannetier, Theo" w:date="2024-06-04T18:02:00Z">
        <w:r>
          <w:t xml:space="preserve"> to </w:t>
        </w:r>
      </w:ins>
      <w:ins w:id="297" w:author="Pannetier, Theo" w:date="2024-06-04T18:03:00Z">
        <w:r>
          <w:t xml:space="preserve">evolve </w:t>
        </w:r>
      </w:ins>
      <w:ins w:id="298" w:author="Pannetier, Theo" w:date="2024-06-04T18:02:00Z">
        <w:r>
          <w:t xml:space="preserve">cannot </w:t>
        </w:r>
      </w:ins>
      <w:ins w:id="299" w:author="Pannetier, Theo" w:date="2024-06-04T18:03:00Z">
        <w:r>
          <w:t xml:space="preserve">simultaneously </w:t>
        </w:r>
      </w:ins>
      <w:ins w:id="300" w:author="Pannetier, Theo" w:date="2024-06-04T18:02:00Z">
        <w:r>
          <w:t>be stage-dependent.</w:t>
        </w:r>
      </w:ins>
    </w:p>
    <w:p w14:paraId="19034A94" w14:textId="656E9FC3" w:rsidR="00D57758" w:rsidRDefault="00D57758" w:rsidP="00EE659A">
      <w:pPr>
        <w:rPr>
          <w:ins w:id="301" w:author="Pannetier, Theo" w:date="2024-06-04T17:53:00Z"/>
        </w:rPr>
      </w:pPr>
      <w:ins w:id="302" w:author="Pannetier, Theo" w:date="2024-06-04T17:53:00Z">
        <w:r>
          <w:t>The alleles of each trait</w:t>
        </w:r>
      </w:ins>
      <w:ins w:id="303" w:author="Pannetier, Theo" w:date="2024-06-04T17:42:00Z">
        <w:r w:rsidR="00EE659A">
          <w:t xml:space="preserve"> can be expressed according to an additive model (allele values across all loci are summed) or be averaged. </w:t>
        </w:r>
      </w:ins>
    </w:p>
    <w:p w14:paraId="72B3A49D" w14:textId="19A9821B" w:rsidR="00D57758" w:rsidRDefault="00D57758" w:rsidP="00EE659A">
      <w:pPr>
        <w:rPr>
          <w:ins w:id="304" w:author="Pannetier, Theo" w:date="2024-06-04T17:53:00Z"/>
        </w:rPr>
      </w:pPr>
      <w:ins w:id="305" w:author="Pannetier, Theo" w:date="2024-06-04T17:54:00Z">
        <w:r>
          <w:t>Mutations are additive and</w:t>
        </w:r>
      </w:ins>
      <w:ins w:id="306" w:author="Pannetier, Theo" w:date="2024-06-04T17:42:00Z">
        <w:r w:rsidR="00EE659A">
          <w:t xml:space="preserve"> can be sampled in either a normal or uniform distribution. </w:t>
        </w:r>
      </w:ins>
      <w:ins w:id="307" w:author="Pannetier, Theo" w:date="2024-06-04T17:54:00Z">
        <w:r>
          <w:t>Initial allele values are sampled in a normal or uniform distribution.</w:t>
        </w:r>
      </w:ins>
    </w:p>
    <w:p w14:paraId="1610CE0D" w14:textId="14641A7A" w:rsidR="00EE659A" w:rsidRDefault="00EE659A" w:rsidP="00EE659A">
      <w:pPr>
        <w:rPr>
          <w:ins w:id="308" w:author="Pannetier, Theo" w:date="2024-06-04T17:53:00Z"/>
        </w:rPr>
      </w:pPr>
      <w:ins w:id="309" w:author="Pannetier, Theo" w:date="2024-06-04T17:42:00Z">
        <w:r>
          <w:t>All evolving dispersal trait parameters can be sex-specific except for movement processes (as previously), in which case the initial distribution, mutation distribution and mode of distribution can differ between males and females. The traits and parameters cannot be stage-specific.</w:t>
        </w:r>
      </w:ins>
    </w:p>
    <w:p w14:paraId="05796AE4" w14:textId="3B5D7772" w:rsidR="00EE659A" w:rsidRDefault="00D57758">
      <w:pPr>
        <w:rPr>
          <w:ins w:id="310" w:author="Pannetier, Theo" w:date="2024-06-04T17:29:00Z"/>
        </w:rPr>
        <w:pPrChange w:id="311" w:author="Pannetier, Theo" w:date="2024-06-04T20:02:00Z">
          <w:pPr>
            <w:pStyle w:val="ListParagraph"/>
            <w:numPr>
              <w:numId w:val="70"/>
            </w:numPr>
            <w:spacing w:after="160" w:line="259" w:lineRule="auto"/>
            <w:ind w:left="720" w:hanging="360"/>
            <w:contextualSpacing/>
            <w:jc w:val="left"/>
          </w:pPr>
        </w:pPrChange>
      </w:pPr>
      <w:ins w:id="312" w:author="Pannetier, Theo" w:date="2024-06-04T17:53:00Z">
        <w:r>
          <w:t xml:space="preserve">There is also an option for </w:t>
        </w:r>
      </w:ins>
      <w:ins w:id="313" w:author="Pannetier, Theo" w:date="2024-06-04T18:15:00Z">
        <w:r w:rsidR="008D3079">
          <w:t>each dispersal trait</w:t>
        </w:r>
      </w:ins>
      <w:ins w:id="314" w:author="Pannetier, Theo" w:date="2024-06-04T17:53:00Z">
        <w:r>
          <w:t xml:space="preserve"> to </w:t>
        </w:r>
        <w:r w:rsidRPr="00EE659A">
          <w:rPr>
            <w:b/>
            <w:bCs/>
          </w:rPr>
          <w:t>not</w:t>
        </w:r>
        <w:r>
          <w:t xml:space="preserve"> be inherited, that is, allele values are resampled from the initial distribution for every new individual.</w:t>
        </w:r>
      </w:ins>
    </w:p>
    <w:p w14:paraId="6EE6D41A" w14:textId="559F3E23" w:rsidR="00D41B10" w:rsidRPr="00CC483F" w:rsidRDefault="00D41B10" w:rsidP="00D41B10">
      <w:pPr>
        <w:pStyle w:val="Heading3"/>
        <w:numPr>
          <w:ilvl w:val="2"/>
          <w:numId w:val="14"/>
        </w:numPr>
        <w:rPr>
          <w:ins w:id="315" w:author="Pannetier, Theo" w:date="2024-06-04T20:02:00Z"/>
          <w:rFonts w:eastAsiaTheme="minorEastAsia"/>
        </w:rPr>
      </w:pPr>
      <w:ins w:id="316" w:author="Pannetier, Theo" w:date="2024-06-04T20:02:00Z">
        <w:r>
          <w:rPr>
            <w:rFonts w:eastAsiaTheme="minorEastAsia"/>
          </w:rPr>
          <w:t>Genetic fitness</w:t>
        </w:r>
        <w:r w:rsidRPr="00D123FB">
          <w:rPr>
            <w:rFonts w:eastAsiaTheme="minorEastAsia"/>
          </w:rPr>
          <w:t xml:space="preserve"> </w:t>
        </w:r>
        <w:r>
          <w:rPr>
            <w:rFonts w:eastAsiaTheme="minorEastAsia"/>
          </w:rPr>
          <w:t>traits</w:t>
        </w:r>
      </w:ins>
    </w:p>
    <w:p w14:paraId="0917FB43" w14:textId="6A821F0A" w:rsidR="00D41B10" w:rsidRDefault="00D41B10" w:rsidP="00D41B10">
      <w:pPr>
        <w:rPr>
          <w:ins w:id="317" w:author="Pannetier, Theo" w:date="2024-06-04T20:06:00Z"/>
        </w:rPr>
      </w:pPr>
      <w:ins w:id="318" w:author="Pannetier, Theo" w:date="2024-06-04T20:09:00Z">
        <w:r>
          <w:t xml:space="preserve">The alleles of genetic fitness traits represent deleterious mutations </w:t>
        </w:r>
      </w:ins>
      <w:ins w:id="319" w:author="Pannetier, Theo" w:date="2024-06-04T20:10:00Z">
        <w:r>
          <w:t>which combined expression reduce the viability of juveniles</w:t>
        </w:r>
      </w:ins>
      <w:ins w:id="320" w:author="Pannetier, Theo" w:date="2024-06-04T20:11:00Z">
        <w:r>
          <w:t>, i.e. the genetic load</w:t>
        </w:r>
      </w:ins>
      <w:ins w:id="321" w:author="Pannetier, Theo" w:date="2024-06-04T20:10:00Z">
        <w:r>
          <w:t xml:space="preserve">. </w:t>
        </w:r>
      </w:ins>
      <w:ins w:id="322" w:author="Pannetier, Theo" w:date="2024-06-04T20:04:00Z">
        <w:r>
          <w:t xml:space="preserve">Immediately after </w:t>
        </w:r>
      </w:ins>
      <w:ins w:id="323" w:author="Pannetier, Theo" w:date="2024-06-04T20:10:00Z">
        <w:r>
          <w:t>birth</w:t>
        </w:r>
      </w:ins>
      <w:ins w:id="324" w:author="Pannetier, Theo" w:date="2024-06-04T20:04:00Z">
        <w:r>
          <w:t xml:space="preserve">, all newly born </w:t>
        </w:r>
      </w:ins>
      <w:ins w:id="325" w:author="Pannetier, Theo" w:date="2024-06-04T20:10:00Z">
        <w:r>
          <w:t>individuals</w:t>
        </w:r>
      </w:ins>
      <w:ins w:id="326" w:author="Pannetier, Theo" w:date="2024-06-04T20:04:00Z">
        <w:r>
          <w:t xml:space="preserve"> are checked for viability</w:t>
        </w:r>
      </w:ins>
      <w:ins w:id="327" w:author="Pannetier, Theo" w:date="2024-06-04T20:05:00Z">
        <w:r>
          <w:t xml:space="preserve"> via a</w:t>
        </w:r>
      </w:ins>
      <w:ins w:id="328" w:author="Pannetier, Theo" w:date="2024-06-04T20:04:00Z">
        <w:r>
          <w:t xml:space="preserve"> Bernoulli trial</w:t>
        </w:r>
      </w:ins>
      <w:ins w:id="329" w:author="Pannetier, Theo" w:date="2024-06-04T20:06:00Z">
        <w:r>
          <w:t xml:space="preserve">. The probability of </w:t>
        </w:r>
      </w:ins>
      <w:ins w:id="330" w:author="Pannetier, Theo" w:date="2024-06-04T20:07:00Z">
        <w:r>
          <w:t>an</w:t>
        </w:r>
      </w:ins>
      <w:ins w:id="331" w:author="Pannetier, Theo" w:date="2024-06-04T20:06:00Z">
        <w:r>
          <w:t xml:space="preserve"> individual pass</w:t>
        </w:r>
      </w:ins>
      <w:ins w:id="332" w:author="Pannetier, Theo" w:date="2024-06-04T20:09:00Z">
        <w:r>
          <w:t>ing</w:t>
        </w:r>
      </w:ins>
      <w:ins w:id="333" w:author="Pannetier, Theo" w:date="2024-06-04T20:06:00Z">
        <w:r>
          <w:t xml:space="preserve"> the test and surviv</w:t>
        </w:r>
      </w:ins>
      <w:ins w:id="334" w:author="Pannetier, Theo" w:date="2024-06-04T20:09:00Z">
        <w:r>
          <w:t>ing</w:t>
        </w:r>
      </w:ins>
      <w:ins w:id="335" w:author="Pannetier, Theo" w:date="2024-06-04T20:06:00Z">
        <w:r>
          <w:t xml:space="preserve"> </w:t>
        </w:r>
      </w:ins>
      <w:ins w:id="336" w:author="Pannetier, Theo" w:date="2024-06-04T20:09:00Z">
        <w:r>
          <w:t xml:space="preserve">birth </w:t>
        </w:r>
      </w:ins>
      <w:ins w:id="337" w:author="Pannetier, Theo" w:date="2024-06-04T20:06:00Z">
        <w:r>
          <w:t>is equal to its genetic fitness.</w:t>
        </w:r>
      </w:ins>
    </w:p>
    <w:p w14:paraId="5BFB3D51" w14:textId="77777777" w:rsidR="005D1187" w:rsidRDefault="00D41B10" w:rsidP="00D41B10">
      <w:pPr>
        <w:rPr>
          <w:ins w:id="338" w:author="Pannetier, Theo" w:date="2024-06-04T20:15:00Z"/>
        </w:rPr>
      </w:pPr>
      <w:ins w:id="339" w:author="Pannetier, Theo" w:date="2024-06-04T20:04:00Z">
        <w:r>
          <w:lastRenderedPageBreak/>
          <w:t xml:space="preserve">Genetic fitness </w:t>
        </w:r>
      </w:ins>
      <w:ins w:id="340" w:author="Pannetier, Theo" w:date="2024-06-04T20:07:00Z">
        <w:r>
          <w:t>is</w:t>
        </w:r>
      </w:ins>
      <w:ins w:id="341" w:author="Pannetier, Theo" w:date="2024-06-04T20:04:00Z">
        <w:r>
          <w:t xml:space="preserve"> 1 by default</w:t>
        </w:r>
      </w:ins>
      <w:ins w:id="342" w:author="Pannetier, Theo" w:date="2024-06-04T20:07:00Z">
        <w:r>
          <w:t>,</w:t>
        </w:r>
      </w:ins>
      <w:ins w:id="343" w:author="Pannetier, Theo" w:date="2024-06-04T20:04:00Z">
        <w:r>
          <w:t xml:space="preserve"> but </w:t>
        </w:r>
      </w:ins>
      <w:ins w:id="344" w:author="Pannetier, Theo" w:date="2024-06-04T20:12:00Z">
        <w:r w:rsidR="005D1187">
          <w:t xml:space="preserve">every allele </w:t>
        </w:r>
      </w:ins>
      <w:ins w:id="345" w:author="Pannetier, Theo" w:date="2024-06-04T20:13:00Z">
        <w:r w:rsidR="005D1187">
          <w:t xml:space="preserve">reduces this value by an amount that depends on its </w:t>
        </w:r>
      </w:ins>
      <w:ins w:id="346" w:author="Pannetier, Theo" w:date="2024-06-04T20:14:00Z">
        <w:r w:rsidR="005D1187">
          <w:t>selection coefficient</w:t>
        </w:r>
      </w:ins>
      <w:ins w:id="347" w:author="Pannetier, Theo" w:date="2024-06-04T20:13:00Z">
        <w:r w:rsidR="005D1187">
          <w:t xml:space="preserve"> </w:t>
        </w:r>
        <w:r w:rsidR="005D1187" w:rsidRPr="005D1187">
          <w:rPr>
            <w:i/>
            <w:iCs/>
            <w:rPrChange w:id="348" w:author="Pannetier, Theo" w:date="2024-06-04T20:13:00Z">
              <w:rPr/>
            </w:rPrChange>
          </w:rPr>
          <w:t>s</w:t>
        </w:r>
      </w:ins>
      <w:ins w:id="349" w:author="Pannetier, Theo" w:date="2024-06-04T20:14:00Z">
        <w:r w:rsidR="005D1187">
          <w:t>,</w:t>
        </w:r>
      </w:ins>
      <w:ins w:id="350" w:author="Pannetier, Theo" w:date="2024-06-04T20:13:00Z">
        <w:r w:rsidR="005D1187">
          <w:t xml:space="preserve"> and </w:t>
        </w:r>
      </w:ins>
      <w:ins w:id="351" w:author="Pannetier, Theo" w:date="2024-06-04T20:14:00Z">
        <w:r w:rsidR="005D1187">
          <w:t xml:space="preserve">(for diploid systems) </w:t>
        </w:r>
      </w:ins>
      <w:ins w:id="352" w:author="Pannetier, Theo" w:date="2024-06-04T20:13:00Z">
        <w:r w:rsidR="005D1187">
          <w:t>the</w:t>
        </w:r>
      </w:ins>
      <w:ins w:id="353" w:author="Pannetier, Theo" w:date="2024-06-04T20:14:00Z">
        <w:r w:rsidR="005D1187">
          <w:t xml:space="preserve"> value of its </w:t>
        </w:r>
      </w:ins>
      <w:ins w:id="354" w:author="Pannetier, Theo" w:date="2024-06-04T20:13:00Z">
        <w:r w:rsidR="005D1187">
          <w:t xml:space="preserve">dominance coefficient </w:t>
        </w:r>
      </w:ins>
      <w:ins w:id="355" w:author="Pannetier, Theo" w:date="2024-06-04T20:14:00Z">
        <w:r w:rsidR="005D1187" w:rsidRPr="005D1187">
          <w:rPr>
            <w:i/>
            <w:iCs/>
            <w:rPrChange w:id="356" w:author="Pannetier, Theo" w:date="2024-06-04T20:15:00Z">
              <w:rPr/>
            </w:rPrChange>
          </w:rPr>
          <w:t>h</w:t>
        </w:r>
        <w:r w:rsidR="005D1187">
          <w:t xml:space="preserve"> relative to that of the other allele it is paired with.</w:t>
        </w:r>
      </w:ins>
    </w:p>
    <w:p w14:paraId="0A3C9B93" w14:textId="6AFCD81A" w:rsidR="00D41B10" w:rsidRDefault="005D1187">
      <w:pPr>
        <w:rPr>
          <w:ins w:id="357" w:author="Pannetier, Theo" w:date="2024-06-04T20:04:00Z"/>
        </w:rPr>
        <w:pPrChange w:id="358" w:author="Pannetier, Theo" w:date="2024-06-04T20:04:00Z">
          <w:pPr>
            <w:pStyle w:val="ListParagraph"/>
            <w:numPr>
              <w:numId w:val="14"/>
            </w:numPr>
            <w:ind w:left="432" w:hanging="432"/>
          </w:pPr>
        </w:pPrChange>
      </w:pPr>
      <w:ins w:id="359" w:author="Pannetier, Theo" w:date="2024-06-04T20:15:00Z">
        <w:r>
          <w:t>More precisely, the g</w:t>
        </w:r>
      </w:ins>
      <w:ins w:id="360" w:author="Pannetier, Theo" w:date="2024-06-04T20:04:00Z">
        <w:r w:rsidR="00D41B10">
          <w:t xml:space="preserve">enetic fitness </w:t>
        </w:r>
        <w:r w:rsidR="00D41B10" w:rsidRPr="005D1187">
          <w:rPr>
            <w:i/>
            <w:iCs/>
            <w:rPrChange w:id="361" w:author="Pannetier, Theo" w:date="2024-06-04T20:15:00Z">
              <w:rPr/>
            </w:rPrChange>
          </w:rPr>
          <w:t>W</w:t>
        </w:r>
        <w:r w:rsidR="00D41B10">
          <w:t xml:space="preserve"> of an individual is the product of the contributions </w:t>
        </w:r>
        <w:r w:rsidR="00D41B10" w:rsidRPr="005D1187">
          <w:rPr>
            <w:i/>
            <w:iCs/>
            <w:rPrChange w:id="362" w:author="Pannetier, Theo" w:date="2024-06-04T20:15:00Z">
              <w:rPr/>
            </w:rPrChange>
          </w:rPr>
          <w:t>w</w:t>
        </w:r>
        <w:r w:rsidR="00D41B10" w:rsidRPr="00D41B10">
          <w:rPr>
            <w:vertAlign w:val="subscript"/>
          </w:rPr>
          <w:t xml:space="preserve"> </w:t>
        </w:r>
        <w:r w:rsidR="00D41B10">
          <w:t xml:space="preserve">of each genetic load locus. The contribution </w:t>
        </w:r>
        <w:proofErr w:type="spellStart"/>
        <w:r w:rsidR="00D41B10" w:rsidRPr="005D1187">
          <w:rPr>
            <w:i/>
            <w:iCs/>
            <w:rPrChange w:id="363" w:author="Pannetier, Theo" w:date="2024-06-04T20:15:00Z">
              <w:rPr/>
            </w:rPrChange>
          </w:rPr>
          <w:t>w</w:t>
        </w:r>
        <w:r w:rsidR="00D41B10" w:rsidRPr="005D1187">
          <w:rPr>
            <w:i/>
            <w:iCs/>
            <w:vertAlign w:val="subscript"/>
            <w:rPrChange w:id="364" w:author="Pannetier, Theo" w:date="2024-06-04T20:15:00Z">
              <w:rPr>
                <w:vertAlign w:val="subscript"/>
              </w:rPr>
            </w:rPrChange>
          </w:rPr>
          <w:t>i</w:t>
        </w:r>
        <w:proofErr w:type="spellEnd"/>
        <w:r w:rsidR="00D41B10">
          <w:t xml:space="preserve"> of locus </w:t>
        </w:r>
        <w:proofErr w:type="spellStart"/>
        <w:r w:rsidR="00D41B10" w:rsidRPr="005D1187">
          <w:rPr>
            <w:i/>
            <w:iCs/>
            <w:rPrChange w:id="365" w:author="Pannetier, Theo" w:date="2024-06-04T20:16:00Z">
              <w:rPr/>
            </w:rPrChange>
          </w:rPr>
          <w:t>i</w:t>
        </w:r>
        <w:proofErr w:type="spellEnd"/>
        <w:r w:rsidR="00D41B10">
          <w:t xml:space="preserve"> with alleles A and B is:</w:t>
        </w:r>
      </w:ins>
    </w:p>
    <w:p w14:paraId="633DB2EB" w14:textId="404DA9ED" w:rsidR="005D1187" w:rsidRPr="005D1187" w:rsidRDefault="00000000" w:rsidP="005D1187">
      <w:pPr>
        <w:pStyle w:val="ListParagraph"/>
        <w:ind w:left="432"/>
        <w:rPr>
          <w:ins w:id="366" w:author="Pannetier, Theo" w:date="2024-06-04T20:16:00Z"/>
          <w:rFonts w:eastAsiaTheme="minorEastAsia"/>
        </w:rPr>
      </w:pPr>
      <m:oMathPara>
        <m:oMathParaPr>
          <m:jc m:val="center"/>
        </m:oMathParaPr>
        <m:oMath>
          <m:sSub>
            <m:sSubPr>
              <m:ctrlPr>
                <w:ins w:id="367" w:author="Pannetier, Theo" w:date="2024-06-04T20:04:00Z">
                  <w:rPr>
                    <w:rFonts w:ascii="Cambria Math" w:hAnsi="Cambria Math"/>
                    <w:i/>
                  </w:rPr>
                </w:ins>
              </m:ctrlPr>
            </m:sSubPr>
            <m:e>
              <m:r>
                <w:ins w:id="368" w:author="Pannetier, Theo" w:date="2024-06-04T20:04:00Z">
                  <w:rPr>
                    <w:rFonts w:ascii="Cambria Math" w:hAnsi="Cambria Math"/>
                  </w:rPr>
                  <m:t>w</m:t>
                </w:ins>
              </m:r>
            </m:e>
            <m:sub>
              <m:r>
                <w:ins w:id="369" w:author="Pannetier, Theo" w:date="2024-06-04T20:04:00Z">
                  <w:rPr>
                    <w:rFonts w:ascii="Cambria Math" w:hAnsi="Cambria Math"/>
                  </w:rPr>
                  <m:t>i</m:t>
                </w:ins>
              </m:r>
            </m:sub>
          </m:sSub>
          <m:r>
            <w:ins w:id="370" w:author="Pannetier, Theo" w:date="2024-06-04T20:04:00Z">
              <w:rPr>
                <w:rFonts w:ascii="Cambria Math" w:hAnsi="Cambria Math"/>
              </w:rPr>
              <m:t>= 1-</m:t>
            </w:ins>
          </m:r>
          <m:sSub>
            <m:sSubPr>
              <m:ctrlPr>
                <w:ins w:id="371" w:author="Pannetier, Theo" w:date="2024-06-04T20:04:00Z">
                  <w:rPr>
                    <w:rFonts w:ascii="Cambria Math" w:hAnsi="Cambria Math"/>
                    <w:i/>
                  </w:rPr>
                </w:ins>
              </m:ctrlPr>
            </m:sSubPr>
            <m:e>
              <m:sSub>
                <m:sSubPr>
                  <m:ctrlPr>
                    <w:ins w:id="372" w:author="Pannetier, Theo" w:date="2024-06-04T20:04:00Z">
                      <w:rPr>
                        <w:rFonts w:ascii="Cambria Math" w:hAnsi="Cambria Math"/>
                        <w:i/>
                      </w:rPr>
                    </w:ins>
                  </m:ctrlPr>
                </m:sSubPr>
                <m:e>
                  <m:r>
                    <w:ins w:id="373" w:author="Pannetier, Theo" w:date="2024-06-04T20:04:00Z">
                      <w:rPr>
                        <w:rFonts w:ascii="Cambria Math" w:hAnsi="Cambria Math"/>
                      </w:rPr>
                      <m:t>h</m:t>
                    </w:ins>
                  </m:r>
                </m:e>
                <m:sub>
                  <m:r>
                    <w:ins w:id="374" w:author="Pannetier, Theo" w:date="2024-06-04T20:04:00Z">
                      <w:rPr>
                        <w:rFonts w:ascii="Cambria Math" w:hAnsi="Cambria Math"/>
                      </w:rPr>
                      <m:t>i</m:t>
                    </w:ins>
                  </m:r>
                </m:sub>
              </m:sSub>
              <m:r>
                <w:ins w:id="375" w:author="Pannetier, Theo" w:date="2024-06-04T20:04:00Z">
                  <w:rPr>
                    <w:rFonts w:ascii="Cambria Math" w:hAnsi="Cambria Math"/>
                  </w:rPr>
                  <m:t>s</m:t>
                </w:ins>
              </m:r>
            </m:e>
            <m:sub>
              <m:r>
                <w:ins w:id="376" w:author="Pannetier, Theo" w:date="2024-06-04T20:04:00Z">
                  <w:rPr>
                    <w:rFonts w:ascii="Cambria Math" w:hAnsi="Cambria Math"/>
                  </w:rPr>
                  <m:t>A</m:t>
                </w:ins>
              </m:r>
            </m:sub>
          </m:sSub>
          <m:r>
            <w:ins w:id="377" w:author="Pannetier, Theo" w:date="2024-06-04T20:04:00Z">
              <w:rPr>
                <w:rFonts w:ascii="Cambria Math" w:hAnsi="Cambria Math"/>
              </w:rPr>
              <m:t>-(1-</m:t>
            </w:ins>
          </m:r>
          <m:sSub>
            <m:sSubPr>
              <m:ctrlPr>
                <w:ins w:id="378" w:author="Pannetier, Theo" w:date="2024-06-04T20:04:00Z">
                  <w:rPr>
                    <w:rFonts w:ascii="Cambria Math" w:hAnsi="Cambria Math"/>
                    <w:i/>
                  </w:rPr>
                </w:ins>
              </m:ctrlPr>
            </m:sSubPr>
            <m:e>
              <m:r>
                <w:ins w:id="379" w:author="Pannetier, Theo" w:date="2024-06-04T20:04:00Z">
                  <w:rPr>
                    <w:rFonts w:ascii="Cambria Math" w:hAnsi="Cambria Math"/>
                  </w:rPr>
                  <m:t>h</m:t>
                </w:ins>
              </m:r>
            </m:e>
            <m:sub>
              <m:r>
                <w:ins w:id="380" w:author="Pannetier, Theo" w:date="2024-06-04T20:04:00Z">
                  <w:rPr>
                    <w:rFonts w:ascii="Cambria Math" w:hAnsi="Cambria Math"/>
                  </w:rPr>
                  <m:t>i</m:t>
                </w:ins>
              </m:r>
            </m:sub>
          </m:sSub>
          <m:r>
            <w:ins w:id="381" w:author="Pannetier, Theo" w:date="2024-06-04T20:04:00Z">
              <w:rPr>
                <w:rFonts w:ascii="Cambria Math" w:hAnsi="Cambria Math"/>
              </w:rPr>
              <m:t>)</m:t>
            </w:ins>
          </m:r>
          <m:sSub>
            <m:sSubPr>
              <m:ctrlPr>
                <w:ins w:id="382" w:author="Pannetier, Theo" w:date="2024-06-04T20:04:00Z">
                  <w:rPr>
                    <w:rFonts w:ascii="Cambria Math" w:hAnsi="Cambria Math"/>
                    <w:i/>
                  </w:rPr>
                </w:ins>
              </m:ctrlPr>
            </m:sSubPr>
            <m:e>
              <m:r>
                <w:ins w:id="383" w:author="Pannetier, Theo" w:date="2024-06-04T20:04:00Z">
                  <w:rPr>
                    <w:rFonts w:ascii="Cambria Math" w:hAnsi="Cambria Math"/>
                  </w:rPr>
                  <m:t>s</m:t>
                </w:ins>
              </m:r>
            </m:e>
            <m:sub>
              <m:r>
                <w:ins w:id="384" w:author="Pannetier, Theo" w:date="2024-06-04T20:04:00Z">
                  <w:rPr>
                    <w:rFonts w:ascii="Cambria Math" w:hAnsi="Cambria Math"/>
                  </w:rPr>
                  <m:t>B</m:t>
                </w:ins>
              </m:r>
            </m:sub>
          </m:sSub>
        </m:oMath>
      </m:oMathPara>
    </w:p>
    <w:p w14:paraId="0DD112DE" w14:textId="77777777" w:rsidR="00D41B10" w:rsidRPr="005D1187" w:rsidRDefault="00000000">
      <w:pPr>
        <w:pStyle w:val="ListParagraph"/>
        <w:ind w:left="432"/>
        <w:rPr>
          <w:ins w:id="385" w:author="Pannetier, Theo" w:date="2024-06-04T20:04:00Z"/>
          <w:rFonts w:eastAsiaTheme="minorEastAsia"/>
        </w:rPr>
        <w:pPrChange w:id="386" w:author="Pannetier, Theo" w:date="2024-06-04T20:04:00Z">
          <w:pPr>
            <w:pStyle w:val="ListParagraph"/>
            <w:numPr>
              <w:numId w:val="14"/>
            </w:numPr>
            <w:ind w:left="432" w:hanging="432"/>
          </w:pPr>
        </w:pPrChange>
      </w:pPr>
      <m:oMathPara>
        <m:oMathParaPr>
          <m:jc m:val="center"/>
        </m:oMathParaPr>
        <m:oMath>
          <m:sSub>
            <m:sSubPr>
              <m:ctrlPr>
                <w:ins w:id="387" w:author="Pannetier, Theo" w:date="2024-06-04T20:04:00Z">
                  <w:rPr>
                    <w:rFonts w:ascii="Cambria Math" w:eastAsiaTheme="minorEastAsia" w:hAnsi="Cambria Math"/>
                    <w:i/>
                  </w:rPr>
                </w:ins>
              </m:ctrlPr>
            </m:sSubPr>
            <m:e>
              <m:r>
                <w:ins w:id="388" w:author="Pannetier, Theo" w:date="2024-06-04T20:04:00Z">
                  <w:rPr>
                    <w:rFonts w:ascii="Cambria Math" w:eastAsiaTheme="minorEastAsia" w:hAnsi="Cambria Math"/>
                  </w:rPr>
                  <m:t>h</m:t>
                </w:ins>
              </m:r>
            </m:e>
            <m:sub>
              <m:r>
                <w:ins w:id="389" w:author="Pannetier, Theo" w:date="2024-06-04T20:04:00Z">
                  <w:rPr>
                    <w:rFonts w:ascii="Cambria Math" w:eastAsiaTheme="minorEastAsia" w:hAnsi="Cambria Math"/>
                  </w:rPr>
                  <m:t>i</m:t>
                </w:ins>
              </m:r>
            </m:sub>
          </m:sSub>
          <m:r>
            <w:ins w:id="390" w:author="Pannetier, Theo" w:date="2024-06-04T20:04:00Z">
              <w:rPr>
                <w:rFonts w:ascii="Cambria Math" w:eastAsiaTheme="minorEastAsia" w:hAnsi="Cambria Math"/>
              </w:rPr>
              <m:t xml:space="preserve">= </m:t>
            </w:ins>
          </m:r>
          <m:f>
            <m:fPr>
              <m:ctrlPr>
                <w:ins w:id="391" w:author="Pannetier, Theo" w:date="2024-06-04T20:04:00Z">
                  <w:rPr>
                    <w:rFonts w:ascii="Cambria Math" w:eastAsiaTheme="minorEastAsia" w:hAnsi="Cambria Math"/>
                    <w:i/>
                  </w:rPr>
                </w:ins>
              </m:ctrlPr>
            </m:fPr>
            <m:num>
              <m:sSub>
                <m:sSubPr>
                  <m:ctrlPr>
                    <w:ins w:id="392" w:author="Pannetier, Theo" w:date="2024-06-04T20:04:00Z">
                      <w:rPr>
                        <w:rFonts w:ascii="Cambria Math" w:eastAsiaTheme="minorEastAsia" w:hAnsi="Cambria Math"/>
                        <w:i/>
                      </w:rPr>
                    </w:ins>
                  </m:ctrlPr>
                </m:sSubPr>
                <m:e>
                  <m:r>
                    <w:ins w:id="393" w:author="Pannetier, Theo" w:date="2024-06-04T20:04:00Z">
                      <w:rPr>
                        <w:rFonts w:ascii="Cambria Math" w:eastAsiaTheme="minorEastAsia" w:hAnsi="Cambria Math"/>
                      </w:rPr>
                      <m:t>h</m:t>
                    </w:ins>
                  </m:r>
                </m:e>
                <m:sub>
                  <m:r>
                    <w:ins w:id="394" w:author="Pannetier, Theo" w:date="2024-06-04T20:04:00Z">
                      <w:rPr>
                        <w:rFonts w:ascii="Cambria Math" w:eastAsiaTheme="minorEastAsia" w:hAnsi="Cambria Math"/>
                      </w:rPr>
                      <m:t>A</m:t>
                    </w:ins>
                  </m:r>
                </m:sub>
              </m:sSub>
            </m:num>
            <m:den>
              <m:sSub>
                <m:sSubPr>
                  <m:ctrlPr>
                    <w:ins w:id="395" w:author="Pannetier, Theo" w:date="2024-06-04T20:04:00Z">
                      <w:rPr>
                        <w:rFonts w:ascii="Cambria Math" w:eastAsiaTheme="minorEastAsia" w:hAnsi="Cambria Math"/>
                        <w:i/>
                      </w:rPr>
                    </w:ins>
                  </m:ctrlPr>
                </m:sSubPr>
                <m:e>
                  <m:r>
                    <w:ins w:id="396" w:author="Pannetier, Theo" w:date="2024-06-04T20:04:00Z">
                      <w:rPr>
                        <w:rFonts w:ascii="Cambria Math" w:eastAsiaTheme="minorEastAsia" w:hAnsi="Cambria Math"/>
                      </w:rPr>
                      <m:t>h</m:t>
                    </w:ins>
                  </m:r>
                </m:e>
                <m:sub>
                  <m:r>
                    <w:ins w:id="397" w:author="Pannetier, Theo" w:date="2024-06-04T20:04:00Z">
                      <w:rPr>
                        <w:rFonts w:ascii="Cambria Math" w:eastAsiaTheme="minorEastAsia" w:hAnsi="Cambria Math"/>
                      </w:rPr>
                      <m:t>A</m:t>
                    </w:ins>
                  </m:r>
                </m:sub>
              </m:sSub>
              <m:r>
                <w:ins w:id="398" w:author="Pannetier, Theo" w:date="2024-06-04T20:04:00Z">
                  <w:rPr>
                    <w:rFonts w:ascii="Cambria Math" w:eastAsiaTheme="minorEastAsia" w:hAnsi="Cambria Math"/>
                  </w:rPr>
                  <m:t xml:space="preserve">+ </m:t>
                </w:ins>
              </m:r>
              <m:sSub>
                <m:sSubPr>
                  <m:ctrlPr>
                    <w:ins w:id="399" w:author="Pannetier, Theo" w:date="2024-06-04T20:04:00Z">
                      <w:rPr>
                        <w:rFonts w:ascii="Cambria Math" w:eastAsiaTheme="minorEastAsia" w:hAnsi="Cambria Math"/>
                        <w:i/>
                      </w:rPr>
                    </w:ins>
                  </m:ctrlPr>
                </m:sSubPr>
                <m:e>
                  <m:r>
                    <w:ins w:id="400" w:author="Pannetier, Theo" w:date="2024-06-04T20:04:00Z">
                      <w:rPr>
                        <w:rFonts w:ascii="Cambria Math" w:eastAsiaTheme="minorEastAsia" w:hAnsi="Cambria Math"/>
                      </w:rPr>
                      <m:t>h</m:t>
                    </w:ins>
                  </m:r>
                </m:e>
                <m:sub>
                  <m:r>
                    <w:ins w:id="401" w:author="Pannetier, Theo" w:date="2024-06-04T20:04:00Z">
                      <w:rPr>
                        <w:rFonts w:ascii="Cambria Math" w:eastAsiaTheme="minorEastAsia" w:hAnsi="Cambria Math"/>
                      </w:rPr>
                      <m:t>B</m:t>
                    </w:ins>
                  </m:r>
                </m:sub>
              </m:sSub>
            </m:den>
          </m:f>
        </m:oMath>
      </m:oMathPara>
    </w:p>
    <w:p w14:paraId="6FA3F02E" w14:textId="2873AF9B" w:rsidR="00D41B10" w:rsidRPr="005D1187" w:rsidRDefault="005D1187">
      <w:pPr>
        <w:rPr>
          <w:ins w:id="402" w:author="Pannetier, Theo" w:date="2024-06-04T20:04:00Z"/>
          <w:rPrChange w:id="403" w:author="Pannetier, Theo" w:date="2024-06-04T20:18:00Z">
            <w:rPr>
              <w:ins w:id="404" w:author="Pannetier, Theo" w:date="2024-06-04T20:04:00Z"/>
              <w:rFonts w:eastAsiaTheme="minorEastAsia"/>
            </w:rPr>
          </w:rPrChange>
        </w:rPr>
        <w:pPrChange w:id="405" w:author="Pannetier, Theo" w:date="2024-06-04T20:04:00Z">
          <w:pPr>
            <w:pStyle w:val="ListParagraph"/>
            <w:numPr>
              <w:numId w:val="14"/>
            </w:numPr>
            <w:ind w:left="432" w:hanging="432"/>
          </w:pPr>
        </w:pPrChange>
      </w:pPr>
      <w:ins w:id="406" w:author="Pannetier, Theo" w:date="2024-06-04T20:17:00Z">
        <w:r>
          <w:t>S</w:t>
        </w:r>
      </w:ins>
      <w:ins w:id="407" w:author="Pannetier, Theo" w:date="2024-06-04T20:04:00Z">
        <w:r w:rsidR="00D41B10">
          <w:t>election and dominance coefficients for new alleles (mutations) are drawn from distributions specified by the user:</w:t>
        </w:r>
      </w:ins>
      <w:ins w:id="408" w:author="Pannetier, Theo" w:date="2024-06-04T20:24:00Z">
        <w:r>
          <w:t xml:space="preserve"> either a</w:t>
        </w:r>
      </w:ins>
      <w:ins w:id="409" w:author="Pannetier, Theo" w:date="2024-06-04T20:04:00Z">
        <w:r w:rsidR="00D41B10">
          <w:t xml:space="preserve"> uniform, normal, gamma, </w:t>
        </w:r>
      </w:ins>
      <w:ins w:id="410" w:author="Pannetier, Theo" w:date="2024-06-04T20:17:00Z">
        <w:r>
          <w:t xml:space="preserve">or </w:t>
        </w:r>
      </w:ins>
      <w:ins w:id="411" w:author="Pannetier, Theo" w:date="2024-06-04T20:04:00Z">
        <w:r w:rsidR="00D41B10">
          <w:t>negative exponential</w:t>
        </w:r>
      </w:ins>
      <w:ins w:id="412" w:author="Pannetier, Theo" w:date="2024-06-04T20:34:00Z">
        <w:r w:rsidR="000C7A8C">
          <w:t>, and or not additive</w:t>
        </w:r>
      </w:ins>
      <w:ins w:id="413" w:author="Pannetier, Theo" w:date="2024-06-04T20:17:00Z">
        <w:r>
          <w:t xml:space="preserve">. </w:t>
        </w:r>
      </w:ins>
      <w:ins w:id="414" w:author="Pannetier, Theo" w:date="2024-06-04T20:18:00Z">
        <w:r>
          <w:t>Dominance coefficients</w:t>
        </w:r>
      </w:ins>
      <w:ins w:id="415" w:author="Pannetier, Theo" w:date="2024-06-04T20:04:00Z">
        <w:r w:rsidR="00D41B10">
          <w:t xml:space="preserve"> </w:t>
        </w:r>
      </w:ins>
      <w:ins w:id="416" w:author="Pannetier, Theo" w:date="2024-06-04T20:18:00Z">
        <w:r>
          <w:t xml:space="preserve">can additionally be sampled from a </w:t>
        </w:r>
      </w:ins>
      <w:ins w:id="417" w:author="Pannetier, Theo" w:date="2024-06-04T20:04:00Z">
        <w:r w:rsidR="00D41B10">
          <w:t xml:space="preserve">scaled uniform distribution </w:t>
        </w:r>
      </w:ins>
      <w:ins w:id="418" w:author="Pannetier, Theo" w:date="2024-06-04T20:19:00Z">
        <w:r>
          <w:t>between zero and</w:t>
        </w:r>
      </w:ins>
      <w:ins w:id="419" w:author="Pannetier, Theo" w:date="2024-06-04T20:20:00Z">
        <w:r>
          <w:t xml:space="preserve"> a</w:t>
        </w:r>
      </w:ins>
      <w:ins w:id="420" w:author="Pannetier, Theo" w:date="2024-06-04T20:04:00Z">
        <w:r w:rsidR="00D41B10">
          <w:t xml:space="preserve"> maximum value </w:t>
        </w:r>
      </w:ins>
      <w:ins w:id="421" w:author="Pannetier, Theo" w:date="2024-06-04T20:20:00Z">
        <w:r>
          <w:t xml:space="preserve">that </w:t>
        </w:r>
      </w:ins>
      <w:ins w:id="422" w:author="Pannetier, Theo" w:date="2024-06-04T20:04:00Z">
        <w:r w:rsidR="00D41B10">
          <w:t xml:space="preserve">depends on the selection coefficient. </w:t>
        </w:r>
      </w:ins>
      <w:ins w:id="423" w:author="Pannetier, Theo" w:date="2024-06-04T20:20:00Z">
        <w:r>
          <w:t xml:space="preserve">This maximum value is equal to </w:t>
        </w:r>
      </w:ins>
      <m:oMath>
        <m:sSup>
          <m:sSupPr>
            <m:ctrlPr>
              <w:ins w:id="424" w:author="Pannetier, Theo" w:date="2024-06-04T20:20:00Z">
                <w:rPr>
                  <w:rFonts w:ascii="Cambria Math" w:hAnsi="Cambria Math"/>
                  <w:i/>
                </w:rPr>
              </w:ins>
            </m:ctrlPr>
          </m:sSupPr>
          <m:e>
            <m:r>
              <w:ins w:id="425" w:author="Pannetier, Theo" w:date="2024-06-04T20:20:00Z">
                <w:rPr>
                  <w:rFonts w:ascii="Cambria Math" w:hAnsi="Cambria Math"/>
                </w:rPr>
                <m:t>e</m:t>
              </w:ins>
            </m:r>
          </m:e>
          <m:sup>
            <m:r>
              <w:ins w:id="426" w:author="Pannetier, Theo" w:date="2024-06-04T20:20:00Z">
                <w:rPr>
                  <w:rFonts w:ascii="Cambria Math" w:hAnsi="Cambria Math"/>
                </w:rPr>
                <m:t>-k</m:t>
              </w:ins>
            </m:r>
            <m:sSub>
              <m:sSubPr>
                <m:ctrlPr>
                  <w:ins w:id="427" w:author="Pannetier, Theo" w:date="2024-06-04T20:20:00Z">
                    <w:rPr>
                      <w:rFonts w:ascii="Cambria Math" w:hAnsi="Cambria Math"/>
                      <w:i/>
                    </w:rPr>
                  </w:ins>
                </m:ctrlPr>
              </m:sSubPr>
              <m:e>
                <m:r>
                  <w:ins w:id="428" w:author="Pannetier, Theo" w:date="2024-06-04T20:20:00Z">
                    <w:rPr>
                      <w:rFonts w:ascii="Cambria Math" w:hAnsi="Cambria Math"/>
                    </w:rPr>
                    <m:t>s</m:t>
                  </w:ins>
                </m:r>
              </m:e>
              <m:sub>
                <m:r>
                  <w:ins w:id="429" w:author="Pannetier, Theo" w:date="2024-06-04T20:20:00Z">
                    <w:rPr>
                      <w:rFonts w:ascii="Cambria Math" w:hAnsi="Cambria Math"/>
                    </w:rPr>
                    <m:t>i</m:t>
                  </w:ins>
                </m:r>
              </m:sub>
            </m:sSub>
          </m:sup>
        </m:sSup>
      </m:oMath>
      <w:ins w:id="430" w:author="Pannetier, Theo" w:date="2024-06-04T20:21:00Z">
        <w:r>
          <w:t xml:space="preserve"> w</w:t>
        </w:r>
      </w:ins>
      <w:ins w:id="431" w:author="Pannetier, Theo" w:date="2024-06-04T20:04:00Z">
        <w:r w:rsidR="00D41B10" w:rsidRPr="00D41B10">
          <w:rPr>
            <w:rFonts w:eastAsiaTheme="minorEastAsia"/>
          </w:rPr>
          <w:t xml:space="preserve">here </w:t>
        </w:r>
        <w:proofErr w:type="spellStart"/>
        <w:r w:rsidR="00D41B10" w:rsidRPr="00D41B10">
          <w:rPr>
            <w:rFonts w:eastAsiaTheme="minorEastAsia"/>
          </w:rPr>
          <w:t>s</w:t>
        </w:r>
        <w:r w:rsidR="00D41B10" w:rsidRPr="00D41B10">
          <w:rPr>
            <w:rFonts w:eastAsiaTheme="minorEastAsia"/>
            <w:vertAlign w:val="subscript"/>
          </w:rPr>
          <w:t>i</w:t>
        </w:r>
        <w:proofErr w:type="spellEnd"/>
        <w:r w:rsidR="00D41B10" w:rsidRPr="00D41B10">
          <w:rPr>
            <w:rFonts w:eastAsiaTheme="minorEastAsia"/>
          </w:rPr>
          <w:t xml:space="preserve"> is the selection coefficient for the locus and </w:t>
        </w:r>
      </w:ins>
      <m:oMath>
        <m:r>
          <w:ins w:id="432" w:author="Pannetier, Theo" w:date="2024-06-04T20:21:00Z">
            <w:rPr>
              <w:rFonts w:ascii="Cambria Math" w:eastAsiaTheme="minorEastAsia" w:hAnsi="Cambria Math"/>
            </w:rPr>
            <m:t xml:space="preserve">k= </m:t>
          </w:ins>
        </m:r>
        <m:r>
          <w:ins w:id="433"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434" w:author="Pannetier, Theo" w:date="2024-06-04T20:22:00Z">
                    <w:rPr>
                      <w:rFonts w:ascii="Cambria Math" w:eastAsiaTheme="minorEastAsia" w:hAnsi="Cambria Math"/>
                      <w:i/>
                    </w:rPr>
                  </w:ins>
                </m:ctrlPr>
              </m:dPr>
              <m:e>
                <m:r>
                  <w:ins w:id="435" w:author="Pannetier, Theo" w:date="2024-06-04T20:22:00Z">
                    <w:rPr>
                      <w:rFonts w:ascii="Cambria Math" w:eastAsiaTheme="minorEastAsia" w:hAnsi="Cambria Math"/>
                    </w:rPr>
                    <m:t>2</m:t>
                  </w:ins>
                </m:r>
                <m:sSub>
                  <m:sSubPr>
                    <m:ctrlPr>
                      <w:ins w:id="436" w:author="Pannetier, Theo" w:date="2024-06-04T20:22:00Z">
                        <w:rPr>
                          <w:rFonts w:ascii="Cambria Math" w:eastAsiaTheme="minorEastAsia" w:hAnsi="Cambria Math"/>
                          <w:i/>
                        </w:rPr>
                      </w:ins>
                    </m:ctrlPr>
                  </m:sSubPr>
                  <m:e>
                    <m:r>
                      <w:ins w:id="437" w:author="Pannetier, Theo" w:date="2024-06-04T20:22:00Z">
                        <w:rPr>
                          <w:rFonts w:ascii="Cambria Math" w:eastAsiaTheme="minorEastAsia" w:hAnsi="Cambria Math"/>
                        </w:rPr>
                        <m:t>h</m:t>
                      </w:ins>
                    </m:r>
                  </m:e>
                  <m:sub>
                    <m:r>
                      <w:ins w:id="438" w:author="Pannetier, Theo" w:date="2024-06-04T20:22:00Z">
                        <w:rPr>
                          <w:rFonts w:ascii="Cambria Math" w:eastAsiaTheme="minorEastAsia" w:hAnsi="Cambria Math"/>
                        </w:rPr>
                        <m:t>D</m:t>
                      </w:ins>
                    </m:r>
                  </m:sub>
                </m:sSub>
              </m:e>
            </m:d>
          </m:e>
        </m:func>
        <m:r>
          <w:ins w:id="439" w:author="Pannetier, Theo" w:date="2024-06-04T20:22:00Z">
            <w:rPr>
              <w:rFonts w:ascii="Cambria Math" w:eastAsiaTheme="minorEastAsia" w:hAnsi="Cambria Math"/>
            </w:rPr>
            <m:t xml:space="preserve">/ </m:t>
          </w:ins>
        </m:r>
        <m:sSub>
          <m:sSubPr>
            <m:ctrlPr>
              <w:ins w:id="440" w:author="Pannetier, Theo" w:date="2024-06-04T20:23:00Z">
                <w:rPr>
                  <w:rFonts w:ascii="Cambria Math" w:eastAsiaTheme="minorEastAsia" w:hAnsi="Cambria Math"/>
                  <w:i/>
                </w:rPr>
              </w:ins>
            </m:ctrlPr>
          </m:sSubPr>
          <m:e>
            <m:r>
              <w:ins w:id="441" w:author="Pannetier, Theo" w:date="2024-06-04T20:23:00Z">
                <w:rPr>
                  <w:rFonts w:ascii="Cambria Math" w:eastAsiaTheme="minorEastAsia" w:hAnsi="Cambria Math"/>
                </w:rPr>
                <m:t>s</m:t>
              </w:ins>
            </m:r>
          </m:e>
          <m:sub>
            <m:r>
              <w:ins w:id="442" w:author="Pannetier, Theo" w:date="2024-06-04T20:23:00Z">
                <w:rPr>
                  <w:rFonts w:ascii="Cambria Math" w:eastAsiaTheme="minorEastAsia" w:hAnsi="Cambria Math"/>
                </w:rPr>
                <m:t>D</m:t>
              </w:ins>
            </m:r>
          </m:sub>
        </m:sSub>
      </m:oMath>
      <w:ins w:id="443" w:author="Pannetier, Theo" w:date="2024-06-04T20:04:00Z">
        <w:r w:rsidR="00D41B10" w:rsidRPr="00D41B10">
          <w:rPr>
            <w:rFonts w:eastAsiaTheme="minorEastAsia"/>
          </w:rPr>
          <w:t xml:space="preserve">. </w:t>
        </w:r>
        <w:proofErr w:type="spellStart"/>
        <w:r w:rsidR="00D41B10" w:rsidRPr="005D1187">
          <w:rPr>
            <w:rFonts w:eastAsiaTheme="minorEastAsia"/>
            <w:i/>
            <w:iCs/>
            <w:rPrChange w:id="444" w:author="Pannetier, Theo" w:date="2024-06-04T20:23:00Z">
              <w:rPr>
                <w:rFonts w:eastAsiaTheme="minorEastAsia"/>
              </w:rPr>
            </w:rPrChange>
          </w:rPr>
          <w:t>h</w:t>
        </w:r>
        <w:r w:rsidR="00D41B10" w:rsidRPr="005D1187">
          <w:rPr>
            <w:rFonts w:eastAsiaTheme="minorEastAsia"/>
            <w:i/>
            <w:iCs/>
            <w:vertAlign w:val="subscript"/>
            <w:rPrChange w:id="445" w:author="Pannetier, Theo" w:date="2024-06-04T20:23:00Z">
              <w:rPr>
                <w:rFonts w:eastAsiaTheme="minorEastAsia"/>
                <w:vertAlign w:val="subscript"/>
              </w:rPr>
            </w:rPrChange>
          </w:rPr>
          <w:t>D</w:t>
        </w:r>
        <w:proofErr w:type="spellEnd"/>
        <w:r w:rsidR="00D41B10" w:rsidRPr="00D41B10">
          <w:rPr>
            <w:rFonts w:eastAsiaTheme="minorEastAsia"/>
          </w:rPr>
          <w:t xml:space="preserve"> is the </w:t>
        </w:r>
      </w:ins>
      <w:ins w:id="446" w:author="Pannetier, Theo" w:date="2024-06-04T20:23:00Z">
        <w:r>
          <w:rPr>
            <w:rFonts w:eastAsiaTheme="minorEastAsia"/>
          </w:rPr>
          <w:t xml:space="preserve">desired </w:t>
        </w:r>
      </w:ins>
      <w:ins w:id="447" w:author="Pannetier, Theo" w:date="2024-06-04T20:04:00Z">
        <w:r w:rsidR="00D41B10" w:rsidRPr="00D41B10">
          <w:rPr>
            <w:rFonts w:eastAsiaTheme="minorEastAsia"/>
          </w:rPr>
          <w:t xml:space="preserve">mean dominance coefficient; </w:t>
        </w:r>
        <w:proofErr w:type="spellStart"/>
        <w:r w:rsidR="00D41B10" w:rsidRPr="005D1187">
          <w:rPr>
            <w:rFonts w:eastAsiaTheme="minorEastAsia"/>
            <w:i/>
            <w:iCs/>
            <w:rPrChange w:id="448" w:author="Pannetier, Theo" w:date="2024-06-04T20:23:00Z">
              <w:rPr>
                <w:rFonts w:eastAsiaTheme="minorEastAsia"/>
              </w:rPr>
            </w:rPrChange>
          </w:rPr>
          <w:t>s</w:t>
        </w:r>
        <w:r w:rsidR="00D41B10" w:rsidRPr="005D1187">
          <w:rPr>
            <w:rFonts w:eastAsiaTheme="minorEastAsia"/>
            <w:i/>
            <w:iCs/>
            <w:vertAlign w:val="subscript"/>
            <w:rPrChange w:id="449" w:author="Pannetier, Theo" w:date="2024-06-04T20:23:00Z">
              <w:rPr>
                <w:rFonts w:eastAsiaTheme="minorEastAsia"/>
                <w:vertAlign w:val="subscript"/>
              </w:rPr>
            </w:rPrChange>
          </w:rPr>
          <w:t>D</w:t>
        </w:r>
        <w:proofErr w:type="spellEnd"/>
        <w:r w:rsidR="00D41B10" w:rsidRPr="00D41B10">
          <w:rPr>
            <w:rFonts w:eastAsiaTheme="minorEastAsia"/>
            <w:vertAlign w:val="subscript"/>
          </w:rPr>
          <w:t xml:space="preserve"> </w:t>
        </w:r>
        <w:r w:rsidR="00D41B10" w:rsidRPr="00D41B10">
          <w:rPr>
            <w:rFonts w:eastAsiaTheme="minorEastAsia"/>
          </w:rPr>
          <w:t xml:space="preserve">is the mean of the selection coefficient distribution, calculated after the parameters entered for the </w:t>
        </w:r>
      </w:ins>
      <w:ins w:id="450" w:author="Pannetier, Theo" w:date="2024-06-04T20:23:00Z">
        <w:r>
          <w:rPr>
            <w:rFonts w:eastAsiaTheme="minorEastAsia"/>
          </w:rPr>
          <w:t>(</w:t>
        </w:r>
      </w:ins>
      <w:ins w:id="451" w:author="Pannetier, Theo" w:date="2024-06-04T20:24:00Z">
        <w:r>
          <w:rPr>
            <w:rFonts w:eastAsiaTheme="minorEastAsia"/>
          </w:rPr>
          <w:t>selection coefficients</w:t>
        </w:r>
      </w:ins>
      <w:ins w:id="452" w:author="Pannetier, Theo" w:date="2024-06-04T20:23:00Z">
        <w:r>
          <w:rPr>
            <w:rFonts w:eastAsiaTheme="minorEastAsia"/>
          </w:rPr>
          <w:t xml:space="preserve">) </w:t>
        </w:r>
      </w:ins>
      <w:ins w:id="453" w:author="Pannetier, Theo" w:date="2024-06-04T20:04:00Z">
        <w:r w:rsidR="00D41B10" w:rsidRPr="00D41B10">
          <w:rPr>
            <w:rFonts w:eastAsiaTheme="minorEastAsia"/>
          </w:rPr>
          <w:t>mutation distribution.</w:t>
        </w:r>
      </w:ins>
    </w:p>
    <w:p w14:paraId="7F4217FB" w14:textId="24719888" w:rsidR="00D41B10" w:rsidRPr="00D41B10" w:rsidRDefault="00D41B10">
      <w:pPr>
        <w:rPr>
          <w:ins w:id="454" w:author="Pannetier, Theo" w:date="2024-06-04T20:04:00Z"/>
          <w:rFonts w:eastAsiaTheme="minorEastAsia"/>
          <w:rPrChange w:id="455" w:author="Pannetier, Theo" w:date="2024-06-04T20:04:00Z">
            <w:rPr>
              <w:ins w:id="456" w:author="Pannetier, Theo" w:date="2024-06-04T20:04:00Z"/>
            </w:rPr>
          </w:rPrChange>
        </w:rPr>
        <w:pPrChange w:id="457" w:author="Pannetier, Theo" w:date="2024-06-04T20:04:00Z">
          <w:pPr>
            <w:pStyle w:val="ListParagraph"/>
            <w:numPr>
              <w:numId w:val="14"/>
            </w:numPr>
            <w:ind w:left="432" w:hanging="432"/>
          </w:pPr>
        </w:pPrChange>
      </w:pPr>
      <w:ins w:id="458" w:author="Pannetier, Theo" w:date="2024-06-04T20:04:00Z">
        <w:r w:rsidRPr="00D41B10">
          <w:rPr>
            <w:rFonts w:eastAsiaTheme="minorEastAsia"/>
            <w:rPrChange w:id="459" w:author="Pannetier, Theo" w:date="2024-06-04T20:04:00Z">
              <w:rPr/>
            </w:rPrChange>
          </w:rPr>
          <w:t xml:space="preserve">While </w:t>
        </w:r>
      </w:ins>
      <w:ins w:id="460" w:author="Pannetier, Theo" w:date="2024-06-04T20:24:00Z">
        <w:r w:rsidR="000C7A8C">
          <w:rPr>
            <w:rFonts w:eastAsiaTheme="minorEastAsia"/>
          </w:rPr>
          <w:t xml:space="preserve">selection coefficients </w:t>
        </w:r>
      </w:ins>
      <w:ins w:id="461" w:author="Pannetier, Theo" w:date="2024-06-04T20:04:00Z">
        <w:r w:rsidRPr="00D41B10">
          <w:rPr>
            <w:rFonts w:eastAsiaTheme="minorEastAsia"/>
            <w:rPrChange w:id="462" w:author="Pannetier, Theo" w:date="2024-06-04T20:04:00Z">
              <w:rPr/>
            </w:rPrChange>
          </w:rPr>
          <w:t xml:space="preserve">should typically be </w:t>
        </w:r>
      </w:ins>
      <w:ins w:id="463" w:author="Pannetier, Theo" w:date="2024-06-04T20:24:00Z">
        <w:r w:rsidR="000C7A8C">
          <w:rPr>
            <w:rFonts w:eastAsiaTheme="minorEastAsia"/>
          </w:rPr>
          <w:t>zero or positive, to represent the effect of deleterious muta</w:t>
        </w:r>
      </w:ins>
      <w:ins w:id="464" w:author="Pannetier, Theo" w:date="2024-06-04T20:25:00Z">
        <w:r w:rsidR="000C7A8C">
          <w:rPr>
            <w:rFonts w:eastAsiaTheme="minorEastAsia"/>
          </w:rPr>
          <w:t>tions</w:t>
        </w:r>
      </w:ins>
      <w:ins w:id="465" w:author="Pannetier, Theo" w:date="2024-06-04T20:04:00Z">
        <w:r w:rsidRPr="00D41B10">
          <w:rPr>
            <w:rFonts w:eastAsiaTheme="minorEastAsia"/>
            <w:rPrChange w:id="466" w:author="Pannetier, Theo" w:date="2024-06-04T20:04:00Z">
              <w:rPr/>
            </w:rPrChange>
          </w:rPr>
          <w:t xml:space="preserve">, negative values up to -1 are allowed </w:t>
        </w:r>
      </w:ins>
      <w:ins w:id="467" w:author="Pannetier, Theo" w:date="2024-06-04T20:25:00Z">
        <w:r w:rsidR="000C7A8C">
          <w:rPr>
            <w:rFonts w:eastAsiaTheme="minorEastAsia"/>
          </w:rPr>
          <w:t>and may arise if the</w:t>
        </w:r>
      </w:ins>
      <w:ins w:id="468" w:author="Pannetier, Theo" w:date="2024-06-04T20:04:00Z">
        <w:r w:rsidRPr="00D41B10">
          <w:rPr>
            <w:rFonts w:eastAsiaTheme="minorEastAsia"/>
            <w:rPrChange w:id="469" w:author="Pannetier, Theo" w:date="2024-06-04T20:04:00Z">
              <w:rPr/>
            </w:rPrChange>
          </w:rPr>
          <w:t xml:space="preserve"> mutation distribution specified by the user</w:t>
        </w:r>
      </w:ins>
      <w:ins w:id="470" w:author="Pannetier, Theo" w:date="2024-06-04T20:25:00Z">
        <w:r w:rsidR="000C7A8C">
          <w:rPr>
            <w:rFonts w:eastAsiaTheme="minorEastAsia"/>
          </w:rPr>
          <w:t xml:space="preserve"> allows it</w:t>
        </w:r>
      </w:ins>
      <w:ins w:id="471" w:author="Pannetier, Theo" w:date="2024-06-04T20:04:00Z">
        <w:r w:rsidRPr="00D41B10">
          <w:rPr>
            <w:rFonts w:eastAsiaTheme="minorEastAsia"/>
            <w:rPrChange w:id="472"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Default="000C7A8C" w:rsidP="000C7A8C">
      <w:pPr>
        <w:rPr>
          <w:ins w:id="473" w:author="Pannetier, Theo" w:date="2024-06-04T20:31:00Z"/>
        </w:rPr>
      </w:pPr>
      <w:ins w:id="474" w:author="Pannetier, Theo" w:date="2024-06-04T20:26:00Z">
        <w:r>
          <w:t>To allow more flexibility, t</w:t>
        </w:r>
      </w:ins>
      <w:ins w:id="475" w:author="Pannetier, Theo" w:date="2024-06-04T20:04:00Z">
        <w:r w:rsidR="00D41B10">
          <w:t>here can be up to 5 such genetic load traits, each with a potentially different distribution of mutations and/or dominance distribution and associated parameters.</w:t>
        </w:r>
      </w:ins>
    </w:p>
    <w:p w14:paraId="5BBBC625" w14:textId="031E712F" w:rsidR="000C7A8C" w:rsidRPr="00CC483F" w:rsidRDefault="000C7A8C" w:rsidP="000C7A8C">
      <w:pPr>
        <w:pStyle w:val="Heading3"/>
        <w:numPr>
          <w:ilvl w:val="2"/>
          <w:numId w:val="14"/>
        </w:numPr>
        <w:rPr>
          <w:ins w:id="476" w:author="Pannetier, Theo" w:date="2024-06-04T20:31:00Z"/>
          <w:rFonts w:eastAsiaTheme="minorEastAsia"/>
        </w:rPr>
      </w:pPr>
      <w:ins w:id="477" w:author="Pannetier, Theo" w:date="2024-06-04T20:26:00Z">
        <w:r>
          <w:t xml:space="preserve"> </w:t>
        </w:r>
      </w:ins>
      <w:ins w:id="478" w:author="Pannetier, Theo" w:date="2024-06-04T20:31:00Z">
        <w:r>
          <w:rPr>
            <w:rFonts w:eastAsiaTheme="minorEastAsia"/>
          </w:rPr>
          <w:t>Neutral</w:t>
        </w:r>
        <w:r w:rsidRPr="00D123FB">
          <w:rPr>
            <w:rFonts w:eastAsiaTheme="minorEastAsia"/>
          </w:rPr>
          <w:t xml:space="preserve"> </w:t>
        </w:r>
        <w:r>
          <w:rPr>
            <w:rFonts w:eastAsiaTheme="minorEastAsia"/>
          </w:rPr>
          <w:t>trait</w:t>
        </w:r>
      </w:ins>
    </w:p>
    <w:p w14:paraId="590897AA" w14:textId="26296545" w:rsidR="000C7A8C" w:rsidRDefault="000C7A8C" w:rsidP="000C7A8C">
      <w:pPr>
        <w:rPr>
          <w:ins w:id="479" w:author="Pannetier, Theo" w:date="2024-06-04T20:32:00Z"/>
        </w:rPr>
      </w:pPr>
      <w:ins w:id="480" w:author="Pannetier, Theo" w:date="2024-06-04T20:32:00Z">
        <w:r>
          <w:t>A neutral trait can be specified to track the evolution of population structure and neutral variation</w:t>
        </w:r>
      </w:ins>
      <w:ins w:id="481" w:author="Pannetier, Theo" w:date="2024-06-04T20:31:00Z">
        <w:r>
          <w:t xml:space="preserve">. </w:t>
        </w:r>
      </w:ins>
      <w:ins w:id="482" w:author="Pannetier, Theo" w:date="2024-06-04T20:47:00Z">
        <w:r w:rsidR="00332547">
          <w:t>It is not expressed, and only used to compute neutral statistics (see Outputs section)</w:t>
        </w:r>
      </w:ins>
    </w:p>
    <w:p w14:paraId="5B740EAD" w14:textId="114663C7" w:rsidR="00BB6C1A" w:rsidRPr="000C7A8C" w:rsidDel="00332547" w:rsidRDefault="00BB6C1A">
      <w:pPr>
        <w:rPr>
          <w:del w:id="483" w:author="Pannetier, Theo" w:date="2024-06-04T20:47:00Z"/>
          <w:rPrChange w:id="484" w:author="Pannetier, Theo" w:date="2024-06-04T20:31:00Z">
            <w:rPr>
              <w:del w:id="485" w:author="Pannetier, Theo" w:date="2024-06-04T20:47:00Z"/>
              <w:rFonts w:eastAsiaTheme="minorEastAsia" w:cs="Times New Roman"/>
              <w:szCs w:val="24"/>
            </w:rPr>
          </w:rPrChange>
        </w:rPr>
        <w:pPrChange w:id="486" w:author="Pannetier, Theo" w:date="2024-06-04T20:31:00Z">
          <w:pPr>
            <w:pStyle w:val="ListParagraph"/>
            <w:ind w:left="0"/>
          </w:pPr>
        </w:pPrChange>
      </w:pPr>
      <w:ins w:id="487" w:author="Pannetier, Theo" w:date="2024-06-04T20:42:00Z">
        <w:r>
          <w:t>There can be up to 256 different values for alleles</w:t>
        </w:r>
      </w:ins>
      <w:ins w:id="488" w:author="Pannetier, Theo" w:date="2024-06-04T20:31:00Z">
        <w:r w:rsidR="000C7A8C">
          <w:t xml:space="preserve">. </w:t>
        </w:r>
      </w:ins>
      <w:ins w:id="489" w:author="Pannetier, Theo" w:date="2024-06-04T20:33:00Z">
        <w:r w:rsidR="000C7A8C">
          <w:t>Initial values are either identical for all sites (equal to the max value) or sampled in a uniform d</w:t>
        </w:r>
      </w:ins>
      <w:ins w:id="490" w:author="Pannetier, Theo" w:date="2024-06-04T20:34:00Z">
        <w:r w:rsidR="000C7A8C">
          <w:t>istribution</w:t>
        </w:r>
      </w:ins>
      <w:ins w:id="491" w:author="Pannetier, Theo" w:date="2024-06-04T20:31:00Z">
        <w:r w:rsidR="000C7A8C">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2D7F8C" w:rsidRDefault="0067520E" w:rsidP="002D7F8C">
      <w:pPr>
        <w:pStyle w:val="Heading2"/>
        <w:numPr>
          <w:ilvl w:val="1"/>
          <w:numId w:val="14"/>
        </w:numPr>
        <w:rPr>
          <w:rFonts w:eastAsiaTheme="minorEastAsia"/>
        </w:rPr>
      </w:pPr>
      <w:bookmarkStart w:id="492" w:name="_Genetics"/>
      <w:bookmarkStart w:id="493" w:name="_Toc54110064"/>
      <w:bookmarkEnd w:id="492"/>
      <w:r>
        <w:rPr>
          <w:rFonts w:eastAsiaTheme="minorEastAsia"/>
        </w:rPr>
        <w:t>Genetics</w:t>
      </w:r>
      <w:bookmarkEnd w:id="493"/>
      <w:r w:rsidR="002D7F8C">
        <w:rPr>
          <w:rFonts w:eastAsiaTheme="minorEastAsia"/>
        </w:rPr>
        <w:t xml:space="preserve"> </w:t>
      </w:r>
      <w:ins w:id="494" w:author="Pannetier, Theo" w:date="2024-06-04T16:30:00Z">
        <w:r w:rsidR="002D7F8C">
          <w:rPr>
            <w:rFonts w:eastAsiaTheme="minorEastAsia"/>
          </w:rPr>
          <w:t>in 2.0</w:t>
        </w:r>
      </w:ins>
    </w:p>
    <w:p w14:paraId="4780B32E" w14:textId="3015B945" w:rsidR="002D7F8C" w:rsidRPr="003A3E63" w:rsidRDefault="002D7F8C" w:rsidP="00C57BF9">
      <w:pPr>
        <w:pStyle w:val="ListParagraph"/>
        <w:ind w:left="0"/>
        <w:rPr>
          <w:rFonts w:eastAsiaTheme="minorEastAsia" w:cs="Times New Roman"/>
          <w:i/>
          <w:iCs/>
          <w:szCs w:val="24"/>
          <w:lang w:val="en-GB"/>
        </w:rPr>
      </w:pPr>
      <w:ins w:id="495" w:author="Pannetier, Theo" w:date="2024-06-04T16:33:00Z">
        <w:r>
          <w:rPr>
            <w:rFonts w:eastAsiaTheme="minorEastAsia" w:cs="Times New Roman"/>
            <w:i/>
            <w:iCs/>
            <w:szCs w:val="24"/>
            <w:lang w:val="en-GB"/>
          </w:rPr>
          <w:t xml:space="preserve">This section is relevant to the graphic user interface (GUI), for which </w:t>
        </w:r>
        <w:proofErr w:type="spellStart"/>
        <w:r>
          <w:rPr>
            <w:rFonts w:eastAsiaTheme="minorEastAsia" w:cs="Times New Roman"/>
            <w:i/>
            <w:iCs/>
            <w:szCs w:val="24"/>
            <w:lang w:val="en-GB"/>
          </w:rPr>
          <w:t>RangeShifter</w:t>
        </w:r>
        <w:proofErr w:type="spellEnd"/>
        <w:r>
          <w:rPr>
            <w:rFonts w:eastAsiaTheme="minorEastAsia" w:cs="Times New Roman"/>
            <w:i/>
            <w:iCs/>
            <w:szCs w:val="24"/>
            <w:lang w:val="en-GB"/>
          </w:rPr>
          <w:t xml:space="preserve"> 3.0 is not available yet. For </w:t>
        </w:r>
      </w:ins>
      <w:ins w:id="496" w:author="Pannetier, Theo" w:date="2024-06-04T16:34:00Z">
        <w:r>
          <w:rPr>
            <w:rFonts w:eastAsiaTheme="minorEastAsia" w:cs="Times New Roman"/>
            <w:i/>
            <w:iCs/>
            <w:szCs w:val="24"/>
            <w:lang w:val="en-GB"/>
          </w:rPr>
          <w:t>the batch version, please refer to the previous section.</w:t>
        </w:r>
      </w:ins>
      <w:ins w:id="497" w:author="Pannetier, Theo" w:date="2024-06-04T16:33:00Z">
        <w:r>
          <w:rPr>
            <w:rFonts w:eastAsiaTheme="minorEastAsia" w:cs="Times New Roman"/>
            <w:i/>
            <w:iCs/>
            <w:szCs w:val="24"/>
            <w:lang w:val="en-GB"/>
          </w:rPr>
          <w:t xml:space="preserve"> </w:t>
        </w:r>
      </w:ins>
      <w:moveFromRangeStart w:id="498" w:author="Pannetier, Theo" w:date="2024-06-04T16:34:00Z" w:name="move168411309"/>
      <w:moveFrom w:id="499" w:author="Pannetier, Theo" w:date="2024-06-04T16:34:00Z">
        <w:r w:rsidR="006A00CB" w:rsidDel="002D7F8C">
          <w:rPr>
            <w:rFonts w:eastAsiaTheme="minorEastAsia" w:cs="Times New Roman"/>
            <w:szCs w:val="24"/>
            <w:lang w:val="en-GB"/>
          </w:rPr>
          <w:t xml:space="preserve">Computer simulations are becoming increasingly popular </w:t>
        </w:r>
        <w:r w:rsidR="003A5728" w:rsidDel="002D7F8C">
          <w:rPr>
            <w:rFonts w:eastAsiaTheme="minorEastAsia" w:cs="Times New Roman"/>
            <w:szCs w:val="24"/>
            <w:lang w:val="en-GB"/>
          </w:rPr>
          <w:t>tool</w:t>
        </w:r>
        <w:r w:rsidR="008B28CC" w:rsidDel="002D7F8C">
          <w:rPr>
            <w:rFonts w:eastAsiaTheme="minorEastAsia" w:cs="Times New Roman"/>
            <w:szCs w:val="24"/>
            <w:lang w:val="en-GB"/>
          </w:rPr>
          <w:t>s</w:t>
        </w:r>
        <w:r w:rsidR="003A5728" w:rsidDel="002D7F8C">
          <w:rPr>
            <w:rFonts w:eastAsiaTheme="minorEastAsia" w:cs="Times New Roman"/>
            <w:szCs w:val="24"/>
            <w:lang w:val="en-GB"/>
          </w:rPr>
          <w:t xml:space="preserve"> for understanding the evolutionary and genetic consequences of complex processes (Hoban et al. </w:t>
        </w:r>
        <w:r w:rsidR="004148F5" w:rsidDel="002D7F8C">
          <w:rPr>
            <w:rFonts w:eastAsiaTheme="minorEastAsia" w:cs="Times New Roman"/>
            <w:szCs w:val="24"/>
            <w:lang w:val="en-GB"/>
          </w:rPr>
          <w:t>2011</w:t>
        </w:r>
        <w:r w:rsidR="003A5728" w:rsidDel="002D7F8C">
          <w:rPr>
            <w:rFonts w:eastAsiaTheme="minorEastAsia" w:cs="Times New Roman"/>
            <w:szCs w:val="24"/>
            <w:lang w:val="en-GB"/>
          </w:rPr>
          <w:t>)</w:t>
        </w:r>
        <w:r w:rsidR="004148F5" w:rsidDel="002D7F8C">
          <w:rPr>
            <w:rFonts w:eastAsiaTheme="minorEastAsia" w:cs="Times New Roman"/>
            <w:szCs w:val="24"/>
            <w:lang w:val="en-GB"/>
          </w:rPr>
          <w:t>, and many</w:t>
        </w:r>
        <w:r w:rsidR="00CF511E" w:rsidDel="002D7F8C">
          <w:rPr>
            <w:rFonts w:eastAsiaTheme="minorEastAsia" w:cs="Times New Roman"/>
            <w:szCs w:val="24"/>
            <w:lang w:val="en-GB"/>
          </w:rPr>
          <w:t xml:space="preserve"> </w:t>
        </w:r>
        <w:r w:rsidR="004148F5" w:rsidDel="002D7F8C">
          <w:rPr>
            <w:rFonts w:eastAsiaTheme="minorEastAsia" w:cs="Times New Roman"/>
            <w:szCs w:val="24"/>
            <w:lang w:val="en-GB"/>
          </w:rPr>
          <w:t>population genetic</w:t>
        </w:r>
        <w:r w:rsidR="00CF511E" w:rsidDel="002D7F8C">
          <w:rPr>
            <w:rFonts w:eastAsiaTheme="minorEastAsia" w:cs="Times New Roman"/>
            <w:szCs w:val="24"/>
            <w:lang w:val="en-GB"/>
          </w:rPr>
          <w:t>s</w:t>
        </w:r>
        <w:r w:rsidR="004148F5" w:rsidDel="002D7F8C">
          <w:rPr>
            <w:rFonts w:eastAsiaTheme="minorEastAsia" w:cs="Times New Roman"/>
            <w:szCs w:val="24"/>
            <w:lang w:val="en-GB"/>
          </w:rPr>
          <w:t xml:space="preserve"> software</w:t>
        </w:r>
        <w:r w:rsidR="006C101D" w:rsidDel="002D7F8C">
          <w:rPr>
            <w:rFonts w:eastAsiaTheme="minorEastAsia" w:cs="Times New Roman"/>
            <w:szCs w:val="24"/>
            <w:lang w:val="en-GB"/>
          </w:rPr>
          <w:t xml:space="preserve"> packages</w:t>
        </w:r>
        <w:r w:rsidR="004148F5" w:rsidDel="002D7F8C">
          <w:rPr>
            <w:rFonts w:eastAsiaTheme="minorEastAsia" w:cs="Times New Roman"/>
            <w:szCs w:val="24"/>
            <w:lang w:val="en-GB"/>
          </w:rPr>
          <w:t>, including individual-based forward</w:t>
        </w:r>
        <w:r w:rsidR="00A81110" w:rsidDel="002D7F8C">
          <w:rPr>
            <w:rFonts w:eastAsiaTheme="minorEastAsia" w:cs="Times New Roman"/>
            <w:szCs w:val="24"/>
            <w:lang w:val="en-GB"/>
          </w:rPr>
          <w:t>-</w:t>
        </w:r>
        <w:r w:rsidR="004148F5" w:rsidDel="002D7F8C">
          <w:rPr>
            <w:rFonts w:eastAsiaTheme="minorEastAsia" w:cs="Times New Roman"/>
            <w:szCs w:val="24"/>
            <w:lang w:val="en-GB"/>
          </w:rPr>
          <w:t xml:space="preserve">time </w:t>
        </w:r>
        <w:r w:rsidR="00CF511E" w:rsidDel="002D7F8C">
          <w:rPr>
            <w:rFonts w:eastAsiaTheme="minorEastAsia" w:cs="Times New Roman"/>
            <w:szCs w:val="24"/>
            <w:lang w:val="en-GB"/>
          </w:rPr>
          <w:t>models (</w:t>
        </w:r>
        <w:r w:rsidR="0029471B" w:rsidRPr="00DB1103" w:rsidDel="002D7F8C">
          <w:rPr>
            <w:rFonts w:eastAsiaTheme="minorEastAsia" w:cs="Times New Roman"/>
            <w:szCs w:val="24"/>
            <w:lang w:val="en-GB"/>
          </w:rPr>
          <w:t xml:space="preserve">e.g. </w:t>
        </w:r>
        <w:r w:rsidR="00AC6D16" w:rsidDel="002D7F8C">
          <w:rPr>
            <w:rFonts w:eastAsiaTheme="minorEastAsia" w:cs="Times New Roman"/>
            <w:szCs w:val="24"/>
            <w:lang w:val="en-GB"/>
          </w:rPr>
          <w:t xml:space="preserve">Nemo: </w:t>
        </w:r>
        <w:r w:rsidR="0029471B" w:rsidRPr="00DB1103" w:rsidDel="002D7F8C">
          <w:rPr>
            <w:rFonts w:eastAsiaTheme="minorEastAsia" w:cs="Times New Roman"/>
            <w:szCs w:val="24"/>
            <w:lang w:val="en-GB"/>
          </w:rPr>
          <w:t xml:space="preserve">Guillaume &amp; Rougemont, 2006; </w:t>
        </w:r>
        <w:r w:rsidR="00CB27D1" w:rsidDel="002D7F8C">
          <w:rPr>
            <w:rFonts w:eastAsiaTheme="minorEastAsia" w:cs="Times New Roman"/>
            <w:szCs w:val="24"/>
            <w:lang w:val="en-GB"/>
          </w:rPr>
          <w:t xml:space="preserve">Cotto et al. </w:t>
        </w:r>
        <w:r w:rsidR="00133146" w:rsidDel="002D7F8C">
          <w:rPr>
            <w:rFonts w:eastAsiaTheme="minorEastAsia" w:cs="Times New Roman"/>
            <w:szCs w:val="24"/>
            <w:lang w:val="en-GB"/>
          </w:rPr>
          <w:t xml:space="preserve">2020; </w:t>
        </w:r>
        <w:r w:rsidR="00AC6D16" w:rsidDel="002D7F8C">
          <w:rPr>
            <w:rFonts w:eastAsiaTheme="minorEastAsia" w:cs="Times New Roman"/>
            <w:szCs w:val="24"/>
            <w:lang w:val="en-GB"/>
          </w:rPr>
          <w:t xml:space="preserve">SLiM: </w:t>
        </w:r>
        <w:r w:rsidR="0029471B" w:rsidRPr="00DB1103" w:rsidDel="002D7F8C">
          <w:rPr>
            <w:rFonts w:eastAsiaTheme="minorEastAsia" w:cs="Times New Roman"/>
            <w:szCs w:val="24"/>
            <w:lang w:val="en-GB"/>
          </w:rPr>
          <w:t>Haller &amp; Messer, 2019</w:t>
        </w:r>
        <w:r w:rsidR="00AC6D16" w:rsidDel="002D7F8C">
          <w:rPr>
            <w:rFonts w:eastAsiaTheme="minorEastAsia" w:cs="Times New Roman"/>
            <w:szCs w:val="24"/>
            <w:lang w:val="en-GB"/>
          </w:rPr>
          <w:t xml:space="preserve">; </w:t>
        </w:r>
        <w:r w:rsidR="00133146" w:rsidDel="002D7F8C">
          <w:rPr>
            <w:rFonts w:eastAsiaTheme="minorEastAsia" w:cs="Times New Roman"/>
            <w:szCs w:val="24"/>
            <w:lang w:val="en-GB"/>
          </w:rPr>
          <w:t>sPEGG: Okamoto &amp; Amarasekare</w:t>
        </w:r>
        <w:r w:rsidR="00E85374" w:rsidDel="002D7F8C">
          <w:rPr>
            <w:rFonts w:eastAsiaTheme="minorEastAsia" w:cs="Times New Roman"/>
            <w:szCs w:val="24"/>
            <w:lang w:val="en-GB"/>
          </w:rPr>
          <w:t xml:space="preserve"> 2017</w:t>
        </w:r>
        <w:r w:rsidR="00CF511E" w:rsidDel="002D7F8C">
          <w:rPr>
            <w:rFonts w:eastAsiaTheme="minorEastAsia" w:cs="Times New Roman"/>
            <w:szCs w:val="24"/>
            <w:lang w:val="en-GB"/>
          </w:rPr>
          <w:t>), have been and are being developed. Typically</w:t>
        </w:r>
        <w:r w:rsidR="00114E98" w:rsidDel="002D7F8C">
          <w:rPr>
            <w:rFonts w:eastAsiaTheme="minorEastAsia" w:cs="Times New Roman"/>
            <w:szCs w:val="24"/>
            <w:lang w:val="en-GB"/>
          </w:rPr>
          <w:t>,</w:t>
        </w:r>
        <w:r w:rsidR="00CF511E" w:rsidDel="002D7F8C">
          <w:rPr>
            <w:rFonts w:eastAsiaTheme="minorEastAsia" w:cs="Times New Roman"/>
            <w:szCs w:val="24"/>
            <w:lang w:val="en-GB"/>
          </w:rPr>
          <w:t xml:space="preserve"> however, </w:t>
        </w:r>
        <w:r w:rsidR="00114E98" w:rsidDel="002D7F8C">
          <w:rPr>
            <w:rFonts w:eastAsiaTheme="minorEastAsia" w:cs="Times New Roman"/>
            <w:szCs w:val="24"/>
            <w:lang w:val="en-GB"/>
          </w:rPr>
          <w:t xml:space="preserve">these platforms </w:t>
        </w:r>
        <w:r w:rsidR="00E85374" w:rsidDel="002D7F8C">
          <w:rPr>
            <w:rFonts w:eastAsiaTheme="minorEastAsia" w:cs="Times New Roman"/>
            <w:szCs w:val="24"/>
            <w:lang w:val="en-GB"/>
          </w:rPr>
          <w:t xml:space="preserve">(but see sPEGG) </w:t>
        </w:r>
        <w:r w:rsidR="00114E98" w:rsidDel="002D7F8C">
          <w:rPr>
            <w:rFonts w:eastAsiaTheme="minorEastAsia" w:cs="Times New Roman"/>
            <w:szCs w:val="24"/>
            <w:lang w:val="en-GB"/>
          </w:rPr>
          <w:t>represent ecology in a fairly simple way</w:t>
        </w:r>
        <w:r w:rsidR="00766DB5" w:rsidDel="002D7F8C">
          <w:rPr>
            <w:rFonts w:eastAsiaTheme="minorEastAsia" w:cs="Times New Roman"/>
            <w:szCs w:val="24"/>
            <w:lang w:val="en-GB"/>
          </w:rPr>
          <w:t xml:space="preserve">, thus missing the ecological, behavioural and spatial complexity that </w:t>
        </w:r>
        <w:r w:rsidR="00AA4922" w:rsidDel="002D7F8C">
          <w:rPr>
            <w:rFonts w:eastAsiaTheme="minorEastAsia" w:cs="Times New Roman"/>
            <w:szCs w:val="24"/>
            <w:lang w:val="en-GB"/>
          </w:rPr>
          <w:t xml:space="preserve">can feedback to genetic and evolutionary processes and determine eco-evolutionary dynamics. </w:t>
        </w:r>
        <w:r w:rsidR="007F2FBE" w:rsidDel="002D7F8C">
          <w:rPr>
            <w:rFonts w:eastAsiaTheme="minorEastAsia" w:cs="Times New Roman"/>
            <w:szCs w:val="24"/>
            <w:lang w:val="en-GB"/>
          </w:rPr>
          <w:t xml:space="preserve">There is therefore a need for tools that </w:t>
        </w:r>
        <w:r w:rsidR="007F2FBE" w:rsidDel="002D7F8C">
          <w:rPr>
            <w:rFonts w:eastAsiaTheme="minorEastAsia" w:cs="Times New Roman"/>
            <w:szCs w:val="24"/>
            <w:lang w:val="en-GB"/>
          </w:rPr>
          <w:lastRenderedPageBreak/>
          <w:t>integrate sophisticated spatial processes, demography and dispersal, together with a mechanistic</w:t>
        </w:r>
        <w:r w:rsidR="00E8637B" w:rsidDel="002D7F8C">
          <w:rPr>
            <w:rFonts w:eastAsiaTheme="minorEastAsia" w:cs="Times New Roman"/>
            <w:szCs w:val="24"/>
            <w:lang w:val="en-GB"/>
          </w:rPr>
          <w:t xml:space="preserve"> and explicit representation of the individuals’ genomes. </w:t>
        </w:r>
        <w:r w:rsidR="00FE7DDA" w:rsidDel="002D7F8C">
          <w:rPr>
            <w:rFonts w:eastAsiaTheme="minorEastAsia" w:cs="Times New Roman"/>
            <w:szCs w:val="24"/>
            <w:lang w:val="en-GB"/>
          </w:rPr>
          <w:t xml:space="preserve">This is particularly important for a variety of applications, from landscape genetics (i.e. </w:t>
        </w:r>
        <w:r w:rsidR="007A528D" w:rsidRPr="007A528D" w:rsidDel="002D7F8C">
          <w:rPr>
            <w:rFonts w:eastAsiaTheme="minorEastAsia" w:cs="Times New Roman"/>
            <w:szCs w:val="24"/>
            <w:lang w:val="en-GB"/>
          </w:rPr>
          <w:t>understanding of how geographical and</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environmental features structure genetic variation at</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both the population and individual levels</w:t>
        </w:r>
        <w:r w:rsidR="007A528D" w:rsidDel="002D7F8C">
          <w:rPr>
            <w:rFonts w:eastAsiaTheme="minorEastAsia" w:cs="Times New Roman"/>
            <w:szCs w:val="24"/>
            <w:lang w:val="en-GB"/>
          </w:rPr>
          <w:t xml:space="preserve">; Manel et al. </w:t>
        </w:r>
        <w:r w:rsidR="00A4401A" w:rsidDel="002D7F8C">
          <w:rPr>
            <w:rFonts w:eastAsiaTheme="minorEastAsia" w:cs="Times New Roman"/>
            <w:szCs w:val="24"/>
            <w:lang w:val="en-GB"/>
          </w:rPr>
          <w:t>2003</w:t>
        </w:r>
        <w:r w:rsidR="000F7D87" w:rsidDel="002D7F8C">
          <w:rPr>
            <w:rFonts w:eastAsiaTheme="minorEastAsia" w:cs="Times New Roman"/>
            <w:szCs w:val="24"/>
            <w:lang w:val="en-GB"/>
          </w:rPr>
          <w:t>; Epperson et al. 2010)</w:t>
        </w:r>
        <w:r w:rsidR="004E1714" w:rsidDel="002D7F8C">
          <w:rPr>
            <w:rFonts w:eastAsiaTheme="minorEastAsia" w:cs="Times New Roman"/>
            <w:szCs w:val="24"/>
            <w:lang w:val="en-GB"/>
          </w:rPr>
          <w:t xml:space="preserve">, including </w:t>
        </w:r>
        <w:r w:rsidR="00A81110" w:rsidDel="002D7F8C">
          <w:rPr>
            <w:rFonts w:eastAsiaTheme="minorEastAsia" w:cs="Times New Roman"/>
            <w:szCs w:val="24"/>
            <w:lang w:val="en-GB"/>
          </w:rPr>
          <w:t xml:space="preserve">incorporating </w:t>
        </w:r>
        <w:r w:rsidR="004E1714" w:rsidDel="002D7F8C">
          <w:rPr>
            <w:rFonts w:eastAsiaTheme="minorEastAsia" w:cs="Times New Roman"/>
            <w:szCs w:val="24"/>
            <w:lang w:val="en-GB"/>
          </w:rPr>
          <w:t xml:space="preserve">genetic viability </w:t>
        </w:r>
        <w:r w:rsidR="000D5509" w:rsidDel="002D7F8C">
          <w:rPr>
            <w:rFonts w:eastAsiaTheme="minorEastAsia" w:cs="Times New Roman"/>
            <w:szCs w:val="24"/>
            <w:lang w:val="en-GB"/>
          </w:rPr>
          <w:t xml:space="preserve">and inbreeding depression </w:t>
        </w:r>
        <w:r w:rsidR="004E1714" w:rsidDel="002D7F8C">
          <w:rPr>
            <w:rFonts w:eastAsiaTheme="minorEastAsia" w:cs="Times New Roman"/>
            <w:szCs w:val="24"/>
            <w:lang w:val="en-GB"/>
          </w:rPr>
          <w:t xml:space="preserve">into population viability analyses, to </w:t>
        </w:r>
        <w:r w:rsidR="00A52C6B" w:rsidDel="002D7F8C">
          <w:rPr>
            <w:rFonts w:eastAsiaTheme="minorEastAsia" w:cs="Times New Roman"/>
            <w:szCs w:val="24"/>
            <w:lang w:val="en-GB"/>
          </w:rPr>
          <w:t xml:space="preserve">understanding the genetic and evolutionary consequences of environmental changes for populations and species. </w:t>
        </w:r>
      </w:moveFrom>
      <w:moveFromRangeEnd w:id="498"/>
    </w:p>
    <w:p w14:paraId="03E30219" w14:textId="42377363" w:rsidR="00732856" w:rsidRDefault="00A52C6B" w:rsidP="00C57BF9">
      <w:pPr>
        <w:pStyle w:val="ListParagraph"/>
        <w:ind w:left="0"/>
        <w:rPr>
          <w:rFonts w:eastAsiaTheme="minorEastAsia" w:cs="Times New Roman"/>
          <w:szCs w:val="24"/>
          <w:lang w:val="en-GB"/>
        </w:rPr>
      </w:pP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takes a </w:t>
      </w:r>
      <w:r w:rsidR="0062081D">
        <w:rPr>
          <w:rFonts w:eastAsiaTheme="minorEastAsia" w:cs="Times New Roman"/>
          <w:szCs w:val="24"/>
          <w:lang w:val="en-GB"/>
        </w:rPr>
        <w:t xml:space="preserve">first important step </w:t>
      </w:r>
      <w:r w:rsidR="00DB1103" w:rsidRPr="00DB1103">
        <w:rPr>
          <w:rFonts w:eastAsiaTheme="minorEastAsia" w:cs="Times New Roman"/>
          <w:szCs w:val="24"/>
          <w:lang w:val="en-GB"/>
        </w:rPr>
        <w:t>in including explicit genetics</w:t>
      </w:r>
      <w:r w:rsidR="0062081D">
        <w:rPr>
          <w:rFonts w:eastAsiaTheme="minorEastAsia" w:cs="Times New Roman"/>
          <w:szCs w:val="24"/>
          <w:lang w:val="en-GB"/>
        </w:rPr>
        <w:t>. Although</w:t>
      </w:r>
      <w:r w:rsidR="00DB1103" w:rsidRPr="00DB1103">
        <w:rPr>
          <w:rFonts w:eastAsiaTheme="minorEastAsia" w:cs="Times New Roman"/>
          <w:szCs w:val="24"/>
          <w:lang w:val="en-GB"/>
        </w:rPr>
        <w:t xml:space="preserve"> </w:t>
      </w:r>
      <w:r w:rsidR="002D7F8C">
        <w:rPr>
          <w:rFonts w:eastAsiaTheme="minorEastAsia" w:cs="Times New Roman"/>
          <w:szCs w:val="24"/>
          <w:lang w:val="en-GB"/>
        </w:rPr>
        <w:t>it</w:t>
      </w:r>
      <w:r w:rsidR="0062081D">
        <w:rPr>
          <w:rFonts w:eastAsiaTheme="minorEastAsia" w:cs="Times New Roman"/>
          <w:szCs w:val="24"/>
          <w:lang w:val="en-GB"/>
        </w:rPr>
        <w:t xml:space="preserve"> </w:t>
      </w:r>
      <w:r w:rsidR="00DB1103" w:rsidRPr="00DB1103">
        <w:rPr>
          <w:rFonts w:eastAsiaTheme="minorEastAsia" w:cs="Times New Roman"/>
          <w:szCs w:val="24"/>
          <w:lang w:val="en-GB"/>
        </w:rPr>
        <w:t>does not yet include the level of sophistication that characterises many forward-time population genetic</w:t>
      </w:r>
      <w:r w:rsidR="0062081D">
        <w:rPr>
          <w:rFonts w:eastAsiaTheme="minorEastAsia" w:cs="Times New Roman"/>
          <w:szCs w:val="24"/>
          <w:lang w:val="en-GB"/>
        </w:rPr>
        <w:t>s</w:t>
      </w:r>
      <w:r w:rsidR="00DB1103" w:rsidRPr="00DB1103">
        <w:rPr>
          <w:rFonts w:eastAsiaTheme="minorEastAsia" w:cs="Times New Roman"/>
          <w:szCs w:val="24"/>
          <w:lang w:val="en-GB"/>
        </w:rPr>
        <w:t xml:space="preserve"> software</w:t>
      </w:r>
      <w:r w:rsidR="00A81110">
        <w:rPr>
          <w:rFonts w:eastAsiaTheme="minorEastAsia" w:cs="Times New Roman"/>
          <w:szCs w:val="24"/>
          <w:lang w:val="en-GB"/>
        </w:rPr>
        <w:t xml:space="preserve"> packages</w:t>
      </w:r>
      <w:r w:rsidR="00DB1103" w:rsidRPr="00DB1103">
        <w:rPr>
          <w:rFonts w:eastAsiaTheme="minorEastAsia" w:cs="Times New Roman"/>
          <w:szCs w:val="24"/>
          <w:lang w:val="en-GB"/>
        </w:rPr>
        <w:t xml:space="preserve"> (e.g. Guillaume &amp; Rougemont, 2006; Haller &amp; Messer, 2019), in terms of genetic processes, structures and outputs, and in terms of </w:t>
      </w:r>
      <w:r w:rsidR="0062081D">
        <w:rPr>
          <w:rFonts w:eastAsiaTheme="minorEastAsia" w:cs="Times New Roman"/>
          <w:szCs w:val="24"/>
          <w:lang w:val="en-GB"/>
        </w:rPr>
        <w:t xml:space="preserve">the variety of </w:t>
      </w:r>
      <w:r w:rsidR="00DB1103" w:rsidRPr="00DB1103">
        <w:rPr>
          <w:rFonts w:eastAsiaTheme="minorEastAsia" w:cs="Times New Roman"/>
          <w:szCs w:val="24"/>
          <w:lang w:val="en-GB"/>
        </w:rPr>
        <w:t>adaptive traits</w:t>
      </w:r>
      <w:r w:rsidR="0062081D">
        <w:rPr>
          <w:rFonts w:eastAsiaTheme="minorEastAsia" w:cs="Times New Roman"/>
          <w:szCs w:val="24"/>
          <w:lang w:val="en-GB"/>
        </w:rPr>
        <w:t xml:space="preserve"> that is possible to model, </w:t>
      </w:r>
      <w:r w:rsidR="0029471B">
        <w:rPr>
          <w:rFonts w:eastAsiaTheme="minorEastAsia" w:cs="Times New Roman"/>
          <w:szCs w:val="24"/>
          <w:lang w:val="en-GB"/>
        </w:rPr>
        <w:t>it</w:t>
      </w:r>
      <w:r w:rsidR="00DB1103" w:rsidRPr="00DB1103">
        <w:rPr>
          <w:rFonts w:eastAsiaTheme="minorEastAsia" w:cs="Times New Roman"/>
          <w:szCs w:val="24"/>
          <w:lang w:val="en-GB"/>
        </w:rPr>
        <w:t xml:space="preserve"> holds the advantage of the ecological, demographic and dispersal complexity it can represent</w:t>
      </w:r>
      <w:r w:rsidR="00A81110">
        <w:rPr>
          <w:rFonts w:eastAsiaTheme="minorEastAsia" w:cs="Times New Roman"/>
          <w:szCs w:val="24"/>
          <w:lang w:val="en-GB"/>
        </w:rPr>
        <w:t>,</w:t>
      </w:r>
      <w:r w:rsidR="00DB1103" w:rsidRPr="00DB1103">
        <w:rPr>
          <w:rFonts w:eastAsiaTheme="minorEastAsia" w:cs="Times New Roman"/>
          <w:szCs w:val="24"/>
          <w:lang w:val="en-GB"/>
        </w:rPr>
        <w:t xml:space="preserve"> which, combined with explicit genetics, open possibilities for sophisticated landscape genetics applications and for fully accounting for evolution of dispersal behaviours (not just emigration rates)</w:t>
      </w:r>
      <w:r w:rsidR="00A81110">
        <w:rPr>
          <w:rFonts w:eastAsiaTheme="minorEastAsia" w:cs="Times New Roman"/>
          <w:szCs w:val="24"/>
          <w:lang w:val="en-GB"/>
        </w:rPr>
        <w:t>,</w:t>
      </w:r>
      <w:r w:rsidR="00DB1103" w:rsidRPr="00DB1103">
        <w:rPr>
          <w:rFonts w:eastAsiaTheme="minorEastAsia" w:cs="Times New Roman"/>
          <w:szCs w:val="24"/>
          <w:lang w:val="en-GB"/>
        </w:rPr>
        <w:t xml:space="preserve"> which are likely to be critical for species’ inhabiting or moving through complex, human-modified landscapes.</w:t>
      </w:r>
    </w:p>
    <w:p w14:paraId="3552F3EF" w14:textId="2F66CD7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w:t>
      </w: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any heritable variable trait (at present limited to dispersal traits) is controlled by a separate genetics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option, and setting one locus per chromosome. </w:t>
      </w:r>
    </w:p>
    <w:p w14:paraId="4A64F75C" w14:textId="77777777" w:rsidR="0067520E" w:rsidRDefault="0067520E" w:rsidP="009E434A">
      <w:pPr>
        <w:pStyle w:val="Heading3"/>
        <w:numPr>
          <w:ilvl w:val="2"/>
          <w:numId w:val="14"/>
        </w:numPr>
        <w:rPr>
          <w:rFonts w:eastAsiaTheme="minorEastAsia"/>
        </w:rPr>
      </w:pPr>
      <w:bookmarkStart w:id="500" w:name="_Flexible_genetic_architecture"/>
      <w:bookmarkStart w:id="501" w:name="_Toc54110065"/>
      <w:bookmarkEnd w:id="500"/>
      <w:r>
        <w:rPr>
          <w:rFonts w:eastAsiaTheme="minorEastAsia"/>
        </w:rPr>
        <w:t>Flexible genetic architecture</w:t>
      </w:r>
      <w:bookmarkEnd w:id="501"/>
    </w:p>
    <w:p w14:paraId="1E724E9A" w14:textId="195DE6C5" w:rsidR="0067520E" w:rsidRDefault="003F2FA0" w:rsidP="00C57BF9">
      <w:pPr>
        <w:pStyle w:val="ListParagraph"/>
        <w:ind w:left="0"/>
        <w:rPr>
          <w:rFonts w:eastAsiaTheme="minorEastAsia" w:cs="Times New Roman"/>
          <w:szCs w:val="24"/>
          <w:lang w:val="en-GB"/>
        </w:rPr>
      </w:pPr>
      <w:r>
        <w:rPr>
          <w:rFonts w:eastAsiaTheme="minorEastAsia" w:cs="Times New Roman"/>
          <w:szCs w:val="24"/>
          <w:lang w:val="en-GB"/>
        </w:rPr>
        <w:t>F</w:t>
      </w:r>
      <w:r w:rsidR="0067520E">
        <w:rPr>
          <w:rFonts w:eastAsiaTheme="minorEastAsia" w:cs="Times New Roman"/>
          <w:szCs w:val="24"/>
          <w:lang w:val="en-GB"/>
        </w:rPr>
        <w:t>or a more realistic representation of heritable traits, an explicit genetic architecture may be defined, which must be read from a text file. The file specifies how many chromosomes each individual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sidR="0067520E">
        <w:rPr>
          <w:rFonts w:eastAsiaTheme="minorEastAsia" w:cs="Times New Roman"/>
          <w:szCs w:val="24"/>
          <w:lang w:val="en-GB"/>
        </w:rPr>
        <w:t xml:space="preserve">e will be several chromosomes and traits will be mapped across them. In contrast to </w:t>
      </w:r>
      <w:proofErr w:type="spellStart"/>
      <w:r w:rsidR="0067520E">
        <w:rPr>
          <w:rFonts w:eastAsiaTheme="minorEastAsia" w:cs="Times New Roman"/>
          <w:szCs w:val="24"/>
          <w:lang w:val="en-GB"/>
        </w:rPr>
        <w:t>RangeShifter</w:t>
      </w:r>
      <w:proofErr w:type="spellEnd"/>
      <w:r w:rsidR="0067520E">
        <w:rPr>
          <w:rFonts w:eastAsiaTheme="minorEastAsia" w:cs="Times New Roman"/>
          <w:szCs w:val="24"/>
          <w:lang w:val="en-GB"/>
        </w:rPr>
        <w:t xml:space="preserve"> v1, whenever there are variable traits in a model, evolution is assumed, although it can</w:t>
      </w:r>
      <w:r w:rsidR="009A3BA6">
        <w:rPr>
          <w:rFonts w:eastAsiaTheme="minorEastAsia" w:cs="Times New Roman"/>
          <w:szCs w:val="24"/>
          <w:lang w:val="en-GB"/>
        </w:rPr>
        <w:t>,</w:t>
      </w:r>
      <w:r w:rsidR="0067520E">
        <w:rPr>
          <w:rFonts w:eastAsiaTheme="minorEastAsia" w:cs="Times New Roman"/>
          <w:szCs w:val="24"/>
          <w:lang w:val="en-GB"/>
        </w:rPr>
        <w:t xml:space="preserve"> if desired</w:t>
      </w:r>
      <w:r w:rsidR="009A3BA6">
        <w:rPr>
          <w:rFonts w:eastAsiaTheme="minorEastAsia" w:cs="Times New Roman"/>
          <w:szCs w:val="24"/>
          <w:lang w:val="en-GB"/>
        </w:rPr>
        <w:t>,</w:t>
      </w:r>
      <w:r w:rsidR="0067520E">
        <w:rPr>
          <w:rFonts w:eastAsiaTheme="minorEastAsia" w:cs="Times New Roman"/>
          <w:szCs w:val="24"/>
          <w:lang w:val="en-GB"/>
        </w:rPr>
        <w:t xml:space="preserve"> be effectively eliminated for a haploid species by setting a very low mutation probability.</w:t>
      </w:r>
      <w:r w:rsidR="007D2B25">
        <w:rPr>
          <w:rFonts w:eastAsiaTheme="minorEastAsia" w:cs="Times New Roman"/>
          <w:szCs w:val="24"/>
          <w:lang w:val="en-GB"/>
        </w:rPr>
        <w:t xml:space="preserve"> All chromosomes are autosomes (i.e. there is no possibility for modelling sex-chromosomes).</w:t>
      </w:r>
    </w:p>
    <w:p w14:paraId="223E3D0B" w14:textId="4A5E5820"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502"/>
      <w:commentRangeStart w:id="503"/>
      <w:r>
        <w:rPr>
          <w:rFonts w:eastAsiaTheme="minorEastAsia" w:cs="Times New Roman"/>
          <w:szCs w:val="24"/>
          <w:lang w:val="en-GB"/>
        </w:rPr>
        <w:t xml:space="preserve">neutral loci </w:t>
      </w:r>
      <w:commentRangeEnd w:id="502"/>
      <w:r w:rsidR="00C65543">
        <w:rPr>
          <w:rStyle w:val="CommentReference"/>
        </w:rPr>
        <w:commentReference w:id="502"/>
      </w:r>
      <w:commentRangeEnd w:id="503"/>
      <w:r w:rsidR="009247C6">
        <w:rPr>
          <w:rStyle w:val="CommentReference"/>
        </w:rPr>
        <w:commentReference w:id="503"/>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w:t>
      </w:r>
      <w:r w:rsidR="009247C6">
        <w:rPr>
          <w:rFonts w:eastAsiaTheme="minorEastAsia" w:cs="Times New Roman"/>
          <w:szCs w:val="24"/>
          <w:lang w:val="en-GB"/>
        </w:rPr>
        <w:t>ed</w:t>
      </w:r>
      <w:r>
        <w:rPr>
          <w:rFonts w:eastAsiaTheme="minorEastAsia" w:cs="Times New Roman"/>
          <w:szCs w:val="24"/>
          <w:lang w:val="en-GB"/>
        </w:rPr>
        <w:t xml:space="preserve"> by integer values (positive or negative), and the sum of alleles at all loci contributing to a trait (both alleles at each locus of a diploid species) controls the phenotype. However, as phenotypic traits exist on several widely different scales (e.g. emigration probability between 0 and 1, dispersal </w:t>
      </w:r>
      <w:r>
        <w:rPr>
          <w:rFonts w:eastAsiaTheme="minorEastAsia" w:cs="Times New Roman"/>
          <w:szCs w:val="24"/>
          <w:lang w:val="en-GB"/>
        </w:rPr>
        <w:lastRenderedPageBreak/>
        <w:t>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504"/>
      <w:r>
        <w:rPr>
          <w:rFonts w:eastAsiaTheme="minorEastAsia" w:cs="Times New Roman"/>
          <w:szCs w:val="24"/>
          <w:lang w:val="en-GB"/>
        </w:rPr>
        <w:t xml:space="preserve">, if the scaling factor for density-independent emigration probability is 0.1, and </w:t>
      </w:r>
      <w:r w:rsidR="00D81A16">
        <w:rPr>
          <w:rFonts w:eastAsiaTheme="minorEastAsia" w:cs="Times New Roman"/>
          <w:szCs w:val="24"/>
          <w:lang w:val="en-GB"/>
        </w:rPr>
        <w:t>an individual</w:t>
      </w:r>
      <w:r>
        <w:rPr>
          <w:rFonts w:eastAsiaTheme="minorEastAsia" w:cs="Times New Roman"/>
          <w:szCs w:val="24"/>
          <w:lang w:val="en-GB"/>
        </w:rPr>
        <w:t xml:space="preserve">’s sum of all alleles contributing to that trait is 150, then the </w:t>
      </w:r>
      <w:r w:rsidR="004E15EF">
        <w:rPr>
          <w:rFonts w:eastAsiaTheme="minorEastAsia" w:cs="Times New Roman"/>
          <w:szCs w:val="24"/>
          <w:lang w:val="en-GB"/>
        </w:rPr>
        <w:t xml:space="preserve">individual’s </w:t>
      </w:r>
      <w:r>
        <w:rPr>
          <w:rFonts w:eastAsiaTheme="minorEastAsia" w:cs="Times New Roman"/>
          <w:szCs w:val="24"/>
          <w:lang w:val="en-GB"/>
        </w:rPr>
        <w:t>emigration probability phenotyp</w:t>
      </w:r>
      <w:r w:rsidR="00933E15">
        <w:rPr>
          <w:rFonts w:eastAsiaTheme="minorEastAsia" w:cs="Times New Roman"/>
          <w:szCs w:val="24"/>
          <w:lang w:val="en-GB"/>
        </w:rPr>
        <w:t>e will be 0.</w:t>
      </w:r>
      <w:r>
        <w:rPr>
          <w:rFonts w:eastAsiaTheme="minorEastAsia" w:cs="Times New Roman"/>
          <w:szCs w:val="24"/>
          <w:lang w:val="en-GB"/>
        </w:rPr>
        <w:t>15.</w:t>
      </w:r>
      <w:commentRangeEnd w:id="504"/>
      <w:r w:rsidR="009247C6">
        <w:rPr>
          <w:rStyle w:val="CommentReference"/>
        </w:rPr>
        <w:commentReference w:id="504"/>
      </w:r>
      <w:r w:rsidR="00AD7A52">
        <w:rPr>
          <w:rFonts w:eastAsiaTheme="minorEastAsia" w:cs="Times New Roman"/>
          <w:szCs w:val="24"/>
          <w:lang w:val="en-GB"/>
        </w:rPr>
        <w:t xml:space="preserve"> Traits may be sex</w:t>
      </w:r>
      <w:r w:rsidR="00D03909">
        <w:rPr>
          <w:rFonts w:eastAsiaTheme="minorEastAsia" w:cs="Times New Roman"/>
          <w:szCs w:val="24"/>
          <w:lang w:val="en-GB"/>
        </w:rPr>
        <w:t>-specific</w:t>
      </w:r>
      <w:r w:rsidR="007D2B25">
        <w:rPr>
          <w:rFonts w:eastAsiaTheme="minorEastAsia" w:cs="Times New Roman"/>
          <w:szCs w:val="24"/>
          <w:lang w:val="en-GB"/>
        </w:rPr>
        <w:t>, in which case the phenotypic expression is limited to the specific sex</w:t>
      </w:r>
      <w:r w:rsidR="006443A2">
        <w:rPr>
          <w:rFonts w:eastAsiaTheme="minorEastAsia" w:cs="Times New Roman"/>
          <w:szCs w:val="24"/>
          <w:lang w:val="en-GB"/>
        </w:rPr>
        <w:t>.</w:t>
      </w:r>
    </w:p>
    <w:p w14:paraId="48B89355" w14:textId="77777777" w:rsidR="0067520E" w:rsidRDefault="0067520E" w:rsidP="009E434A">
      <w:pPr>
        <w:pStyle w:val="Heading3"/>
        <w:numPr>
          <w:ilvl w:val="2"/>
          <w:numId w:val="14"/>
        </w:numPr>
        <w:rPr>
          <w:rFonts w:eastAsiaTheme="minorEastAsia"/>
        </w:rPr>
      </w:pPr>
      <w:bookmarkStart w:id="505" w:name="_Genome_initialisation"/>
      <w:bookmarkStart w:id="506" w:name="_Toc54110066"/>
      <w:bookmarkEnd w:id="505"/>
      <w:r>
        <w:rPr>
          <w:rFonts w:eastAsiaTheme="minorEastAsia"/>
        </w:rPr>
        <w:t>Genome initialisation</w:t>
      </w:r>
      <w:bookmarkEnd w:id="506"/>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thus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lastRenderedPageBreak/>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high phenotypic values of that trait parameter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507" w:name="_Pleiotropy,_neutral_loci"/>
      <w:bookmarkStart w:id="508" w:name="_Toc54110067"/>
      <w:bookmarkEnd w:id="507"/>
      <w:r>
        <w:rPr>
          <w:rFonts w:eastAsiaTheme="minorEastAsia"/>
        </w:rPr>
        <w:t>Pleiotropy, neutral loci and mutation</w:t>
      </w:r>
      <w:bookmarkEnd w:id="508"/>
    </w:p>
    <w:p w14:paraId="188C994C" w14:textId="7A317174" w:rsidR="0067520E" w:rsidRDefault="0067520E" w:rsidP="00C57BF9">
      <w:pPr>
        <w:pStyle w:val="ListParagraph"/>
        <w:ind w:left="0"/>
        <w:rPr>
          <w:rFonts w:eastAsiaTheme="minorEastAsia" w:cs="Times New Roman"/>
          <w:szCs w:val="24"/>
          <w:lang w:val="en-GB"/>
        </w:rPr>
      </w:pPr>
      <w:commentRangeStart w:id="509"/>
      <w:commentRangeStart w:id="510"/>
      <w:r>
        <w:rPr>
          <w:rFonts w:eastAsiaTheme="minorEastAsia" w:cs="Times New Roman"/>
          <w:szCs w:val="24"/>
          <w:lang w:val="en-GB"/>
        </w:rPr>
        <w:t xml:space="preserve">It is possible that a particular locus can be specified more than once for a particular trait; </w:t>
      </w:r>
      <w:commentRangeEnd w:id="509"/>
      <w:r w:rsidR="003928F0">
        <w:rPr>
          <w:rStyle w:val="CommentReference"/>
        </w:rPr>
        <w:commentReference w:id="509"/>
      </w:r>
      <w:commentRangeEnd w:id="510"/>
      <w:r w:rsidR="00A81110">
        <w:rPr>
          <w:rStyle w:val="CommentReference"/>
        </w:rPr>
        <w:commentReference w:id="510"/>
      </w:r>
      <w:r>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Thus the two traits are forced (to some extent) to be positively correlated. </w:t>
      </w:r>
      <w:commentRangeStart w:id="511"/>
      <w:commentRangeStart w:id="512"/>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511"/>
      <w:r w:rsidR="00CA4552">
        <w:rPr>
          <w:rStyle w:val="CommentReference"/>
        </w:rPr>
        <w:commentReference w:id="511"/>
      </w:r>
      <w:commentRangeEnd w:id="512"/>
      <w:r w:rsidR="00F96410">
        <w:rPr>
          <w:rStyle w:val="CommentReference"/>
        </w:rPr>
        <w:commentReference w:id="512"/>
      </w:r>
      <w:r>
        <w:rPr>
          <w:rFonts w:eastAsiaTheme="minorEastAsia" w:cs="Times New Roman"/>
          <w:szCs w:val="24"/>
          <w:lang w:val="en-GB"/>
        </w:rPr>
        <w:t>.</w:t>
      </w:r>
    </w:p>
    <w:p w14:paraId="64E1C2A3" w14:textId="1502EA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Pr>
          <w:rFonts w:eastAsiaTheme="minorEastAsia" w:cs="Times New Roman"/>
          <w:szCs w:val="24"/>
          <w:lang w:val="en-GB"/>
        </w:rPr>
        <w:t xml:space="preserve"> Neutral markers can </w:t>
      </w:r>
      <w:r w:rsidR="00B57AEB">
        <w:rPr>
          <w:rFonts w:eastAsiaTheme="minorEastAsia" w:cs="Times New Roman"/>
          <w:szCs w:val="24"/>
          <w:lang w:val="en-GB"/>
        </w:rPr>
        <w:t xml:space="preserve">therefore represent SNPs (single </w:t>
      </w:r>
      <w:r w:rsidR="00A95A40">
        <w:rPr>
          <w:rFonts w:eastAsiaTheme="minorEastAsia" w:cs="Times New Roman"/>
          <w:szCs w:val="24"/>
          <w:lang w:val="en-GB"/>
        </w:rPr>
        <w:t>nucleotide polymorphisms) and be used to extract measure</w:t>
      </w:r>
      <w:r w:rsidR="005E10CA">
        <w:rPr>
          <w:rFonts w:eastAsiaTheme="minorEastAsia" w:cs="Times New Roman"/>
          <w:szCs w:val="24"/>
          <w:lang w:val="en-GB"/>
        </w:rPr>
        <w:t>s</w:t>
      </w:r>
      <w:r w:rsidR="00A95A40">
        <w:rPr>
          <w:rFonts w:eastAsiaTheme="minorEastAsia" w:cs="Times New Roman"/>
          <w:szCs w:val="24"/>
          <w:lang w:val="en-GB"/>
        </w:rPr>
        <w:t xml:space="preserve"> of neutral genetic diversity</w:t>
      </w:r>
      <w:r w:rsidR="005E10CA">
        <w:rPr>
          <w:rFonts w:eastAsiaTheme="minorEastAsia" w:cs="Times New Roman"/>
          <w:szCs w:val="24"/>
          <w:lang w:val="en-GB"/>
        </w:rPr>
        <w:t xml:space="preserve"> and </w:t>
      </w:r>
      <w:r w:rsidR="00324A32">
        <w:rPr>
          <w:rFonts w:eastAsiaTheme="minorEastAsia" w:cs="Times New Roman"/>
          <w:szCs w:val="24"/>
          <w:lang w:val="en-GB"/>
        </w:rPr>
        <w:t>genetic distance among populations (i.e. gene flow)</w:t>
      </w:r>
      <w:r w:rsidR="005E10CA">
        <w:rPr>
          <w:rFonts w:eastAsiaTheme="minorEastAsia" w:cs="Times New Roman"/>
          <w:szCs w:val="24"/>
          <w:lang w:val="en-GB"/>
        </w:rPr>
        <w:t>.</w:t>
      </w:r>
      <w:r>
        <w:rPr>
          <w:rFonts w:eastAsiaTheme="minorEastAsia" w:cs="Times New Roman"/>
          <w:szCs w:val="24"/>
          <w:lang w:val="en-GB"/>
        </w:rPr>
        <w:t xml:space="preserve"> </w:t>
      </w:r>
    </w:p>
    <w:p w14:paraId="43F4D2BD" w14:textId="2BEF59A9"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Mutation </w:t>
      </w:r>
      <w:r w:rsidR="005E10CA">
        <w:rPr>
          <w:rFonts w:eastAsiaTheme="minorEastAsia" w:cs="Times New Roman"/>
          <w:szCs w:val="24"/>
          <w:lang w:val="en-GB"/>
        </w:rPr>
        <w:t xml:space="preserve">events are </w:t>
      </w:r>
      <w:r>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513" w:name="_Using_RangeShifter"/>
      <w:bookmarkStart w:id="514" w:name="_Toc54110068"/>
      <w:bookmarkEnd w:id="513"/>
      <w:r w:rsidRPr="00D123FB">
        <w:lastRenderedPageBreak/>
        <w:t xml:space="preserve">Using </w:t>
      </w:r>
      <w:proofErr w:type="spellStart"/>
      <w:r w:rsidRPr="00D123FB">
        <w:t>RangeShifter</w:t>
      </w:r>
      <w:bookmarkEnd w:id="514"/>
      <w:proofErr w:type="spellEnd"/>
    </w:p>
    <w:p w14:paraId="5BE31510"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GUI</w:t>
      </w:r>
      <w:r>
        <w:rPr>
          <w:szCs w:val="24"/>
        </w:rPr>
        <w:t xml:space="preserve">, but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 xml:space="preserve">In this chapter, we will describe how to use </w:t>
      </w:r>
      <w:proofErr w:type="spellStart"/>
      <w:r w:rsidRPr="00D123FB">
        <w:rPr>
          <w:szCs w:val="24"/>
        </w:rPr>
        <w:t>RangeShifter</w:t>
      </w:r>
      <w:proofErr w:type="spellEnd"/>
      <w:r w:rsidRPr="00D123FB">
        <w:rPr>
          <w:szCs w:val="24"/>
        </w:rPr>
        <w:t>.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proofErr w:type="spellStart"/>
      <w:r w:rsidRPr="00E92618">
        <w:rPr>
          <w:szCs w:val="24"/>
        </w:rPr>
        <w:t>RangeShifter</w:t>
      </w:r>
      <w:proofErr w:type="spellEnd"/>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floating poin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515" w:name="_Toc54110069"/>
      <w:r w:rsidRPr="00D123FB">
        <w:t>Inputs</w:t>
      </w:r>
      <w:bookmarkEnd w:id="515"/>
    </w:p>
    <w:p w14:paraId="0882A4E4" w14:textId="77777777" w:rsidR="0067520E" w:rsidRPr="00D123FB" w:rsidRDefault="0067520E" w:rsidP="009E434A">
      <w:pPr>
        <w:pStyle w:val="Heading3"/>
        <w:numPr>
          <w:ilvl w:val="2"/>
          <w:numId w:val="14"/>
        </w:numPr>
      </w:pPr>
      <w:bookmarkStart w:id="516" w:name="_Landscape_1"/>
      <w:bookmarkStart w:id="517" w:name="_Toc54110070"/>
      <w:bookmarkEnd w:id="516"/>
      <w:r w:rsidRPr="00D123FB">
        <w:t>Landscape</w:t>
      </w:r>
      <w:bookmarkEnd w:id="517"/>
    </w:p>
    <w:p w14:paraId="16FC6711" w14:textId="77777777" w:rsidR="0067520E" w:rsidRPr="00D123FB" w:rsidRDefault="0067520E" w:rsidP="00B35389">
      <w:pPr>
        <w:pStyle w:val="Keepnext"/>
      </w:pPr>
      <w:proofErr w:type="spellStart"/>
      <w:r w:rsidRPr="00D123FB">
        <w:t>RangeShifter</w:t>
      </w:r>
      <w:proofErr w:type="spellEnd"/>
      <w:r w:rsidRPr="00D123FB">
        <w:t xml:space="preserve">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cols</w:t>
            </w:r>
            <w:proofErr w:type="spellEnd"/>
            <w:r w:rsidRPr="00D123FB">
              <w:rPr>
                <w:rFonts w:ascii="Courier New" w:hAnsi="Courier New" w:cs="Courier New"/>
              </w:rPr>
              <w:t xml:space="preserve">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rows</w:t>
            </w:r>
            <w:proofErr w:type="spellEnd"/>
            <w:r w:rsidRPr="00D123FB">
              <w:rPr>
                <w:rFonts w:ascii="Courier New" w:hAnsi="Courier New" w:cs="Courier New"/>
              </w:rPr>
              <w:t xml:space="preserve">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xllcorner</w:t>
            </w:r>
            <w:proofErr w:type="spellEnd"/>
            <w:r w:rsidRPr="00D123FB">
              <w:rPr>
                <w:rFonts w:ascii="Courier New" w:hAnsi="Courier New" w:cs="Courier New"/>
              </w:rPr>
              <w:t xml:space="preserve">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yllcorner</w:t>
            </w:r>
            <w:proofErr w:type="spellEnd"/>
            <w:r w:rsidRPr="00D123FB">
              <w:rPr>
                <w:rFonts w:ascii="Courier New" w:hAnsi="Courier New" w:cs="Courier New"/>
              </w:rPr>
              <w:t xml:space="preserve">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cellsize</w:t>
            </w:r>
            <w:proofErr w:type="spellEnd"/>
            <w:r w:rsidRPr="00D123FB">
              <w:rPr>
                <w:rFonts w:ascii="Courier New" w:hAnsi="Courier New" w:cs="Courier New"/>
              </w:rPr>
              <w:t xml:space="preserv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ODATA_value</w:t>
            </w:r>
            <w:proofErr w:type="spellEnd"/>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 xml:space="preserve">The rest of the file is a grid containing a value for each cell, one line per row. </w:t>
      </w:r>
      <w:proofErr w:type="spellStart"/>
      <w:r w:rsidRPr="00D123FB">
        <w:t>RangeShifter</w:t>
      </w:r>
      <w:proofErr w:type="spellEnd"/>
      <w:r w:rsidRPr="00D123FB">
        <w:t xml:space="preserve">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518"/>
      <w:commentRangeStart w:id="519"/>
      <w:r w:rsidRPr="00D123FB">
        <w:t>In the batch mode, the codes are required to be sequential integers starting from 1.</w:t>
      </w:r>
      <w:commentRangeEnd w:id="518"/>
      <w:r w:rsidR="00C44765">
        <w:rPr>
          <w:rStyle w:val="CommentReference"/>
          <w:rFonts w:eastAsiaTheme="minorHAnsi" w:cstheme="minorBidi"/>
          <w:lang w:val="en-US"/>
        </w:rPr>
        <w:commentReference w:id="518"/>
      </w:r>
      <w:commentRangeEnd w:id="519"/>
      <w:r w:rsidR="00240365">
        <w:rPr>
          <w:rStyle w:val="CommentReference"/>
          <w:rFonts w:eastAsiaTheme="minorHAnsi" w:cstheme="minorBidi"/>
          <w:lang w:val="en-US"/>
        </w:rPr>
        <w:commentReference w:id="519"/>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xml:space="preserve">. A single cell in the landscape can contain different habitats in different proportions. In this case, </w:t>
      </w:r>
      <w:proofErr w:type="spellStart"/>
      <w:r w:rsidRPr="00D123FB">
        <w:t>RangeShifter</w:t>
      </w:r>
      <w:proofErr w:type="spellEnd"/>
      <w:r w:rsidRPr="00D123FB">
        <w:t xml:space="preserve">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 xml:space="preserve">Note that </w:t>
      </w:r>
      <w:proofErr w:type="spellStart"/>
      <w:r w:rsidRPr="00D123FB">
        <w:rPr>
          <w:b/>
        </w:rPr>
        <w:t>RangeShifter</w:t>
      </w:r>
      <w:proofErr w:type="spellEnd"/>
      <w:r w:rsidRPr="00D123FB">
        <w:rPr>
          <w:b/>
        </w:rPr>
        <w:t xml:space="preserve">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D123FB">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xml:space="preserve">), </w:t>
      </w:r>
      <w:proofErr w:type="spellStart"/>
      <w:r w:rsidRPr="00D123FB">
        <w:rPr>
          <w:szCs w:val="24"/>
        </w:rPr>
        <w:t>RangeShifter</w:t>
      </w:r>
      <w:proofErr w:type="spellEnd"/>
      <w:r w:rsidRPr="00D123FB">
        <w:rPr>
          <w:szCs w:val="24"/>
        </w:rPr>
        <w:t xml:space="preserve"> requires habitat costs or resistance to movement. These can be set manually or imported as a raster map. The map has to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520" w:name="_Species_distribution"/>
      <w:bookmarkStart w:id="521" w:name="_Toc54110071"/>
      <w:bookmarkEnd w:id="520"/>
      <w:r>
        <w:t>Species</w:t>
      </w:r>
      <w:r w:rsidRPr="00D123FB">
        <w:t xml:space="preserve"> distribution</w:t>
      </w:r>
      <w:bookmarkEnd w:id="521"/>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The extent of the map does not have to be necessarily the same as the landscape. The resolution can be the same or coarser, provided that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 xml:space="preserve">The current version of </w:t>
      </w:r>
      <w:proofErr w:type="spellStart"/>
      <w:r w:rsidRPr="00D123FB">
        <w:rPr>
          <w:szCs w:val="24"/>
        </w:rPr>
        <w:t>RangeShifter</w:t>
      </w:r>
      <w:proofErr w:type="spellEnd"/>
      <w:r w:rsidRPr="00D123FB">
        <w:rPr>
          <w:szCs w:val="24"/>
        </w:rPr>
        <w:t xml:space="preserve">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522" w:name="_Toc54110072"/>
      <w:r w:rsidRPr="00D123FB">
        <w:lastRenderedPageBreak/>
        <w:t xml:space="preserve">The </w:t>
      </w:r>
      <w:r>
        <w:t>g</w:t>
      </w:r>
      <w:r w:rsidRPr="00D123FB">
        <w:t xml:space="preserve">raphical </w:t>
      </w:r>
      <w:r>
        <w:t>u</w:t>
      </w:r>
      <w:r w:rsidRPr="00D123FB">
        <w:t xml:space="preserve">ser </w:t>
      </w:r>
      <w:r>
        <w:t>i</w:t>
      </w:r>
      <w:r w:rsidRPr="00D123FB">
        <w:t>nterface</w:t>
      </w:r>
      <w:bookmarkEnd w:id="522"/>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w:t>
      </w:r>
      <w:proofErr w:type="spellStart"/>
      <w:r w:rsidRPr="00D123FB">
        <w:t>RangeShifter</w:t>
      </w:r>
      <w:proofErr w:type="spellEnd"/>
      <w:r w:rsidRPr="00D123FB">
        <w:t xml:space="preserve"> graphical user interface.</w:t>
      </w:r>
    </w:p>
    <w:p w14:paraId="2D5CF9BB" w14:textId="77777777" w:rsidR="0067520E" w:rsidRPr="00D123FB" w:rsidRDefault="0067520E" w:rsidP="009E434A">
      <w:pPr>
        <w:pStyle w:val="Heading3"/>
        <w:numPr>
          <w:ilvl w:val="2"/>
          <w:numId w:val="14"/>
        </w:numPr>
      </w:pPr>
      <w:bookmarkStart w:id="523" w:name="_Toc54110073"/>
      <w:r w:rsidRPr="00D123FB">
        <w:t xml:space="preserve">Main </w:t>
      </w:r>
      <w:r>
        <w:t>m</w:t>
      </w:r>
      <w:r w:rsidRPr="00D123FB">
        <w:t>enu</w:t>
      </w:r>
      <w:bookmarkEnd w:id="523"/>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Allows interrupting the simulation before it is completed. If running the program via GUI, the program can be refreshed for further use without the need to re-start it. If running in batch mod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may necessary to close </w:t>
      </w:r>
      <w:proofErr w:type="spellStart"/>
      <w:r>
        <w:rPr>
          <w:szCs w:val="24"/>
        </w:rPr>
        <w:t>RangeShifter</w:t>
      </w:r>
      <w:proofErr w:type="spellEnd"/>
      <w:r>
        <w:rPr>
          <w:szCs w:val="24"/>
        </w:rPr>
        <w:t xml:space="preserve"> and restart it.</w:t>
      </w:r>
    </w:p>
    <w:p w14:paraId="03CBC922" w14:textId="77777777" w:rsidR="0067520E" w:rsidRPr="00D123FB" w:rsidRDefault="0067520E" w:rsidP="009E434A">
      <w:pPr>
        <w:pStyle w:val="Heading3"/>
        <w:numPr>
          <w:ilvl w:val="2"/>
          <w:numId w:val="14"/>
        </w:numPr>
      </w:pPr>
      <w:bookmarkStart w:id="524" w:name="_Toc54110074"/>
      <w:r w:rsidRPr="00D123FB">
        <w:t xml:space="preserve">Getting </w:t>
      </w:r>
      <w:r>
        <w:t>s</w:t>
      </w:r>
      <w:r w:rsidRPr="00D123FB">
        <w:t>tarted</w:t>
      </w:r>
      <w:bookmarkEnd w:id="524"/>
    </w:p>
    <w:p w14:paraId="3BEFC9DC" w14:textId="77777777" w:rsidR="0067520E" w:rsidRPr="00D123FB" w:rsidRDefault="0067520E" w:rsidP="00C57BF9">
      <w:pPr>
        <w:contextualSpacing/>
        <w:rPr>
          <w:szCs w:val="24"/>
        </w:rPr>
      </w:pPr>
      <w:r w:rsidRPr="00D123FB">
        <w:rPr>
          <w:szCs w:val="24"/>
        </w:rPr>
        <w:t xml:space="preserve">Open </w:t>
      </w:r>
      <w:proofErr w:type="spellStart"/>
      <w:r w:rsidRPr="00D123FB">
        <w:rPr>
          <w:szCs w:val="24"/>
        </w:rPr>
        <w:t>RangeShifter</w:t>
      </w:r>
      <w:proofErr w:type="spellEnd"/>
      <w:r w:rsidRPr="00D123FB">
        <w:rPr>
          <w:szCs w:val="24"/>
        </w:rPr>
        <w:t xml:space="preserve">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proofErr w:type="spellStart"/>
      <w:r w:rsidRPr="00D123FB">
        <w:rPr>
          <w:b/>
          <w:szCs w:val="24"/>
        </w:rPr>
        <w:t>Output_Maps</w:t>
      </w:r>
      <w:proofErr w:type="spellEnd"/>
      <w:r w:rsidRPr="00D123FB">
        <w:rPr>
          <w:b/>
          <w:szCs w:val="24"/>
        </w:rPr>
        <w:t xml:space="preserve">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525" w:name="_Setting_the_landscape"/>
      <w:bookmarkStart w:id="526" w:name="_Toc54110075"/>
      <w:bookmarkEnd w:id="525"/>
      <w:r w:rsidRPr="00D123FB">
        <w:lastRenderedPageBreak/>
        <w:t>Setting the landscape</w:t>
      </w:r>
      <w:bookmarkEnd w:id="526"/>
    </w:p>
    <w:p w14:paraId="6EADAAF8" w14:textId="77777777" w:rsidR="0067520E" w:rsidRPr="00D123FB" w:rsidRDefault="0067520E" w:rsidP="00B35389">
      <w:pPr>
        <w:pStyle w:val="Keepnext"/>
      </w:pPr>
      <w:r w:rsidRPr="00D123FB">
        <w:t xml:space="preserve">From the drop down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w:t>
      </w:r>
      <w:proofErr w:type="spellStart"/>
      <w:r w:rsidRPr="00D123FB">
        <w:rPr>
          <w:szCs w:val="24"/>
        </w:rPr>
        <w:t>RangeShifter</w:t>
      </w:r>
      <w:proofErr w:type="spellEnd"/>
      <w:r w:rsidRPr="00D123FB">
        <w:rPr>
          <w:szCs w:val="24"/>
        </w:rPr>
        <w:t xml:space="preserve">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xml:space="preserve">). The maps can either be real landscapes or artificial landscapes that have been previously generated with any landscape generator (including the one available in </w:t>
      </w:r>
      <w:proofErr w:type="spellStart"/>
      <w:r w:rsidRPr="00D123FB">
        <w:rPr>
          <w:szCs w:val="24"/>
        </w:rPr>
        <w:t>RangeShifter</w:t>
      </w:r>
      <w:proofErr w:type="spellEnd"/>
      <w:r w:rsidRPr="00D123FB">
        <w:rPr>
          <w:szCs w:val="24"/>
        </w:rPr>
        <w:t>).</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indow.</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has to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has to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w:t>
      </w:r>
      <w:r w:rsidRPr="00D123FB">
        <w:lastRenderedPageBreak/>
        <w:t>than 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proofErr w:type="spellStart"/>
      <w:r w:rsidRPr="00D123FB">
        <w:rPr>
          <w:i/>
        </w:rPr>
        <w:t>Neovison</w:t>
      </w:r>
      <w:proofErr w:type="spellEnd"/>
      <w:r w:rsidRPr="00D123FB">
        <w:rPr>
          <w:i/>
        </w:rPr>
        <w:t xml:space="preserve">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527" w:name="_Import_raster:_Landscape"/>
      <w:bookmarkStart w:id="528" w:name="_Import_raster:_Model"/>
      <w:bookmarkEnd w:id="527"/>
      <w:bookmarkEnd w:id="528"/>
      <w:r w:rsidRPr="00D123FB">
        <w:t xml:space="preserve">Import raster: </w:t>
      </w:r>
      <w:r>
        <w:t>m</w:t>
      </w:r>
      <w:r w:rsidRPr="00D123FB">
        <w:t>odel type</w:t>
      </w:r>
    </w:p>
    <w:p w14:paraId="4EBD45B9"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xml:space="preserve">, </w:t>
      </w:r>
      <w:proofErr w:type="spellStart"/>
      <w:r w:rsidRPr="00D123FB">
        <w:rPr>
          <w:szCs w:val="24"/>
        </w:rPr>
        <w:t>RangeShifter</w:t>
      </w:r>
      <w:proofErr w:type="spellEnd"/>
      <w:r w:rsidRPr="00D123FB">
        <w:rPr>
          <w:szCs w:val="24"/>
        </w:rPr>
        <w:t xml:space="preserve">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529" w:name="_Dynamic_landscapes"/>
      <w:bookmarkEnd w:id="529"/>
      <w:r>
        <w:t>Dynamic</w:t>
      </w:r>
      <w:r w:rsidRPr="00D123FB">
        <w:t xml:space="preserve"> landscapes</w:t>
      </w:r>
    </w:p>
    <w:p w14:paraId="6D99CFEA" w14:textId="77777777" w:rsidR="00BA4B4D" w:rsidRDefault="009E2399" w:rsidP="00BA4B4D">
      <w:pPr>
        <w:rPr>
          <w:szCs w:val="24"/>
        </w:rPr>
      </w:pPr>
      <w:r>
        <w:rPr>
          <w:szCs w:val="24"/>
        </w:rPr>
        <w:t>Once a habitat codes or habitat quality landscape has been loaded, an option is provided to specify a dynamic landscape, i.e. one that changes during the course of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lastRenderedPageBreak/>
        <w:t>Finished</w:t>
      </w:r>
      <w:r w:rsidR="00D4658D">
        <w:rPr>
          <w:szCs w:val="24"/>
        </w:rPr>
        <w:t xml:space="preserve"> button to close the window. </w:t>
      </w:r>
      <w:r w:rsidR="00D71131">
        <w:rPr>
          <w:szCs w:val="24"/>
        </w:rPr>
        <w:t xml:space="preserve">The </w:t>
      </w:r>
      <w:r w:rsidR="00D71131" w:rsidRPr="00B71120">
        <w:rPr>
          <w:i/>
          <w:szCs w:val="24"/>
        </w:rPr>
        <w:t>Dynamic Landscape</w:t>
      </w:r>
      <w:r w:rsidR="00D71131">
        <w:rPr>
          <w:szCs w:val="24"/>
        </w:rPr>
        <w:t xml:space="preserve"> button remains active, and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w:t>
      </w:r>
      <w:proofErr w:type="spellStart"/>
      <w:r w:rsidR="00D71131">
        <w:rPr>
          <w:szCs w:val="24"/>
        </w:rPr>
        <w:t>RangeShifter</w:t>
      </w:r>
      <w:proofErr w:type="spellEnd"/>
      <w:r w:rsidR="00D71131">
        <w:rPr>
          <w:szCs w:val="24"/>
        </w:rPr>
        <w:t xml:space="preserve"> now searches through all the selected habitat </w:t>
      </w:r>
      <w:proofErr w:type="spellStart"/>
      <w:r w:rsidR="00D71131">
        <w:rPr>
          <w:szCs w:val="24"/>
        </w:rPr>
        <w:t>rasters</w:t>
      </w:r>
      <w:proofErr w:type="spellEnd"/>
      <w:r w:rsidR="00D71131">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indow.</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w:t>
      </w:r>
      <w:proofErr w:type="spellStart"/>
      <w:r w:rsidRPr="00D123FB">
        <w:rPr>
          <w:szCs w:val="24"/>
        </w:rPr>
        <w:t>RangeShifter</w:t>
      </w:r>
      <w:proofErr w:type="spellEnd"/>
      <w:r w:rsidRPr="00D123FB">
        <w:rPr>
          <w:szCs w:val="24"/>
        </w:rPr>
        <w:t xml:space="preserve">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 xml:space="preserve">As an alternative to importing landscape maps, either real or artificial, </w:t>
      </w:r>
      <w:proofErr w:type="spellStart"/>
      <w:r w:rsidRPr="00D123FB">
        <w:t>RangeShifter</w:t>
      </w:r>
      <w:proofErr w:type="spellEnd"/>
      <w:r w:rsidRPr="00D123FB">
        <w:t xml:space="preserve">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indow.</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 xml:space="preserve">This option allows generation of a series of artificial landscapes, which can be subsequently used within </w:t>
      </w:r>
      <w:proofErr w:type="spellStart"/>
      <w:r w:rsidRPr="00D123FB">
        <w:rPr>
          <w:szCs w:val="24"/>
        </w:rPr>
        <w:t>RangeShifter</w:t>
      </w:r>
      <w:proofErr w:type="spellEnd"/>
      <w:r w:rsidRPr="00D123FB">
        <w:rPr>
          <w:szCs w:val="24"/>
        </w:rPr>
        <w:t xml:space="preserve">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w:t>
      </w:r>
      <w:proofErr w:type="spellStart"/>
      <w:r>
        <w:rPr>
          <w:szCs w:val="24"/>
        </w:rPr>
        <w:t>RangeShifter</w:t>
      </w:r>
      <w:proofErr w:type="spellEnd"/>
      <w:r>
        <w:rPr>
          <w:szCs w:val="24"/>
        </w:rPr>
        <w:t xml:space="preserve">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 xml:space="preserve">of 100 </w:t>
      </w:r>
      <w:proofErr w:type="spellStart"/>
      <w:r>
        <w:rPr>
          <w:szCs w:val="24"/>
        </w:rPr>
        <w:t>rows</w:t>
      </w:r>
      <w:proofErr w:type="spellEnd"/>
      <w:r>
        <w:rPr>
          <w:szCs w:val="24"/>
        </w:rPr>
        <w:t xml:space="preserve">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530" w:name="_Importing_a_species"/>
      <w:bookmarkEnd w:id="530"/>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Thus they differ from artificial landscapes generated within </w:t>
      </w:r>
      <w:proofErr w:type="spellStart"/>
      <w:r>
        <w:rPr>
          <w:szCs w:val="24"/>
        </w:rPr>
        <w:t>RangeShifter</w:t>
      </w:r>
      <w:proofErr w:type="spellEnd"/>
      <w:r>
        <w:rPr>
          <w:szCs w:val="24"/>
        </w:rPr>
        <w:t xml:space="preserve">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531" w:name="_Toc54110076"/>
      <w:r w:rsidRPr="00D123FB">
        <w:lastRenderedPageBreak/>
        <w:t>Importing a species distribution map</w:t>
      </w:r>
      <w:bookmarkEnd w:id="531"/>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w:t>
      </w:r>
      <w:proofErr w:type="spellStart"/>
      <w:r w:rsidRPr="00D123FB">
        <w:rPr>
          <w:szCs w:val="24"/>
        </w:rPr>
        <w:t>RangeShifter</w:t>
      </w:r>
      <w:proofErr w:type="spellEnd"/>
      <w:r w:rsidRPr="00D123FB">
        <w:rPr>
          <w:szCs w:val="24"/>
        </w:rPr>
        <w:t xml:space="preserve">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532" w:name="_Environmental_gradient_1"/>
      <w:bookmarkStart w:id="533" w:name="_Toc54110077"/>
      <w:bookmarkEnd w:id="532"/>
      <w:r w:rsidRPr="00D123FB">
        <w:t>Environmental gradient</w:t>
      </w:r>
      <w:bookmarkEnd w:id="533"/>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indow.</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If different stages have different fecundities, the same gradient will be applied to the respective fecundity values, assuming that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534" w:name="_Setting_the_species"/>
      <w:bookmarkStart w:id="535" w:name="_Toc54110078"/>
      <w:bookmarkEnd w:id="534"/>
      <w:r w:rsidRPr="00D123FB">
        <w:t xml:space="preserve">Setting the species parameters: </w:t>
      </w:r>
      <w:r>
        <w:t>p</w:t>
      </w:r>
      <w:r w:rsidRPr="00D123FB">
        <w:t>opulation dynamics</w:t>
      </w:r>
      <w:bookmarkEnd w:id="535"/>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Number of reproductive seasons / year</w:t>
      </w:r>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proofErr w:type="spellStart"/>
      <w:r w:rsidRPr="00AC4209">
        <w:rPr>
          <w:i/>
        </w:rPr>
        <w:t>Rmax</w:t>
      </w:r>
      <w:proofErr w:type="spellEnd"/>
      <w:r w:rsidRPr="00D123FB">
        <w:t xml:space="preserve"> and the competition coefficient </w:t>
      </w:r>
      <w:proofErr w:type="spellStart"/>
      <w:r w:rsidRPr="00AC4209">
        <w:rPr>
          <w:i/>
        </w:rPr>
        <w:t>b</w:t>
      </w:r>
      <w:r w:rsidRPr="00AC4209">
        <w:rPr>
          <w:i/>
          <w:vertAlign w:val="subscript"/>
        </w:rPr>
        <w:t>c</w:t>
      </w:r>
      <w:proofErr w:type="spellEnd"/>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r w:rsidRPr="007261F2">
        <w:rPr>
          <w:i/>
        </w:rPr>
        <w:t>seasons / year</w:t>
      </w:r>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The maximum age sets an upper age limit at which each individual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by definition zero,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proofErr w:type="spellStart"/>
      <w:r w:rsidRPr="00D123FB">
        <w:t>RangeShifter</w:t>
      </w:r>
      <w:proofErr w:type="spellEnd"/>
      <w:r w:rsidRPr="00D123FB">
        <w:t>,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right hand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proofErr w:type="spellStart"/>
      <w:r w:rsidRPr="00D123FB">
        <w:rPr>
          <w:i/>
          <w:szCs w:val="24"/>
        </w:rPr>
        <w:t>C</w:t>
      </w:r>
      <w:r w:rsidRPr="00D123FB">
        <w:rPr>
          <w:i/>
          <w:szCs w:val="24"/>
          <w:vertAlign w:val="subscript"/>
        </w:rPr>
        <w:t>γ</w:t>
      </w:r>
      <w:proofErr w:type="spellEnd"/>
      <w:r w:rsidRPr="00D123FB">
        <w:rPr>
          <w:szCs w:val="24"/>
        </w:rPr>
        <w:t xml:space="preserve"> and </w:t>
      </w:r>
      <w:proofErr w:type="spellStart"/>
      <w:r w:rsidRPr="00D123FB">
        <w:rPr>
          <w:i/>
          <w:szCs w:val="24"/>
        </w:rPr>
        <w:t>C</w:t>
      </w:r>
      <w:r w:rsidRPr="00D123FB">
        <w:rPr>
          <w:i/>
          <w:szCs w:val="24"/>
          <w:vertAlign w:val="subscript"/>
        </w:rPr>
        <w:t>σ</w:t>
      </w:r>
      <w:proofErr w:type="spellEnd"/>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have to be filled in with the stages’ weights </w:t>
      </w:r>
      <w:proofErr w:type="spellStart"/>
      <w:r w:rsidRPr="00D123FB">
        <w:rPr>
          <w:i/>
          <w:szCs w:val="24"/>
        </w:rPr>
        <w:t>ω</w:t>
      </w:r>
      <w:r w:rsidRPr="00D123FB">
        <w:rPr>
          <w:i/>
          <w:szCs w:val="24"/>
          <w:vertAlign w:val="subscript"/>
        </w:rPr>
        <w:t>ij</w:t>
      </w:r>
      <w:proofErr w:type="spellEnd"/>
      <w:r w:rsidRPr="00D123FB">
        <w:rPr>
          <w:szCs w:val="24"/>
        </w:rPr>
        <w:t xml:space="preserve">, i.e. the effect of density of stage </w:t>
      </w:r>
      <w:r w:rsidRPr="00D123FB">
        <w:rPr>
          <w:i/>
          <w:szCs w:val="24"/>
        </w:rPr>
        <w:t>j</w:t>
      </w:r>
      <w:r w:rsidRPr="00D123FB">
        <w:rPr>
          <w:szCs w:val="24"/>
        </w:rPr>
        <w:t xml:space="preserve"> on the demographic parameters of stage </w:t>
      </w:r>
      <w:proofErr w:type="spellStart"/>
      <w:r w:rsidRPr="00D123FB">
        <w:rPr>
          <w:i/>
          <w:szCs w:val="24"/>
        </w:rPr>
        <w:t>i</w:t>
      </w:r>
      <w:proofErr w:type="spellEnd"/>
      <w:r w:rsidRPr="00D123FB">
        <w:rPr>
          <w:szCs w:val="24"/>
        </w:rPr>
        <w:t xml:space="preserve">. A value of zero means that stage </w:t>
      </w:r>
      <w:proofErr w:type="spellStart"/>
      <w:r w:rsidRPr="00D123FB">
        <w:rPr>
          <w:i/>
          <w:szCs w:val="24"/>
        </w:rPr>
        <w:t>i</w:t>
      </w:r>
      <w:proofErr w:type="spellEnd"/>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s in (b) and (c) reproduce</w:t>
      </w:r>
      <w:r w:rsidRPr="00D123FB">
        <w:t xml:space="preserve"> ,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proofErr w:type="spellStart"/>
      <w:r w:rsidRPr="00D123FB">
        <w:rPr>
          <w:i/>
        </w:rPr>
        <w:t>ω</w:t>
      </w:r>
      <w:r w:rsidRPr="00D123FB">
        <w:rPr>
          <w:i/>
          <w:vertAlign w:val="subscript"/>
        </w:rPr>
        <w:t>ij</w:t>
      </w:r>
      <w:proofErr w:type="spellEnd"/>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stage-structured model that applies the Maynard-Smith and Slatkin function, two parameters determine the nature of density-</w:t>
      </w:r>
      <w:r w:rsidRPr="00D123FB">
        <w:rPr>
          <w:szCs w:val="24"/>
        </w:rPr>
        <w:lastRenderedPageBreak/>
        <w:t xml:space="preserve">dependence, </w:t>
      </w:r>
      <w:proofErr w:type="spellStart"/>
      <w:r w:rsidRPr="00D123FB">
        <w:rPr>
          <w:i/>
          <w:szCs w:val="24"/>
        </w:rPr>
        <w:t>b</w:t>
      </w:r>
      <w:r w:rsidRPr="00D123FB">
        <w:rPr>
          <w:i/>
          <w:szCs w:val="24"/>
          <w:vertAlign w:val="subscript"/>
        </w:rPr>
        <w:t>c</w:t>
      </w:r>
      <w:proofErr w:type="spellEnd"/>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Slatkin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100/ha. A cell with 30% cover of habitat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Slatkin’s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dependence can have a major influence on the outcomes of a model. Thus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7378D7">
        <w:rPr>
          <w:i/>
          <w:szCs w:val="24"/>
        </w:rPr>
        <w:t>K</w:t>
      </w:r>
      <w:r w:rsidRPr="007378D7">
        <w:rPr>
          <w:szCs w:val="24"/>
        </w:rPr>
        <w:t xml:space="preserve">). However, in many cas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lastRenderedPageBreak/>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particular v</w:t>
      </w:r>
      <w:r>
        <w:rPr>
          <w:szCs w:val="24"/>
        </w:rPr>
        <w:t>alues selected is ascertained.</w:t>
      </w:r>
    </w:p>
    <w:p w14:paraId="52A2D999" w14:textId="77777777" w:rsidR="0067520E" w:rsidRPr="00D123FB" w:rsidRDefault="0067520E" w:rsidP="009E434A">
      <w:pPr>
        <w:pStyle w:val="Heading3"/>
        <w:numPr>
          <w:ilvl w:val="2"/>
          <w:numId w:val="14"/>
        </w:numPr>
      </w:pPr>
      <w:bookmarkStart w:id="536" w:name="_Setting_the_species_1"/>
      <w:bookmarkStart w:id="537" w:name="_Toc54110079"/>
      <w:bookmarkEnd w:id="536"/>
      <w:r>
        <w:t>Setting the species</w:t>
      </w:r>
      <w:r w:rsidRPr="00D123FB">
        <w:t xml:space="preserve"> parameters: </w:t>
      </w:r>
      <w:r>
        <w:t>d</w:t>
      </w:r>
      <w:r w:rsidRPr="00D123FB">
        <w:t>ispersal</w:t>
      </w:r>
      <w:bookmarkEnd w:id="537"/>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ill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w:t>
      </w:r>
      <w:r>
        <w:lastRenderedPageBreak/>
        <w:t>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density-dependen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xml:space="preserve">) this has been achieved both with </w:t>
      </w:r>
      <w:proofErr w:type="spellStart"/>
      <w:r w:rsidRPr="00D123FB">
        <w:rPr>
          <w:szCs w:val="24"/>
        </w:rPr>
        <w:t>RangeShifter</w:t>
      </w:r>
      <w:proofErr w:type="spellEnd"/>
      <w:r w:rsidRPr="00D123FB">
        <w:rPr>
          <w:szCs w:val="24"/>
        </w:rPr>
        <w:t xml:space="preserve">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Example of sex- and stage-specific density-dependent emigration where only males emigrat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Each individual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t>Inter-individual variability</w:t>
      </w:r>
      <w:r w:rsidRPr="00910641">
        <w:t xml:space="preserve">. Emigration parameters can be set to vary between individuals by checking the box </w:t>
      </w:r>
      <w:r w:rsidRPr="00910641">
        <w:rPr>
          <w:i/>
        </w:rPr>
        <w:t>Individual variability</w:t>
      </w:r>
      <w:r w:rsidRPr="00910641">
        <w:t>, in which case each individual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proofErr w:type="spellStart"/>
      <w:r w:rsidRPr="00C3051D">
        <w:rPr>
          <w:i/>
        </w:rPr>
        <w:t>mean</w:t>
      </w:r>
      <w:r w:rsidRPr="00910641">
        <w:t>,</w:t>
      </w:r>
      <w:r w:rsidRPr="00C3051D">
        <w:rPr>
          <w:i/>
        </w:rPr>
        <w:t>s.d</w:t>
      </w:r>
      <w:proofErr w:type="spellEnd"/>
      <w:r w:rsidRPr="00C3051D">
        <w:rPr>
          <w:i/>
        </w:rPr>
        <w:t>.</w:t>
      </w:r>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 xml:space="preserve">(Figure 3.16b, and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w:t>
      </w:r>
      <w:proofErr w:type="spellStart"/>
      <w:r w:rsidRPr="00910641">
        <w:t>s.d.</w:t>
      </w:r>
      <w:proofErr w:type="spellEnd"/>
      <w:r w:rsidRPr="00910641">
        <w:t xml:space="preserve">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The initial individual traits will sampled independently as above.</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lastRenderedPageBreak/>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w:t>
      </w:r>
      <w:proofErr w:type="spellStart"/>
      <w:r w:rsidRPr="00D123FB">
        <w:rPr>
          <w:szCs w:val="24"/>
        </w:rPr>
        <w:t>RangeShifter</w:t>
      </w:r>
      <w:proofErr w:type="spellEnd"/>
      <w:r w:rsidRPr="00D123FB">
        <w:rPr>
          <w:szCs w:val="24"/>
        </w:rPr>
        <w:t xml:space="preserve">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09D6090F"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 xml:space="preserve">on and </w:t>
      </w:r>
      <w:del w:id="538" w:author="Palmer, Steve" w:date="2020-11-01T09:57:00Z">
        <w:r w:rsidDel="00F62F9C">
          <w:rPr>
            <w:szCs w:val="24"/>
          </w:rPr>
          <w:delText xml:space="preserve">transience </w:delText>
        </w:r>
      </w:del>
      <w:ins w:id="539" w:author="Palmer, Steve" w:date="2020-11-01T09:57:00Z">
        <w:r w:rsidR="00F62F9C">
          <w:rPr>
            <w:szCs w:val="24"/>
          </w:rPr>
          <w:t xml:space="preserve">transfer </w:t>
        </w:r>
      </w:ins>
      <w:r>
        <w:rPr>
          <w:szCs w:val="24"/>
        </w:rPr>
        <w:t>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kernel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Negative exponential</w:t>
      </w:r>
      <w:r>
        <w:t>;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Double negative exponential</w:t>
      </w:r>
      <w:r>
        <w:t>;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D123FB">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w:t>
      </w:r>
      <w:proofErr w:type="spellStart"/>
      <w:r w:rsidRPr="00D123FB">
        <w:rPr>
          <w:szCs w:val="24"/>
        </w:rPr>
        <w:t>RangeShifter</w:t>
      </w:r>
      <w:proofErr w:type="spellEnd"/>
      <w:r w:rsidRPr="00D123FB">
        <w:rPr>
          <w:szCs w:val="24"/>
        </w:rPr>
        <w:t xml:space="preserve">: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540" w:name="_Stochastic_Movement_Simulator,_1"/>
      <w:bookmarkEnd w:id="540"/>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 xml:space="preserve">19). This version of </w:t>
      </w:r>
      <w:proofErr w:type="spellStart"/>
      <w:r w:rsidRPr="00CA4552">
        <w:rPr>
          <w:szCs w:val="24"/>
        </w:rPr>
        <w:t>RangeShifter</w:t>
      </w:r>
      <w:proofErr w:type="spellEnd"/>
      <w:r w:rsidRPr="00CA4552">
        <w:rPr>
          <w:szCs w:val="24"/>
        </w:rPr>
        <w:t xml:space="preserve">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in which case each individual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w:t>
      </w:r>
      <w:proofErr w:type="spellStart"/>
      <w:r>
        <w:rPr>
          <w:szCs w:val="24"/>
        </w:rPr>
        <w:t>RangeShifter</w:t>
      </w:r>
      <w:proofErr w:type="spellEnd"/>
      <w:r>
        <w:rPr>
          <w:szCs w:val="24"/>
        </w:rPr>
        <w:t xml:space="preserve"> v2.0 is the </w:t>
      </w:r>
      <w:r w:rsidRPr="008D38C5">
        <w:rPr>
          <w:i/>
          <w:szCs w:val="24"/>
        </w:rPr>
        <w:t>Straighten path after decision not to settle</w:t>
      </w:r>
      <w:r>
        <w:rPr>
          <w:szCs w:val="24"/>
        </w:rPr>
        <w:t xml:space="preserve"> check-box,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GUI</w:t>
      </w:r>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model,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although care must be taken that individuals do not become trapped in patches surrounded by very high cost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w:t>
      </w:r>
      <w:proofErr w:type="spellStart"/>
      <w:r w:rsidRPr="00D123FB">
        <w:rPr>
          <w:szCs w:val="24"/>
        </w:rPr>
        <w:t>RangeShifter</w:t>
      </w:r>
      <w:proofErr w:type="spellEnd"/>
      <w:r w:rsidRPr="00D123FB">
        <w:rPr>
          <w:szCs w:val="24"/>
        </w:rPr>
        <w:t xml:space="preserve">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When individuals are dispersing according to dispersal kernels, they are displaced from the natal cell/patch to another cell/patch at a distance and direction randomly chosen according to the kernel. Once an individual has been placed in the new cell/patch, if the new location is suitabl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Possible only in the case of stage-structured models. The individual stays in dispersal mode, and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w:t>
      </w:r>
      <w:r w:rsidR="0067520E" w:rsidRPr="00D123FB">
        <w:lastRenderedPageBreak/>
        <w:t>case 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particular mating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has to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parameter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settlement, </w:t>
      </w:r>
      <w:r>
        <w:rPr>
          <w:szCs w:val="24"/>
        </w:rPr>
        <w:t>and are displayed only if there is density dependence without individual variability.</w:t>
      </w:r>
    </w:p>
    <w:p w14:paraId="40259271" w14:textId="77777777" w:rsidR="0067520E" w:rsidRDefault="0067520E" w:rsidP="009E434A">
      <w:pPr>
        <w:pStyle w:val="Heading3"/>
        <w:numPr>
          <w:ilvl w:val="2"/>
          <w:numId w:val="14"/>
        </w:numPr>
      </w:pPr>
      <w:bookmarkStart w:id="541" w:name="_Setting_the_genetics"/>
      <w:bookmarkStart w:id="542" w:name="_Toc54110080"/>
      <w:bookmarkEnd w:id="541"/>
      <w:r>
        <w:t>Setting the genetics parameters</w:t>
      </w:r>
      <w:bookmarkEnd w:id="542"/>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w:t>
      </w:r>
      <w:proofErr w:type="spellStart"/>
      <w:r w:rsidRPr="00F96926">
        <w:rPr>
          <w:i/>
          <w:szCs w:val="24"/>
        </w:rPr>
        <w:t>s.d.</w:t>
      </w:r>
      <w:proofErr w:type="spellEnd"/>
      <w:r>
        <w:rPr>
          <w:szCs w:val="24"/>
        </w:rPr>
        <w:t xml:space="preserve"> and the </w:t>
      </w:r>
      <w:r w:rsidRPr="00F96926">
        <w:rPr>
          <w:i/>
          <w:szCs w:val="24"/>
        </w:rPr>
        <w:t>Mutation </w:t>
      </w:r>
      <w:proofErr w:type="spellStart"/>
      <w:r w:rsidRPr="00F96926">
        <w:rPr>
          <w:i/>
          <w:szCs w:val="24"/>
        </w:rPr>
        <w:t>s.d.</w:t>
      </w:r>
      <w:proofErr w:type="spellEnd"/>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xml:space="preserve">). A close approximation to the variable trait implementation of </w:t>
      </w:r>
      <w:proofErr w:type="spellStart"/>
      <w:r>
        <w:rPr>
          <w:szCs w:val="24"/>
        </w:rPr>
        <w:t>RangeShifter</w:t>
      </w:r>
      <w:proofErr w:type="spellEnd"/>
      <w:r>
        <w:rPr>
          <w:szCs w:val="24"/>
        </w:rPr>
        <w:t xml:space="preserve"> v1 may be specified by setting one locus per chromosome, crossover probability to zero and the initial allele </w:t>
      </w:r>
      <w:proofErr w:type="spellStart"/>
      <w:r>
        <w:rPr>
          <w:szCs w:val="24"/>
        </w:rPr>
        <w:t>s.d.</w:t>
      </w:r>
      <w:proofErr w:type="spellEnd"/>
      <w:r>
        <w:rPr>
          <w:szCs w:val="24"/>
        </w:rPr>
        <w:t xml:space="preserve">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proofErr w:type="spellStart"/>
      <w:r w:rsidRPr="0010206E">
        <w:rPr>
          <w:i/>
          <w:szCs w:val="24"/>
        </w:rPr>
        <w:t>NChromosomes</w:t>
      </w:r>
      <w:proofErr w:type="spellEnd"/>
      <w:r>
        <w:rPr>
          <w:szCs w:val="24"/>
        </w:rPr>
        <w:t xml:space="preserve"> followed by a single integer giving the number of chromosomes in the genome, which does not have to match the number of traits;</w:t>
      </w:r>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proofErr w:type="spellStart"/>
      <w:r w:rsidRPr="0010206E">
        <w:rPr>
          <w:i/>
          <w:szCs w:val="24"/>
        </w:rPr>
        <w:t>NLoci</w:t>
      </w:r>
      <w:proofErr w:type="spellEnd"/>
      <w:r>
        <w:rPr>
          <w:szCs w:val="24"/>
        </w:rPr>
        <w:t xml:space="preserve"> followed by a list of integers equal to the number of chromosomes, which specify the number of loci on each chromosome;</w:t>
      </w:r>
    </w:p>
    <w:p w14:paraId="73951E63" w14:textId="77777777" w:rsidR="0067520E" w:rsidRDefault="0067520E" w:rsidP="008D38CB">
      <w:pPr>
        <w:spacing w:after="120"/>
        <w:ind w:left="360"/>
        <w:rPr>
          <w:szCs w:val="24"/>
        </w:rPr>
      </w:pPr>
      <w:r w:rsidRPr="0084079B">
        <w:rPr>
          <w:i/>
          <w:szCs w:val="24"/>
        </w:rPr>
        <w:lastRenderedPageBreak/>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proofErr w:type="spellStart"/>
      <w:r w:rsidRPr="0010206E">
        <w:rPr>
          <w:i/>
          <w:szCs w:val="24"/>
        </w:rPr>
        <w:t>NLoci</w:t>
      </w:r>
      <w:proofErr w:type="spellEnd"/>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543" w:name="_Setting_the_simulation"/>
      <w:bookmarkStart w:id="544" w:name="_Toc54110081"/>
      <w:bookmarkEnd w:id="543"/>
      <w:r w:rsidRPr="00D123FB">
        <w:lastRenderedPageBreak/>
        <w:t>Setting the simulation parameters</w:t>
      </w:r>
      <w:bookmarkEnd w:id="544"/>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regarding: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This number defines the identity of the simulation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w:t>
      </w:r>
      <w:proofErr w:type="spellStart"/>
      <w:r w:rsidRPr="00AE27D5">
        <w:t>RangeShifter</w:t>
      </w:r>
      <w:proofErr w:type="spellEnd"/>
      <w:r w:rsidRPr="00AE27D5">
        <w:t xml:space="preserve"> v1), in which case it is regarded as having emigrated from the system or died. </w:t>
      </w:r>
    </w:p>
    <w:p w14:paraId="47AC5BA9" w14:textId="77777777" w:rsidR="0067520E" w:rsidRPr="00D123FB" w:rsidRDefault="0067520E" w:rsidP="00C57BF9">
      <w:pPr>
        <w:pStyle w:val="Heading4"/>
      </w:pPr>
      <w:bookmarkStart w:id="545" w:name="_Initialisation_rules"/>
      <w:bookmarkEnd w:id="545"/>
      <w:r>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3467B1F1" w:rsidR="0067520E" w:rsidRPr="00D123FB" w:rsidRDefault="006470A6" w:rsidP="00B35389">
      <w:pPr>
        <w:pStyle w:val="Keepnext"/>
      </w:pPr>
      <w:r>
        <w:t>T</w:t>
      </w:r>
      <w:r w:rsidR="0067520E" w:rsidRPr="00D123FB">
        <w:t xml:space="preserve">here are </w:t>
      </w:r>
      <w:del w:id="546" w:author="Palmer, Steve" w:date="2020-11-01T10:02:00Z">
        <w:r w:rsidR="0067520E" w:rsidRPr="00D123FB" w:rsidDel="00F62F9C">
          <w:delText xml:space="preserve">three </w:delText>
        </w:r>
      </w:del>
      <w:ins w:id="547" w:author="Palmer, Steve" w:date="2020-11-01T10:02:00Z">
        <w:r w:rsidR="00F62F9C">
          <w:t>four</w:t>
        </w:r>
        <w:r w:rsidR="00F62F9C" w:rsidRPr="00D123FB">
          <w:t xml:space="preserve"> </w:t>
        </w:r>
      </w:ins>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individuals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The cell/patch will be saturated at its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r w:rsidRPr="00D123FB">
        <w:t>its carrying capacity</w:t>
      </w:r>
      <w:r>
        <w:t>.</w:t>
      </w:r>
    </w:p>
    <w:p w14:paraId="665076E4" w14:textId="77777777" w:rsidR="0067520E" w:rsidRPr="00D123FB" w:rsidRDefault="0067520E" w:rsidP="008D38CB">
      <w:pPr>
        <w:pStyle w:val="Numbered"/>
      </w:pPr>
      <w:r w:rsidRPr="00D123FB">
        <w:rPr>
          <w:i/>
        </w:rPr>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w:t>
      </w:r>
      <w:r w:rsidRPr="00D123FB">
        <w:rPr>
          <w:szCs w:val="24"/>
        </w:rPr>
        <w:lastRenderedPageBreak/>
        <w:t xml:space="preserve">at its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w:t>
      </w:r>
      <w:proofErr w:type="spellStart"/>
      <w:r>
        <w:rPr>
          <w:szCs w:val="24"/>
        </w:rPr>
        <w:t>i</w:t>
      </w:r>
      <w:proofErr w:type="spellEnd"/>
      <w:r>
        <w:rPr>
          <w:szCs w:val="24"/>
        </w:rPr>
        <w:t>)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548" w:name="_Free_initialization"/>
      <w:bookmarkEnd w:id="548"/>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t xml:space="preserve">A further option, </w:t>
      </w:r>
      <w:r w:rsidRPr="009C0EE9">
        <w:rPr>
          <w:i/>
        </w:rPr>
        <w:t>Restric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lastRenderedPageBreak/>
        <w:t xml:space="preserve">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a number of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reached, or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have to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549" w:name="_From_species’_distribution"/>
      <w:bookmarkEnd w:id="549"/>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lastRenderedPageBreak/>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Species presence 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In the case of patch based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550" w:name="_From_Initialization_File"/>
      <w:bookmarkStart w:id="551" w:name="_From_initial_individuals"/>
      <w:bookmarkEnd w:id="550"/>
      <w:bookmarkEnd w:id="551"/>
      <w:r>
        <w:lastRenderedPageBreak/>
        <w:t>From initial individuals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and also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w:t>
      </w:r>
      <w:proofErr w:type="spellStart"/>
      <w:r>
        <w:t>RangeShifter</w:t>
      </w:r>
      <w:proofErr w:type="spellEnd"/>
      <w:r>
        <w:t xml:space="preserve">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lastRenderedPageBreak/>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proofErr w:type="spellStart"/>
      <w:r w:rsidRPr="00F712BD">
        <w:rPr>
          <w:i/>
          <w:szCs w:val="24"/>
        </w:rPr>
        <w:t>SeedType</w:t>
      </w:r>
      <w:proofErr w:type="spellEnd"/>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proofErr w:type="spellStart"/>
      <w:r w:rsidRPr="00F712BD">
        <w:rPr>
          <w:i/>
          <w:szCs w:val="24"/>
        </w:rPr>
        <w:t>FreeType</w:t>
      </w:r>
      <w:proofErr w:type="spellEnd"/>
      <w:r w:rsidRPr="00F712BD">
        <w:rPr>
          <w:szCs w:val="24"/>
        </w:rPr>
        <w:t xml:space="preserve">: type of free initialisation for </w:t>
      </w:r>
      <w:proofErr w:type="spellStart"/>
      <w:r w:rsidRPr="00F712BD">
        <w:rPr>
          <w:i/>
          <w:szCs w:val="24"/>
        </w:rPr>
        <w:t>SeedType</w:t>
      </w:r>
      <w:proofErr w:type="spellEnd"/>
      <w:r w:rsidRPr="00F712BD">
        <w:rPr>
          <w:szCs w:val="24"/>
        </w:rPr>
        <w:t xml:space="preserve"> = 0 (0 = random; 1 = all suitable cells/patches; 2 = manually selected cells/patches; -9 if </w:t>
      </w:r>
      <w:proofErr w:type="spellStart"/>
      <w:r w:rsidRPr="00F712BD">
        <w:rPr>
          <w:i/>
          <w:szCs w:val="24"/>
        </w:rPr>
        <w:t>SeedType</w:t>
      </w:r>
      <w:proofErr w:type="spellEnd"/>
      <w:r w:rsidRPr="00F712BD">
        <w:rPr>
          <w:szCs w:val="24"/>
        </w:rPr>
        <w:t> = 1)</w:t>
      </w:r>
    </w:p>
    <w:p w14:paraId="560224CD" w14:textId="77777777" w:rsidR="0067520E" w:rsidRPr="00F712BD" w:rsidRDefault="0067520E" w:rsidP="008D38CB">
      <w:pPr>
        <w:spacing w:after="120"/>
        <w:ind w:left="720"/>
        <w:rPr>
          <w:szCs w:val="24"/>
        </w:rPr>
      </w:pPr>
      <w:proofErr w:type="spellStart"/>
      <w:r w:rsidRPr="00F712BD">
        <w:rPr>
          <w:i/>
          <w:szCs w:val="24"/>
        </w:rPr>
        <w:t>SpType</w:t>
      </w:r>
      <w:proofErr w:type="spellEnd"/>
      <w:r w:rsidRPr="00F712BD">
        <w:rPr>
          <w:szCs w:val="24"/>
        </w:rPr>
        <w:t xml:space="preserve">: initialisation type when </w:t>
      </w:r>
      <w:proofErr w:type="spellStart"/>
      <w:r w:rsidRPr="00F712BD">
        <w:rPr>
          <w:i/>
          <w:szCs w:val="24"/>
        </w:rPr>
        <w:t>SeedType</w:t>
      </w:r>
      <w:proofErr w:type="spellEnd"/>
      <w:r w:rsidRPr="00F712BD">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F712BD">
        <w:rPr>
          <w:i/>
          <w:szCs w:val="24"/>
        </w:rPr>
        <w:t>SeedType</w:t>
      </w:r>
      <w:proofErr w:type="spellEnd"/>
      <w:r w:rsidRPr="00F712BD">
        <w:rPr>
          <w:szCs w:val="24"/>
        </w:rPr>
        <w:t> = 0)</w:t>
      </w:r>
    </w:p>
    <w:p w14:paraId="2B4AA723" w14:textId="77777777" w:rsidR="0067520E" w:rsidRPr="00F712BD" w:rsidRDefault="0067520E" w:rsidP="008D38CB">
      <w:pPr>
        <w:spacing w:after="120"/>
        <w:ind w:left="720"/>
        <w:rPr>
          <w:szCs w:val="24"/>
        </w:rPr>
      </w:pPr>
      <w:proofErr w:type="spellStart"/>
      <w:r w:rsidRPr="00F712BD">
        <w:rPr>
          <w:i/>
          <w:szCs w:val="24"/>
        </w:rPr>
        <w:t>InitDens</w:t>
      </w:r>
      <w:proofErr w:type="spellEnd"/>
      <w:r w:rsidRPr="00F712BD">
        <w:rPr>
          <w:szCs w:val="24"/>
        </w:rPr>
        <w:t>: how to initialise each cell/patch. 0 = at its carrying capacity; 1 =  at half its carrying capacity; 2 = at a set number of individuals or density</w:t>
      </w:r>
    </w:p>
    <w:p w14:paraId="69FABB4F" w14:textId="77777777" w:rsidR="0067520E" w:rsidRPr="00F712BD" w:rsidRDefault="0067520E" w:rsidP="008D38CB">
      <w:pPr>
        <w:spacing w:after="120"/>
        <w:ind w:left="720"/>
        <w:rPr>
          <w:szCs w:val="24"/>
        </w:rPr>
      </w:pPr>
      <w:proofErr w:type="spellStart"/>
      <w:r w:rsidRPr="00F712BD">
        <w:rPr>
          <w:i/>
          <w:szCs w:val="24"/>
        </w:rPr>
        <w:t>IndXCell</w:t>
      </w:r>
      <w:proofErr w:type="spellEnd"/>
      <w:r w:rsidRPr="00F712BD">
        <w:rPr>
          <w:i/>
          <w:szCs w:val="24"/>
        </w:rPr>
        <w:t xml:space="preserve"> / </w:t>
      </w:r>
      <w:proofErr w:type="spellStart"/>
      <w:r w:rsidRPr="00F712BD">
        <w:rPr>
          <w:i/>
          <w:szCs w:val="24"/>
        </w:rPr>
        <w:t>Ind_per_ha</w:t>
      </w:r>
      <w:proofErr w:type="spellEnd"/>
      <w:r w:rsidRPr="00F712BD">
        <w:rPr>
          <w:szCs w:val="24"/>
        </w:rPr>
        <w:t xml:space="preserve">: number of individuals / density to seed in each cell/patch in case of </w:t>
      </w:r>
      <w:proofErr w:type="spellStart"/>
      <w:r w:rsidRPr="00F712BD">
        <w:rPr>
          <w:i/>
          <w:szCs w:val="24"/>
        </w:rPr>
        <w:t>InitDens</w:t>
      </w:r>
      <w:proofErr w:type="spellEnd"/>
      <w:r w:rsidRPr="00F712BD">
        <w:rPr>
          <w:i/>
          <w:szCs w:val="24"/>
        </w:rPr>
        <w:t> </w:t>
      </w:r>
      <w:r w:rsidRPr="00F712BD">
        <w:rPr>
          <w:szCs w:val="24"/>
        </w:rPr>
        <w:t xml:space="preserve">= 2; otherwise -9 </w:t>
      </w:r>
    </w:p>
    <w:p w14:paraId="52F0BE7C" w14:textId="77777777" w:rsidR="0067520E" w:rsidRPr="00F712BD" w:rsidRDefault="0067520E" w:rsidP="008D38CB">
      <w:pPr>
        <w:spacing w:after="120"/>
        <w:ind w:left="720"/>
        <w:rPr>
          <w:szCs w:val="24"/>
        </w:rPr>
      </w:pPr>
      <w:proofErr w:type="spellStart"/>
      <w:r w:rsidRPr="00F712BD">
        <w:rPr>
          <w:i/>
          <w:szCs w:val="24"/>
        </w:rPr>
        <w:lastRenderedPageBreak/>
        <w:t>IndXStage</w:t>
      </w:r>
      <w:proofErr w:type="spellEnd"/>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proofErr w:type="spellStart"/>
      <w:r w:rsidRPr="00F712BD">
        <w:rPr>
          <w:i/>
          <w:szCs w:val="24"/>
        </w:rPr>
        <w:t>InitAge</w:t>
      </w:r>
      <w:proofErr w:type="spellEnd"/>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proofErr w:type="spellStart"/>
      <w:r w:rsidRPr="00F712BD">
        <w:rPr>
          <w:i/>
          <w:szCs w:val="24"/>
        </w:rPr>
        <w:t>minX</w:t>
      </w:r>
      <w:proofErr w:type="spellEnd"/>
      <w:r w:rsidRPr="00F712BD">
        <w:rPr>
          <w:szCs w:val="24"/>
        </w:rPr>
        <w:t xml:space="preserve">, </w:t>
      </w:r>
      <w:proofErr w:type="spellStart"/>
      <w:r w:rsidRPr="00F712BD">
        <w:rPr>
          <w:i/>
          <w:szCs w:val="24"/>
        </w:rPr>
        <w:t>maxX</w:t>
      </w:r>
      <w:proofErr w:type="spellEnd"/>
      <w:r w:rsidRPr="00F712BD">
        <w:rPr>
          <w:szCs w:val="24"/>
        </w:rPr>
        <w:t xml:space="preserve">, </w:t>
      </w:r>
      <w:proofErr w:type="spellStart"/>
      <w:r w:rsidRPr="00F712BD">
        <w:rPr>
          <w:i/>
          <w:szCs w:val="24"/>
        </w:rPr>
        <w:t>minY</w:t>
      </w:r>
      <w:proofErr w:type="spellEnd"/>
      <w:r w:rsidR="008D38CB">
        <w:rPr>
          <w:szCs w:val="24"/>
        </w:rPr>
        <w:t>,</w:t>
      </w:r>
      <w:r w:rsidRPr="00F712BD">
        <w:rPr>
          <w:szCs w:val="24"/>
        </w:rPr>
        <w:t xml:space="preserve"> </w:t>
      </w:r>
      <w:proofErr w:type="spellStart"/>
      <w:r w:rsidRPr="00F712BD">
        <w:rPr>
          <w:i/>
          <w:szCs w:val="24"/>
        </w:rPr>
        <w:t>maxY</w:t>
      </w:r>
      <w:proofErr w:type="spellEnd"/>
      <w:r w:rsidRPr="00F712BD">
        <w:rPr>
          <w:szCs w:val="24"/>
        </w:rPr>
        <w:t>: minimum and maximum coordinates of the area to initialise in the case of free initialisation (</w:t>
      </w:r>
      <w:proofErr w:type="spellStart"/>
      <w:r w:rsidRPr="00F712BD">
        <w:rPr>
          <w:i/>
          <w:szCs w:val="24"/>
        </w:rPr>
        <w:t>SeedType</w:t>
      </w:r>
      <w:proofErr w:type="spellEnd"/>
      <w:r w:rsidRPr="00F712BD">
        <w:rPr>
          <w:szCs w:val="24"/>
        </w:rPr>
        <w:t xml:space="preserve"> = 0); if </w:t>
      </w:r>
      <w:proofErr w:type="spellStart"/>
      <w:r w:rsidRPr="00F712BD">
        <w:rPr>
          <w:i/>
          <w:szCs w:val="24"/>
        </w:rPr>
        <w:t>SeedType</w:t>
      </w:r>
      <w:proofErr w:type="spellEnd"/>
      <w:r w:rsidRPr="00F712BD">
        <w:rPr>
          <w:szCs w:val="24"/>
        </w:rPr>
        <w:t> = 1, these are set to -9</w:t>
      </w:r>
    </w:p>
    <w:p w14:paraId="3A5F8D30" w14:textId="77777777" w:rsidR="0067520E" w:rsidRPr="00F712BD" w:rsidRDefault="0067520E" w:rsidP="008D38CB">
      <w:pPr>
        <w:spacing w:after="120"/>
        <w:ind w:left="720"/>
        <w:rPr>
          <w:szCs w:val="24"/>
        </w:rPr>
      </w:pPr>
      <w:proofErr w:type="spellStart"/>
      <w:r w:rsidRPr="00F712BD">
        <w:rPr>
          <w:i/>
          <w:szCs w:val="24"/>
        </w:rPr>
        <w:t>NCells</w:t>
      </w:r>
      <w:proofErr w:type="spellEnd"/>
      <w:r w:rsidRPr="00F712BD">
        <w:rPr>
          <w:szCs w:val="24"/>
        </w:rPr>
        <w:t>: number of cells / patches to initialise in the case of free random initialisation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0); otherwise set to -9</w:t>
      </w:r>
    </w:p>
    <w:p w14:paraId="7EB8477F" w14:textId="77777777" w:rsidR="0067520E" w:rsidRPr="00F712BD" w:rsidRDefault="0067520E" w:rsidP="008D38CB">
      <w:pPr>
        <w:spacing w:after="120"/>
        <w:ind w:left="720"/>
        <w:rPr>
          <w:szCs w:val="24"/>
        </w:rPr>
      </w:pPr>
      <w:proofErr w:type="spellStart"/>
      <w:r w:rsidRPr="00F712BD">
        <w:rPr>
          <w:i/>
          <w:szCs w:val="24"/>
        </w:rPr>
        <w:t>FreezeYear</w:t>
      </w:r>
      <w:proofErr w:type="spellEnd"/>
      <w:r w:rsidRPr="00F712BD">
        <w:rPr>
          <w:szCs w:val="24"/>
        </w:rPr>
        <w:t>: year at which the species range is allowed to expand beyond the initial range for free initialisation of random / all cells / patches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lt; 2); otherwise set to -9</w:t>
      </w:r>
    </w:p>
    <w:p w14:paraId="7E9BC3E6" w14:textId="77777777" w:rsidR="0067520E" w:rsidRPr="00F712BD" w:rsidRDefault="0067520E" w:rsidP="008D38CB">
      <w:pPr>
        <w:spacing w:after="120"/>
        <w:ind w:left="720"/>
        <w:rPr>
          <w:i/>
          <w:szCs w:val="24"/>
        </w:rPr>
      </w:pPr>
      <w:proofErr w:type="spellStart"/>
      <w:r w:rsidRPr="00F712BD">
        <w:rPr>
          <w:i/>
          <w:szCs w:val="24"/>
        </w:rPr>
        <w:t>InitCells_File</w:t>
      </w:r>
      <w:proofErr w:type="spellEnd"/>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2</w:t>
      </w:r>
    </w:p>
    <w:p w14:paraId="6D7761A6"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proofErr w:type="spellStart"/>
      <w:r w:rsidRPr="00F712BD">
        <w:rPr>
          <w:i/>
          <w:szCs w:val="24"/>
        </w:rPr>
        <w:t>NSpCells</w:t>
      </w:r>
      <w:proofErr w:type="spellEnd"/>
      <w:r w:rsidRPr="00F712BD">
        <w:rPr>
          <w:szCs w:val="24"/>
        </w:rPr>
        <w:t xml:space="preserve">: number of species' presence cells to initialise randomly when </w:t>
      </w:r>
      <w:proofErr w:type="spellStart"/>
      <w:r w:rsidRPr="00F712BD">
        <w:rPr>
          <w:i/>
          <w:szCs w:val="24"/>
        </w:rPr>
        <w:t>SpType</w:t>
      </w:r>
      <w:proofErr w:type="spellEnd"/>
      <w:r w:rsidRPr="00F712BD">
        <w:rPr>
          <w:szCs w:val="24"/>
        </w:rPr>
        <w:t> = 1.</w:t>
      </w:r>
    </w:p>
    <w:p w14:paraId="0697D165" w14:textId="77777777" w:rsidR="0067520E" w:rsidRPr="00F712BD" w:rsidRDefault="0067520E" w:rsidP="008D38CB">
      <w:pPr>
        <w:spacing w:after="120"/>
        <w:ind w:left="720"/>
        <w:rPr>
          <w:i/>
          <w:szCs w:val="24"/>
        </w:rPr>
      </w:pPr>
      <w:proofErr w:type="spellStart"/>
      <w:r w:rsidRPr="00F712BD">
        <w:rPr>
          <w:i/>
          <w:szCs w:val="24"/>
        </w:rPr>
        <w:t>InitSpDistCells_File</w:t>
      </w:r>
      <w:proofErr w:type="spellEnd"/>
      <w:r w:rsidRPr="00F712BD">
        <w:rPr>
          <w:szCs w:val="24"/>
        </w:rPr>
        <w:t xml:space="preserve">: name of the file containing the list of species' distribution cells  to initialise. This is the third file that is created if </w:t>
      </w:r>
      <w:proofErr w:type="spellStart"/>
      <w:r w:rsidRPr="00F712BD">
        <w:rPr>
          <w:i/>
          <w:szCs w:val="24"/>
        </w:rPr>
        <w:t>SeedType</w:t>
      </w:r>
      <w:proofErr w:type="spellEnd"/>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t>Sim1_Initialisation_InitSpDistCells.txt</w:t>
      </w:r>
      <w:r w:rsidRPr="00F712BD">
        <w:rPr>
          <w:szCs w:val="24"/>
        </w:rPr>
        <w:t xml:space="preserve"> in the above example). If </w:t>
      </w:r>
      <w:proofErr w:type="spellStart"/>
      <w:r w:rsidRPr="00F712BD">
        <w:rPr>
          <w:i/>
          <w:szCs w:val="24"/>
        </w:rPr>
        <w:t>SeedType</w:t>
      </w:r>
      <w:proofErr w:type="spellEnd"/>
      <w:r w:rsidRPr="00F712BD">
        <w:rPr>
          <w:szCs w:val="24"/>
        </w:rPr>
        <w:t> = 0 this file will not be produced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lastRenderedPageBreak/>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Note that the initialisation files produced in this way will be specific for the landscape map and species’ distribution map for which they have been saved. The program has no means to check if these files are used with the right maps. Therefor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t>Environmental stochasticity</w:t>
      </w:r>
    </w:p>
    <w:p w14:paraId="00F344A3" w14:textId="77777777" w:rsidR="0067520E" w:rsidRDefault="0067520E" w:rsidP="00C57BF9">
      <w:pPr>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2</w:t>
      </w:r>
      <w:r>
        <w:t>, but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r w:rsidRPr="00D123FB">
        <w:rPr>
          <w:i/>
        </w:rPr>
        <w:t>σ</w:t>
      </w:r>
      <w:r>
        <w:t>, but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w:t>
      </w:r>
      <w:proofErr w:type="spellStart"/>
      <w:r w:rsidRPr="00D123FB">
        <w:rPr>
          <w:szCs w:val="24"/>
        </w:rPr>
        <w:t>RangeShifter</w:t>
      </w:r>
      <w:proofErr w:type="spellEnd"/>
      <w:r w:rsidRPr="00D123FB">
        <w:rPr>
          <w:szCs w:val="24"/>
        </w:rPr>
        <w:t xml:space="preserve">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habitat;</w:t>
      </w:r>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100;</w:t>
      </w:r>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therefor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paths, and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screen-shot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proofErr w:type="spellStart"/>
      <w:r w:rsidRPr="00D123FB">
        <w:t>RangeShifter</w:t>
      </w:r>
      <w:proofErr w:type="spellEnd"/>
      <w:r w:rsidRPr="00D123FB">
        <w:t xml:space="preserve"> offers the possibility of saving maps as outputs in bitmap (*.bmp) format. All the maps produced will be saved in the folder </w:t>
      </w:r>
      <w:proofErr w:type="spellStart"/>
      <w:r w:rsidRPr="00D123FB">
        <w:rPr>
          <w:i/>
        </w:rPr>
        <w:t>Output_Maps</w:t>
      </w:r>
      <w:proofErr w:type="spellEnd"/>
      <w:r w:rsidRPr="00D123FB">
        <w:t>, which must be present in the working directory. Two types of map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552" w:name="_Batch_mode"/>
      <w:bookmarkStart w:id="553" w:name="_Ref371684055"/>
      <w:bookmarkStart w:id="554" w:name="_Toc54110082"/>
      <w:bookmarkEnd w:id="552"/>
      <w:r w:rsidRPr="00D123FB">
        <w:t xml:space="preserve">Batch </w:t>
      </w:r>
      <w:r>
        <w:t>m</w:t>
      </w:r>
      <w:r w:rsidRPr="00D123FB">
        <w:t>ode</w:t>
      </w:r>
      <w:bookmarkEnd w:id="553"/>
      <w:bookmarkEnd w:id="554"/>
    </w:p>
    <w:p w14:paraId="31C11579" w14:textId="77777777" w:rsidR="0067520E" w:rsidRDefault="0067520E" w:rsidP="00C57BF9">
      <w:r>
        <w:t xml:space="preserve">The batch option for </w:t>
      </w:r>
      <w:proofErr w:type="spellStart"/>
      <w:r>
        <w:t>RangeShifter</w:t>
      </w:r>
      <w:proofErr w:type="spellEnd"/>
      <w:r>
        <w:t xml:space="preserve"> may be activated by selecting the </w:t>
      </w:r>
      <w:r w:rsidRPr="00F36D87">
        <w:rPr>
          <w:i/>
        </w:rPr>
        <w:t>Batch Mode</w:t>
      </w:r>
      <w:r>
        <w:t xml:space="preserve"> option from the </w:t>
      </w:r>
      <w:r w:rsidRPr="00344735">
        <w:rPr>
          <w:i/>
        </w:rPr>
        <w:t>File</w:t>
      </w:r>
      <w:r>
        <w:t xml:space="preserve"> menu, and it enables a number of simulations to be run without needing to set up all the required parameters separately for each simulation using the GUI. A batch comprises one </w:t>
      </w:r>
      <w:r>
        <w:lastRenderedPageBreak/>
        <w:t>or more sets of parameters (representing distinct simulations) run on one or more landscapes, although there are constraints on which types of simulations and which types of landscapes may be combined within a single batch.</w:t>
      </w:r>
    </w:p>
    <w:p w14:paraId="5761A051" w14:textId="77777777" w:rsidR="0067520E" w:rsidRDefault="0067520E" w:rsidP="00B35389">
      <w:pPr>
        <w:pStyle w:val="Keepnext"/>
      </w:pPr>
      <w:r>
        <w:t xml:space="preserve">A batch may also be processed using the batch-only version of </w:t>
      </w:r>
      <w:proofErr w:type="spellStart"/>
      <w:r>
        <w:t>RangeShifter</w:t>
      </w:r>
      <w:proofErr w:type="spellEnd"/>
      <w:r>
        <w:t xml:space="preserve">, which is a command-line version of the program, i.e. it has no GUI. </w:t>
      </w:r>
      <w:r w:rsidR="00566DCF">
        <w:t xml:space="preserve">Output map files cannot produced by this version (even if specified in the input files). </w:t>
      </w:r>
      <w:r>
        <w:t>There are three possible ways to invoke the batch-only version:</w:t>
      </w:r>
    </w:p>
    <w:p w14:paraId="575029B4" w14:textId="77777777" w:rsidR="0067520E" w:rsidRDefault="0067520E" w:rsidP="009E434A">
      <w:pPr>
        <w:pStyle w:val="Numbered"/>
        <w:numPr>
          <w:ilvl w:val="0"/>
          <w:numId w:val="52"/>
        </w:numPr>
      </w:pPr>
      <w:r>
        <w:t>Copy the batch executable file to the working directory you wish to use, and run the program from there. As with the GUI version, the working directory</w:t>
      </w:r>
      <w:r w:rsidRPr="009E1F76">
        <w:t xml:space="preserve"> </w:t>
      </w:r>
      <w:r>
        <w:t xml:space="preserve">is required to have three sub-folders named </w:t>
      </w:r>
      <w:r w:rsidRPr="00787453">
        <w:rPr>
          <w:i/>
        </w:rPr>
        <w:t>Inputs</w:t>
      </w:r>
      <w:r>
        <w:t xml:space="preserve">, </w:t>
      </w:r>
      <w:r w:rsidRPr="00787453">
        <w:rPr>
          <w:i/>
        </w:rPr>
        <w:t>Outputs</w:t>
      </w:r>
      <w:r>
        <w:t xml:space="preserve"> and </w:t>
      </w:r>
      <w:proofErr w:type="spellStart"/>
      <w:r w:rsidRPr="00787453">
        <w:rPr>
          <w:i/>
        </w:rPr>
        <w:t>Output_Maps</w:t>
      </w:r>
      <w:proofErr w:type="spellEnd"/>
      <w:r>
        <w:t xml:space="preserve">. The </w:t>
      </w:r>
      <w:r w:rsidRPr="00787453">
        <w:rPr>
          <w:i/>
        </w:rPr>
        <w:t>Control File</w:t>
      </w:r>
      <w:r>
        <w:t xml:space="preserve"> (in the </w:t>
      </w:r>
      <w:r w:rsidRPr="00787453">
        <w:rPr>
          <w:i/>
        </w:rPr>
        <w:t>Inputs</w:t>
      </w:r>
      <w:r>
        <w:t xml:space="preserve"> folder) </w:t>
      </w:r>
      <w:r w:rsidRPr="00787453">
        <w:rPr>
          <w:u w:val="single"/>
        </w:rPr>
        <w:t>must</w:t>
      </w:r>
      <w:r>
        <w:t xml:space="preserve"> take the name </w:t>
      </w:r>
      <w:r w:rsidRPr="00787453">
        <w:rPr>
          <w:i/>
        </w:rPr>
        <w:t>CONTROL.txt</w:t>
      </w:r>
      <w:r>
        <w:t>.</w:t>
      </w:r>
    </w:p>
    <w:p w14:paraId="395CB5E8" w14:textId="77777777" w:rsidR="0067520E" w:rsidRDefault="0067520E" w:rsidP="00787453">
      <w:pPr>
        <w:pStyle w:val="Numbered"/>
      </w:pPr>
      <w:r>
        <w:t xml:space="preserve">Run the batch executable file from a script (or command line), passing it as </w:t>
      </w:r>
      <w:r w:rsidRPr="003E6932">
        <w:rPr>
          <w:u w:val="single"/>
        </w:rPr>
        <w:t>a single argument</w:t>
      </w:r>
      <w:r>
        <w:t xml:space="preserve"> the full path name (including final back-slash character) of the working directory you wish to use, which must not contain any embedded spaces. As above, the </w:t>
      </w:r>
      <w:r>
        <w:rPr>
          <w:i/>
        </w:rPr>
        <w:t>Control File</w:t>
      </w:r>
      <w:r>
        <w:t xml:space="preserve"> </w:t>
      </w:r>
      <w:r>
        <w:rPr>
          <w:u w:val="single"/>
        </w:rPr>
        <w:t>must</w:t>
      </w:r>
      <w:r>
        <w:t xml:space="preserve"> take the name </w:t>
      </w:r>
      <w:r>
        <w:rPr>
          <w:i/>
        </w:rPr>
        <w:t>CONTROL.txt</w:t>
      </w:r>
      <w:r>
        <w:t>. For example:</w:t>
      </w:r>
    </w:p>
    <w:p w14:paraId="34BB651E" w14:textId="77777777" w:rsidR="0067520E" w:rsidRDefault="0067520E" w:rsidP="00C57BF9">
      <w:pPr>
        <w:ind w:left="720"/>
      </w:pPr>
      <w:r>
        <w:t>c:\Programs\RangeShifter_v2.0.</w:t>
      </w:r>
      <w:r w:rsidRPr="005977D8">
        <w:t>1</w:t>
      </w:r>
      <w:r>
        <w:t>   </w:t>
      </w:r>
      <w:r w:rsidRPr="005977D8">
        <w:t>c</w:t>
      </w:r>
      <w:r>
        <w:t>:\Projects\Connectivity\</w:t>
      </w:r>
    </w:p>
    <w:p w14:paraId="1422EF97" w14:textId="77777777" w:rsidR="0067520E" w:rsidRDefault="0067520E" w:rsidP="00787453">
      <w:pPr>
        <w:pStyle w:val="Numbered"/>
      </w:pPr>
      <w:r>
        <w:t xml:space="preserve">Run the batch executable file from a script (or command line), passing it </w:t>
      </w:r>
      <w:r w:rsidRPr="003E6932">
        <w:rPr>
          <w:u w:val="single"/>
        </w:rPr>
        <w:t>two arguments</w:t>
      </w:r>
      <w:r>
        <w:t xml:space="preserve">, the first being the full path name of the working directory (as above) and the second being the name of the </w:t>
      </w:r>
      <w:r>
        <w:rPr>
          <w:i/>
        </w:rPr>
        <w:t>Control File</w:t>
      </w:r>
      <w:r>
        <w:t xml:space="preserve"> </w:t>
      </w:r>
      <w:r>
        <w:rPr>
          <w:u w:val="single"/>
        </w:rPr>
        <w:t xml:space="preserve">within its </w:t>
      </w:r>
      <w:r w:rsidRPr="005E5333">
        <w:rPr>
          <w:i/>
          <w:u w:val="single"/>
        </w:rPr>
        <w:t>Inputs</w:t>
      </w:r>
      <w:r>
        <w:rPr>
          <w:u w:val="single"/>
        </w:rPr>
        <w:t xml:space="preserve"> folder.</w:t>
      </w:r>
      <w:r w:rsidRPr="003E6932">
        <w:t xml:space="preserve"> </w:t>
      </w:r>
      <w:r w:rsidRPr="003E6932">
        <w:rPr>
          <w:u w:val="single"/>
        </w:rPr>
        <w:t xml:space="preserve">In this case, the </w:t>
      </w:r>
      <w:r w:rsidRPr="003E6932">
        <w:rPr>
          <w:i/>
          <w:u w:val="single"/>
        </w:rPr>
        <w:t>Control File</w:t>
      </w:r>
      <w:r w:rsidRPr="003E6932">
        <w:rPr>
          <w:u w:val="single"/>
        </w:rPr>
        <w:t xml:space="preserve"> may have any name, as long as it contains no embedded spaces.</w:t>
      </w:r>
      <w:r w:rsidRPr="001709BA">
        <w:t xml:space="preserve"> </w:t>
      </w:r>
      <w:r>
        <w:t>For example:</w:t>
      </w:r>
    </w:p>
    <w:p w14:paraId="1B4E3678" w14:textId="77777777" w:rsidR="0067520E" w:rsidRDefault="0067520E" w:rsidP="00C57BF9">
      <w:pPr>
        <w:ind w:left="720"/>
      </w:pPr>
      <w:r>
        <w:t>c:\Programs\RangeShifter_v2.0.</w:t>
      </w:r>
      <w:r w:rsidRPr="005977D8">
        <w:t>1</w:t>
      </w:r>
      <w:r>
        <w:t>   </w:t>
      </w:r>
      <w:r w:rsidRPr="005977D8">
        <w:t>c</w:t>
      </w:r>
      <w:r>
        <w:t>:\Projects\Connectivity\   Expt1_control.txt</w:t>
      </w:r>
    </w:p>
    <w:p w14:paraId="228C5F6E" w14:textId="77777777"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and optional genetic architecture file comprise a number of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must be</w:t>
      </w:r>
      <w:r>
        <w:t xml:space="preserve"> located in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file, and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proofErr w:type="spellStart"/>
      <w:r w:rsidRPr="00557FEF">
        <w:rPr>
          <w:i/>
        </w:rPr>
        <w:t>ParameterFile</w:t>
      </w:r>
      <w:proofErr w:type="spellEnd"/>
      <w:r>
        <w:t xml:space="preserve"> (see below) have no effect in the batch-only version.</w:t>
      </w:r>
    </w:p>
    <w:p w14:paraId="6EB4B137" w14:textId="77777777" w:rsidR="0067520E" w:rsidRDefault="0067520E" w:rsidP="009E434A">
      <w:pPr>
        <w:pStyle w:val="Heading3"/>
        <w:numPr>
          <w:ilvl w:val="2"/>
          <w:numId w:val="14"/>
        </w:numPr>
      </w:pPr>
      <w:bookmarkStart w:id="555" w:name="_Toc54110083"/>
      <w:r>
        <w:t>Control file</w:t>
      </w:r>
      <w:bookmarkEnd w:id="555"/>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556" w:name="_Model_parameters"/>
      <w:bookmarkStart w:id="557" w:name="_Ref371685142"/>
      <w:bookmarkEnd w:id="556"/>
      <w:r>
        <w:lastRenderedPageBreak/>
        <w:t>Model parameters</w:t>
      </w:r>
      <w:bookmarkEnd w:id="557"/>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Thus, it is not possible, for example, to mix simulations for a stage-structured population with those for a non-structured population within a single batch run, or to model a single population on both a cell-based and a patch-based landscape. For such applications, separate batch runs are required. However, there is no limit to the number of parameter combinations nor to the number of landscapes used. Note that the total number of simulations is the product of the number of parameter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lastRenderedPageBreak/>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proofErr w:type="spellStart"/>
      <w:r w:rsidRPr="00012144">
        <w:rPr>
          <w:i/>
        </w:rPr>
        <w:t>StageStructFile</w:t>
      </w:r>
      <w:proofErr w:type="spellEnd"/>
      <w:r>
        <w:t xml:space="preserve"> filename must be set to NULL, and the </w:t>
      </w:r>
      <w:proofErr w:type="spellStart"/>
      <w:r w:rsidRPr="00473EB6">
        <w:rPr>
          <w:i/>
        </w:rPr>
        <w:t>GeneticsFile</w:t>
      </w:r>
      <w:proofErr w:type="spellEnd"/>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t>without any embedded spaces</w:t>
      </w:r>
      <w:r>
        <w:t xml:space="preserve">) must be specified. Thereafter, lines in the </w:t>
      </w:r>
      <w:r w:rsidRPr="0013438B">
        <w:rPr>
          <w:i/>
        </w:rPr>
        <w:t>Control File</w:t>
      </w:r>
      <w:r>
        <w:t xml:space="preserve"> are not read by </w:t>
      </w:r>
      <w:proofErr w:type="spellStart"/>
      <w:r>
        <w:t>RangeShifter</w:t>
      </w:r>
      <w:proofErr w:type="spellEnd"/>
      <w:r>
        <w:t>, and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42398D63" w14:textId="77777777" w:rsidR="0067520E" w:rsidRPr="00211309" w:rsidRDefault="0067520E" w:rsidP="00C57BF9">
            <w:pPr>
              <w:pStyle w:val="Table11"/>
            </w:pPr>
            <w:r w:rsidRPr="00473EB6">
              <w:t>GeneticsFile</w:t>
            </w:r>
          </w:p>
        </w:tc>
        <w:tc>
          <w:tcPr>
            <w:tcW w:w="1152" w:type="dxa"/>
          </w:tcPr>
          <w:p w14:paraId="34F1F013" w14:textId="77777777" w:rsidR="0067520E" w:rsidRPr="00211309" w:rsidRDefault="0067520E" w:rsidP="00C57BF9">
            <w:pPr>
              <w:pStyle w:val="Table11"/>
            </w:pPr>
            <w:r>
              <w:t>yes</w:t>
            </w:r>
          </w:p>
        </w:tc>
        <w:tc>
          <w:tcPr>
            <w:tcW w:w="6480" w:type="dxa"/>
          </w:tcPr>
          <w:p w14:paraId="4093CBF7" w14:textId="7BE2A49B" w:rsidR="0067520E" w:rsidRPr="00211309" w:rsidRDefault="0067520E" w:rsidP="00C57BF9">
            <w:pPr>
              <w:pStyle w:val="Table11"/>
            </w:pPr>
            <w:r>
              <w:t xml:space="preserve">Must have matching simulation nos. to those in </w:t>
            </w:r>
            <w:r w:rsidRPr="00DB4A70">
              <w:rPr>
                <w:i/>
              </w:rPr>
              <w:t>ParametersFile</w:t>
            </w:r>
            <w:r>
              <w:br/>
              <w:t xml:space="preserve">1 line per simulation; </w:t>
            </w:r>
            <w:del w:id="558" w:author="Pannetier, Theo" w:date="2024-06-08T12:14:00Z">
              <w:r w:rsidDel="00425F33">
                <w:delText>may be NULL, but if there are heritable traits, default genome structure will be applied</w:delText>
              </w:r>
            </w:del>
            <w:ins w:id="559" w:author="Pannetier, Theo" w:date="2024-06-08T12:14:00Z">
              <w:r w:rsidR="00425F33">
                <w:t xml:space="preserve">must be </w:t>
              </w:r>
            </w:ins>
            <w:ins w:id="560" w:author="Pannetier, Theo" w:date="2024-06-08T12:15:00Z">
              <w:r w:rsidR="00425F33">
                <w:t>provided if any eligible trait is enabled, otherwise it must be NULL.</w:t>
              </w:r>
            </w:ins>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77777777" w:rsidR="0067520E" w:rsidRPr="00211309" w:rsidRDefault="0067520E" w:rsidP="00C57BF9">
            <w:pPr>
              <w:pStyle w:val="Table11"/>
            </w:pPr>
            <w:r>
              <w:t>y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561" w:name="_Toc54110084"/>
      <w:r>
        <w:t>Parameter files</w:t>
      </w:r>
      <w:bookmarkEnd w:id="561"/>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a brief summary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proofErr w:type="spellStart"/>
      <w:r w:rsidRPr="00AC5ADD">
        <w:rPr>
          <w:i/>
        </w:rPr>
        <w:t>LandType</w:t>
      </w:r>
      <w:proofErr w:type="spellEnd"/>
      <w:r w:rsidRPr="00AC5ADD">
        <w:t xml:space="preserve">, </w:t>
      </w:r>
      <w:proofErr w:type="spellStart"/>
      <w:r w:rsidRPr="00AC5ADD">
        <w:rPr>
          <w:i/>
        </w:rPr>
        <w:t>MaxHabitats</w:t>
      </w:r>
      <w:proofErr w:type="spellEnd"/>
      <w:r w:rsidRPr="00AC5ADD">
        <w:t>,</w:t>
      </w:r>
      <w:r w:rsidRPr="00AC5ADD">
        <w:rPr>
          <w:i/>
        </w:rPr>
        <w:t xml:space="preserve"> Transfer</w:t>
      </w:r>
      <w:r>
        <w:t xml:space="preserve">), and care must be taken to ensure that the correct file format is applied. If the wrong file type is specified, the </w:t>
      </w:r>
      <w:proofErr w:type="spellStart"/>
      <w:r w:rsidRPr="00F93293">
        <w:rPr>
          <w:i/>
        </w:rPr>
        <w:t>BatchLog</w:t>
      </w:r>
      <w:proofErr w:type="spellEnd"/>
      <w:r>
        <w:t xml:space="preserve"> will report errors in the column headers.</w:t>
      </w:r>
    </w:p>
    <w:p w14:paraId="695DBE35" w14:textId="77777777" w:rsidR="0067520E" w:rsidRDefault="0067520E" w:rsidP="00C57BF9">
      <w:r>
        <w:t>It is very important to note that the batch checking procedure assumes that each column holds data in the correct format, i.e. integer number, decimal number (floating point) or text. If a column holds data in the wrong format, then reading of the file may terminate, usually resulting in an error message ‘</w:t>
      </w:r>
      <w:r w:rsidRPr="002E68E4">
        <w:t>Failed to read to EOF</w:t>
      </w:r>
      <w:r>
        <w:t>’ (i.e. to end of file). Text applies to file names only, and must not contain any embedded spaces; if no file is required for a particular simulation, the entry in the column must be set to NULL.</w:t>
      </w:r>
    </w:p>
    <w:p w14:paraId="4C56E03A" w14:textId="77777777" w:rsidR="0067520E" w:rsidRDefault="0067520E" w:rsidP="00C57BF9">
      <w:r>
        <w:t xml:space="preserve">If a parameter is not required for a particular simulation, an entry in the correct format must still be placed in the relevant column. Do not leave an empty ‘cell’ where the parameter </w:t>
      </w:r>
      <w:r>
        <w:lastRenderedPageBreak/>
        <w:t>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particular convention) and shaded in grey, whereas compulsory parameter entries have been highlighted in yellow.</w:t>
      </w:r>
    </w:p>
    <w:p w14:paraId="3BE4FD44" w14:textId="77777777" w:rsidR="0067520E" w:rsidRDefault="0067520E" w:rsidP="00C57BF9">
      <w:pPr>
        <w:pStyle w:val="Heading4"/>
      </w:pPr>
      <w:proofErr w:type="spellStart"/>
      <w:r>
        <w:t>Parameter</w:t>
      </w:r>
      <w:r w:rsidRPr="0058460F">
        <w:t>Fil</w:t>
      </w:r>
      <w:r>
        <w:t>e</w:t>
      </w:r>
      <w:proofErr w:type="spellEnd"/>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w:t>
      </w:r>
      <w:proofErr w:type="spellStart"/>
      <w:r>
        <w:t>RangeShifter</w:t>
      </w:r>
      <w:proofErr w:type="spellEnd"/>
      <w:r w:rsidDel="002664C0">
        <w:t xml:space="preserve"> </w:t>
      </w:r>
      <w:r>
        <w:t xml:space="preserve">in the </w:t>
      </w:r>
      <w:r w:rsidRPr="00F93293">
        <w:rPr>
          <w:i/>
        </w:rPr>
        <w:t>Outputs</w:t>
      </w:r>
      <w:r>
        <w:t xml:space="preserve"> and </w:t>
      </w:r>
      <w:proofErr w:type="spellStart"/>
      <w:r w:rsidRPr="00F93293">
        <w:rPr>
          <w:i/>
        </w:rPr>
        <w:t>Output_Maps</w:t>
      </w:r>
      <w:proofErr w:type="spellEnd"/>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proofErr w:type="spellStart"/>
      <w:r w:rsidRPr="00C02994">
        <w:t>LandFile</w:t>
      </w:r>
      <w:proofErr w:type="spellEnd"/>
    </w:p>
    <w:p w14:paraId="0B3F9BD5" w14:textId="77D38F66" w:rsidR="0067520E" w:rsidRDefault="0067520E" w:rsidP="00C57BF9">
      <w:r>
        <w:t xml:space="preserve">For </w:t>
      </w:r>
      <w:proofErr w:type="spellStart"/>
      <w:r w:rsidRPr="00724228">
        <w:rPr>
          <w:i/>
        </w:rPr>
        <w:t>LandType</w:t>
      </w:r>
      <w:proofErr w:type="spellEnd"/>
      <w:r>
        <w:t xml:space="preserve"> options 0 and 2 (imported raster landscapes – either real, or previously-generated artificial), the </w:t>
      </w:r>
      <w:proofErr w:type="spellStart"/>
      <w:r w:rsidRPr="00DB4A70">
        <w:rPr>
          <w:i/>
        </w:rPr>
        <w:t>LandFile</w:t>
      </w:r>
      <w:proofErr w:type="spellEnd"/>
      <w:r>
        <w:t xml:space="preserve"> specifies one or more landscapes to be read by </w:t>
      </w:r>
      <w:proofErr w:type="spellStart"/>
      <w:r>
        <w:t>RangeShifter</w:t>
      </w:r>
      <w:proofErr w:type="spellEnd"/>
      <w:r w:rsidDel="002664C0">
        <w:t xml:space="preserve"> </w:t>
      </w:r>
      <w:r>
        <w:t xml:space="preserve">for each simulation specified in the </w:t>
      </w:r>
      <w:proofErr w:type="spellStart"/>
      <w:r w:rsidRPr="00DB4A70">
        <w:rPr>
          <w:i/>
        </w:rPr>
        <w:t>ParameterFile</w:t>
      </w:r>
      <w:proofErr w:type="spellEnd"/>
      <w:r>
        <w:t xml:space="preserve">. A landscape comprises the compulsory </w:t>
      </w:r>
      <w:proofErr w:type="spellStart"/>
      <w:r w:rsidRPr="00724228">
        <w:rPr>
          <w:i/>
        </w:rPr>
        <w:t>LandscapeFile</w:t>
      </w:r>
      <w:proofErr w:type="spellEnd"/>
      <w:r>
        <w:t>, which holds either habitat codes (</w:t>
      </w:r>
      <w:proofErr w:type="spellStart"/>
      <w:r w:rsidRPr="00724228">
        <w:rPr>
          <w:i/>
        </w:rPr>
        <w:t>LandType</w:t>
      </w:r>
      <w:proofErr w:type="spellEnd"/>
      <w:r>
        <w:t xml:space="preserve"> = 0, integers, </w:t>
      </w:r>
      <w:r w:rsidRPr="002F49B1">
        <w:rPr>
          <w:u w:val="single"/>
        </w:rPr>
        <w:t>sequentially numbered from 1</w:t>
      </w:r>
      <w:r>
        <w:t>) or a landscape quality index (</w:t>
      </w:r>
      <w:proofErr w:type="spellStart"/>
      <w:r w:rsidRPr="00724228">
        <w:rPr>
          <w:i/>
        </w:rPr>
        <w:t>LandType</w:t>
      </w:r>
      <w:proofErr w:type="spellEnd"/>
      <w:r>
        <w:t> = 2</w:t>
      </w:r>
      <w:r w:rsidRPr="00784E14">
        <w:t>, decimal, from 0.0 to 100.0),</w:t>
      </w:r>
      <w:r>
        <w:t xml:space="preserve"> and optionally a </w:t>
      </w:r>
      <w:proofErr w:type="spellStart"/>
      <w:r w:rsidRPr="00724228">
        <w:rPr>
          <w:i/>
        </w:rPr>
        <w:t>PatchFile</w:t>
      </w:r>
      <w:proofErr w:type="spellEnd"/>
      <w:r>
        <w:t xml:space="preserve"> identifying patches for a patched-based model</w:t>
      </w:r>
      <w:r w:rsidR="00037A8F">
        <w:t xml:space="preserve">, a </w:t>
      </w:r>
      <w:proofErr w:type="spellStart"/>
      <w:r w:rsidR="00037A8F" w:rsidRPr="00037A8F">
        <w:rPr>
          <w:i/>
        </w:rPr>
        <w:t>DynLandFile</w:t>
      </w:r>
      <w:proofErr w:type="spellEnd"/>
      <w:r w:rsidR="00037A8F">
        <w:t xml:space="preserve"> for dynamic landscapes</w:t>
      </w:r>
      <w:r>
        <w:t xml:space="preserve"> and/or </w:t>
      </w:r>
      <w:r w:rsidR="00037A8F">
        <w:t>a</w:t>
      </w:r>
      <w:r>
        <w:t xml:space="preserve"> </w:t>
      </w:r>
      <w:proofErr w:type="spellStart"/>
      <w:r w:rsidRPr="00724228">
        <w:rPr>
          <w:i/>
        </w:rPr>
        <w:t>SpDistFile</w:t>
      </w:r>
      <w:proofErr w:type="spellEnd"/>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proofErr w:type="spellStart"/>
      <w:r w:rsidRPr="00724228">
        <w:rPr>
          <w:i/>
        </w:rPr>
        <w:t>LandType</w:t>
      </w:r>
      <w:proofErr w:type="spellEnd"/>
      <w:r>
        <w:t xml:space="preserve"> option 9 (artificial landscapes), the </w:t>
      </w:r>
      <w:proofErr w:type="spellStart"/>
      <w:r w:rsidRPr="00DB4A70">
        <w:rPr>
          <w:i/>
        </w:rPr>
        <w:t>LandFile</w:t>
      </w:r>
      <w:proofErr w:type="spellEnd"/>
      <w:r>
        <w:t xml:space="preserve"> specifies the parameter settings which will determine the layout of the generated landscapes (a new one for each replicate). Artificial landscapes have only two components: breeding habitat and matrix. The carrying capacity of matrix is always zero, and is therefore not specified in the </w:t>
      </w:r>
      <w:proofErr w:type="spellStart"/>
      <w:r>
        <w:t>ParameterFile</w:t>
      </w:r>
      <w:proofErr w:type="spellEnd"/>
      <w:r>
        <w:t>.</w:t>
      </w:r>
    </w:p>
    <w:p w14:paraId="0A0892CB" w14:textId="77777777" w:rsidR="0067520E" w:rsidRDefault="0067520E" w:rsidP="00C57BF9">
      <w:r>
        <w:t xml:space="preserve">For all </w:t>
      </w:r>
      <w:proofErr w:type="spellStart"/>
      <w:r w:rsidRPr="00724228">
        <w:rPr>
          <w:i/>
        </w:rPr>
        <w:t>LandType</w:t>
      </w:r>
      <w:proofErr w:type="spellEnd"/>
      <w:r>
        <w:t xml:space="preserve"> options, landscapes must be uniquely numbered in the </w:t>
      </w:r>
      <w:commentRangeStart w:id="562"/>
      <w:commentRangeStart w:id="563"/>
      <w:proofErr w:type="spellStart"/>
      <w:r w:rsidRPr="00252C9C">
        <w:rPr>
          <w:i/>
        </w:rPr>
        <w:t>LandNum</w:t>
      </w:r>
      <w:proofErr w:type="spellEnd"/>
      <w:r>
        <w:t xml:space="preserve"> </w:t>
      </w:r>
      <w:commentRangeEnd w:id="562"/>
      <w:r w:rsidR="00DF2DC1">
        <w:rPr>
          <w:rStyle w:val="CommentReference"/>
          <w:rFonts w:eastAsiaTheme="minorHAnsi" w:cstheme="minorBidi"/>
          <w:lang w:val="en-US"/>
        </w:rPr>
        <w:commentReference w:id="562"/>
      </w:r>
      <w:commentRangeEnd w:id="563"/>
      <w:r w:rsidR="00603062">
        <w:rPr>
          <w:rStyle w:val="CommentReference"/>
          <w:rFonts w:eastAsiaTheme="minorHAnsi" w:cstheme="minorBidi"/>
          <w:lang w:val="en-US"/>
        </w:rPr>
        <w:commentReference w:id="563"/>
      </w:r>
      <w:r>
        <w:t>column, which also is included in output file names.</w:t>
      </w:r>
    </w:p>
    <w:p w14:paraId="05F42ED8" w14:textId="77777777" w:rsidR="0067520E" w:rsidRDefault="0067520E" w:rsidP="00C57BF9">
      <w:pPr>
        <w:pStyle w:val="Heading4"/>
      </w:pPr>
      <w:proofErr w:type="spellStart"/>
      <w:r w:rsidRPr="00C02994">
        <w:t>StageStructFile</w:t>
      </w:r>
      <w:proofErr w:type="spellEnd"/>
    </w:p>
    <w:p w14:paraId="03B5D7AF" w14:textId="77777777" w:rsidR="0067520E" w:rsidRDefault="0067520E" w:rsidP="00C57BF9">
      <w:r>
        <w:t xml:space="preserve">This file specifies additional parameters required for a stage-structured model. These include the compulsory </w:t>
      </w:r>
      <w:proofErr w:type="spellStart"/>
      <w:r w:rsidRPr="003118D9">
        <w:rPr>
          <w:i/>
        </w:rPr>
        <w:t>TransMatrixFile</w:t>
      </w:r>
      <w:proofErr w:type="spellEnd"/>
      <w:r>
        <w:t>, and optional stage weights matrix files if there is stage-structured density-dependence in fecundity, development or survival. The structure of the 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t>Dispersal files</w:t>
      </w:r>
    </w:p>
    <w:p w14:paraId="517D10EC" w14:textId="77777777" w:rsidR="0067520E" w:rsidRDefault="0067520E" w:rsidP="00C57BF9">
      <w:r>
        <w:t xml:space="preserve">The </w:t>
      </w:r>
      <w:proofErr w:type="spellStart"/>
      <w:r w:rsidRPr="004B5657">
        <w:rPr>
          <w:i/>
        </w:rPr>
        <w:t>EmigrationFile</w:t>
      </w:r>
      <w:proofErr w:type="spellEnd"/>
      <w:r>
        <w:t xml:space="preserve">, </w:t>
      </w:r>
      <w:proofErr w:type="spellStart"/>
      <w:r w:rsidRPr="004B5657">
        <w:rPr>
          <w:i/>
        </w:rPr>
        <w:t>TransferFile</w:t>
      </w:r>
      <w:proofErr w:type="spellEnd"/>
      <w:r>
        <w:t xml:space="preserve"> and </w:t>
      </w:r>
      <w:proofErr w:type="spellStart"/>
      <w:r w:rsidRPr="004B5657">
        <w:rPr>
          <w:i/>
        </w:rPr>
        <w:t>SettlementFile</w:t>
      </w:r>
      <w:proofErr w:type="spellEnd"/>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w:t>
      </w:r>
      <w:r>
        <w:lastRenderedPageBreak/>
        <w:t>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proofErr w:type="spellStart"/>
      <w:r w:rsidRPr="00426986">
        <w:rPr>
          <w:i/>
        </w:rPr>
        <w:t>StageDep</w:t>
      </w:r>
      <w:proofErr w:type="spellEnd"/>
      <w:r>
        <w:t> = 1), but not sex-dependent (</w:t>
      </w:r>
      <w:proofErr w:type="spellStart"/>
      <w:r w:rsidRPr="00426986">
        <w:rPr>
          <w:i/>
        </w:rPr>
        <w:t>S</w:t>
      </w:r>
      <w:r>
        <w:rPr>
          <w:i/>
        </w:rPr>
        <w:t>ex</w:t>
      </w:r>
      <w:r w:rsidRPr="00426986">
        <w:rPr>
          <w:i/>
        </w:rPr>
        <w:t>Dep</w:t>
      </w:r>
      <w:proofErr w:type="spellEnd"/>
      <w:r>
        <w:t xml:space="preserve"> = 0), and the number of required lines in the </w:t>
      </w:r>
      <w:proofErr w:type="spellStart"/>
      <w:r w:rsidRPr="00DF03E3">
        <w:rPr>
          <w:i/>
        </w:rPr>
        <w:t>EmigrationFile</w:t>
      </w:r>
      <w:proofErr w:type="spellEnd"/>
      <w:r>
        <w:t xml:space="preserve"> would equal the number of stages in the population. For the same population, the mean of the dispersal kernel may differ between the sexes, and the </w:t>
      </w:r>
      <w:proofErr w:type="spellStart"/>
      <w:r w:rsidRPr="00DF03E3">
        <w:rPr>
          <w:i/>
        </w:rPr>
        <w:t>TransferFile</w:t>
      </w:r>
      <w:proofErr w:type="spellEnd"/>
      <w:r>
        <w:t xml:space="preserve"> would therefore have </w:t>
      </w:r>
      <w:proofErr w:type="spellStart"/>
      <w:r w:rsidRPr="00426986">
        <w:rPr>
          <w:i/>
        </w:rPr>
        <w:t>S</w:t>
      </w:r>
      <w:r>
        <w:rPr>
          <w:i/>
        </w:rPr>
        <w:t>ex</w:t>
      </w:r>
      <w:r w:rsidRPr="00426986">
        <w:rPr>
          <w:i/>
        </w:rPr>
        <w:t>Dep</w:t>
      </w:r>
      <w:proofErr w:type="spellEnd"/>
      <w:r>
        <w:t> = 1 and the number of required lines would be twice the number of stages.</w:t>
      </w:r>
    </w:p>
    <w:p w14:paraId="45FEFDFC" w14:textId="77777777" w:rsidR="0067520E" w:rsidRDefault="0067520E" w:rsidP="00C57BF9">
      <w:r>
        <w:t xml:space="preserve">When there is more than one line for a simulation, the </w:t>
      </w:r>
      <w:proofErr w:type="spellStart"/>
      <w:r w:rsidRPr="00426986">
        <w:rPr>
          <w:i/>
        </w:rPr>
        <w:t>StageDep</w:t>
      </w:r>
      <w:proofErr w:type="spellEnd"/>
      <w:r>
        <w:t xml:space="preserve"> and </w:t>
      </w:r>
      <w:proofErr w:type="spellStart"/>
      <w:r w:rsidRPr="00426986">
        <w:rPr>
          <w:i/>
        </w:rPr>
        <w:t>S</w:t>
      </w:r>
      <w:r>
        <w:rPr>
          <w:i/>
        </w:rPr>
        <w:t>ex</w:t>
      </w:r>
      <w:r w:rsidRPr="00426986">
        <w:rPr>
          <w:i/>
        </w:rPr>
        <w:t>Dep</w:t>
      </w:r>
      <w:proofErr w:type="spellEnd"/>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564" w:name="_Outputs"/>
      <w:bookmarkEnd w:id="564"/>
      <w:proofErr w:type="spellStart"/>
      <w:r>
        <w:t>Genetics</w:t>
      </w:r>
      <w:r w:rsidRPr="002C1A8A">
        <w:t>File</w:t>
      </w:r>
      <w:proofErr w:type="spellEnd"/>
    </w:p>
    <w:p w14:paraId="6E141F84" w14:textId="3B61EAAD" w:rsidR="0067520E" w:rsidRDefault="0067520E" w:rsidP="00C57BF9">
      <w:r>
        <w:t xml:space="preserve">This file provides the genome-level genetics parameters to be used for the simulation. </w:t>
      </w:r>
    </w:p>
    <w:p w14:paraId="1509F37B" w14:textId="77777777" w:rsidR="0067520E" w:rsidRDefault="0067520E" w:rsidP="00C57BF9">
      <w:pPr>
        <w:pStyle w:val="Heading4"/>
      </w:pPr>
      <w:proofErr w:type="spellStart"/>
      <w:r w:rsidRPr="002C1A8A">
        <w:t>InitialisationFile</w:t>
      </w:r>
      <w:proofErr w:type="spellEnd"/>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565" w:name="_Toc54110085"/>
      <w:r w:rsidRPr="00D123FB">
        <w:lastRenderedPageBreak/>
        <w:t>Outputs</w:t>
      </w:r>
      <w:bookmarkEnd w:id="565"/>
    </w:p>
    <w:p w14:paraId="06221D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and </w:t>
      </w:r>
      <w:r w:rsidRPr="00D123FB">
        <w:rPr>
          <w:szCs w:val="24"/>
        </w:rPr>
        <w:t>also indicate the number of the landscape to which the output refers.</w:t>
      </w:r>
    </w:p>
    <w:p w14:paraId="65C6F9F4" w14:textId="77777777" w:rsidR="0067520E" w:rsidRPr="00D123FB" w:rsidRDefault="0067520E" w:rsidP="009E434A">
      <w:pPr>
        <w:pStyle w:val="Heading3"/>
        <w:numPr>
          <w:ilvl w:val="2"/>
          <w:numId w:val="14"/>
        </w:numPr>
      </w:pPr>
      <w:bookmarkStart w:id="566" w:name="_Toc54110086"/>
      <w:r w:rsidRPr="00D123FB">
        <w:t>Parameters</w:t>
      </w:r>
      <w:bookmarkEnd w:id="566"/>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567" w:name="_Species_range"/>
      <w:bookmarkStart w:id="568" w:name="_Toc54110087"/>
      <w:bookmarkEnd w:id="567"/>
      <w:r>
        <w:t>R</w:t>
      </w:r>
      <w:r w:rsidR="0067520E" w:rsidRPr="00D123FB">
        <w:t>ange</w:t>
      </w:r>
      <w:bookmarkEnd w:id="568"/>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5F93E0E2" w14:textId="77777777" w:rsidR="0067520E" w:rsidRPr="00D123FB" w:rsidRDefault="0067520E" w:rsidP="00787453">
      <w:pPr>
        <w:pStyle w:val="Numbered"/>
      </w:pPr>
      <w:r w:rsidRPr="00D123FB">
        <w:t>Total number of individuals (</w:t>
      </w:r>
      <w:proofErr w:type="spellStart"/>
      <w:r w:rsidRPr="00D123FB">
        <w:rPr>
          <w:i/>
        </w:rPr>
        <w:t>NInds</w:t>
      </w:r>
      <w:proofErr w:type="spellEnd"/>
      <w:r w:rsidRPr="00D123FB">
        <w:t>)</w:t>
      </w:r>
    </w:p>
    <w:p w14:paraId="47271731" w14:textId="77777777" w:rsidR="0067520E" w:rsidRPr="00D123FB" w:rsidRDefault="0067520E" w:rsidP="00787453">
      <w:pPr>
        <w:pStyle w:val="Numbered"/>
      </w:pPr>
      <w:r w:rsidRPr="00D123FB">
        <w:t>Total number of individuals in each stage (</w:t>
      </w:r>
      <w:proofErr w:type="spellStart"/>
      <w:r w:rsidRPr="00D123FB">
        <w:rPr>
          <w:i/>
        </w:rPr>
        <w:t>NInd_stage</w:t>
      </w:r>
      <w:r w:rsidRPr="00D123FB">
        <w:t>X</w:t>
      </w:r>
      <w:proofErr w:type="spellEnd"/>
      <w:r w:rsidRPr="00D123FB">
        <w:t>)</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proofErr w:type="spellStart"/>
      <w:r w:rsidRPr="00D123FB">
        <w:rPr>
          <w:i/>
        </w:rPr>
        <w:t>N</w:t>
      </w:r>
      <w:r>
        <w:rPr>
          <w:i/>
        </w:rPr>
        <w:t>Juvs</w:t>
      </w:r>
      <w:proofErr w:type="spellEnd"/>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proofErr w:type="spellStart"/>
      <w:r w:rsidRPr="00D123FB">
        <w:rPr>
          <w:i/>
        </w:rPr>
        <w:t>NOccupCells</w:t>
      </w:r>
      <w:proofErr w:type="spellEnd"/>
      <w:r w:rsidRPr="00D123FB">
        <w:t>) or total number of patches (</w:t>
      </w:r>
      <w:proofErr w:type="spellStart"/>
      <w:r w:rsidRPr="00D123FB">
        <w:rPr>
          <w:i/>
        </w:rPr>
        <w:t>NOccupPatches</w:t>
      </w:r>
      <w:proofErr w:type="spellEnd"/>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proofErr w:type="spellStart"/>
      <w:r w:rsidRPr="00D123FB">
        <w:rPr>
          <w:i/>
        </w:rPr>
        <w:t>OccupSuit</w:t>
      </w:r>
      <w:proofErr w:type="spellEnd"/>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proofErr w:type="spellStart"/>
      <w:r w:rsidRPr="00D123FB">
        <w:rPr>
          <w:i/>
        </w:rPr>
        <w:t>min_</w:t>
      </w:r>
      <w:r>
        <w:rPr>
          <w:i/>
        </w:rPr>
        <w:t>X</w:t>
      </w:r>
      <w:proofErr w:type="spellEnd"/>
      <w:r w:rsidRPr="00D123FB">
        <w:rPr>
          <w:i/>
        </w:rPr>
        <w:t xml:space="preserve">, </w:t>
      </w:r>
      <w:proofErr w:type="spellStart"/>
      <w:r w:rsidRPr="00D123FB">
        <w:rPr>
          <w:i/>
        </w:rPr>
        <w:t>max_</w:t>
      </w:r>
      <w:r>
        <w:rPr>
          <w:i/>
        </w:rPr>
        <w:t>X</w:t>
      </w:r>
      <w:proofErr w:type="spellEnd"/>
      <w:r w:rsidRPr="00D123FB">
        <w:rPr>
          <w:i/>
        </w:rPr>
        <w:t xml:space="preserve">, </w:t>
      </w:r>
      <w:proofErr w:type="spellStart"/>
      <w:r w:rsidRPr="00D123FB">
        <w:rPr>
          <w:i/>
        </w:rPr>
        <w:t>min_</w:t>
      </w:r>
      <w:r>
        <w:rPr>
          <w:i/>
        </w:rPr>
        <w:t>Y</w:t>
      </w:r>
      <w:proofErr w:type="spellEnd"/>
      <w:r w:rsidRPr="00D123FB">
        <w:rPr>
          <w:i/>
        </w:rPr>
        <w:t xml:space="preserve">, </w:t>
      </w:r>
      <w:proofErr w:type="spellStart"/>
      <w:r w:rsidRPr="00D123FB">
        <w:rPr>
          <w:i/>
        </w:rPr>
        <w:t>max_</w:t>
      </w:r>
      <w:r>
        <w:rPr>
          <w:i/>
        </w:rPr>
        <w:t>Y</w:t>
      </w:r>
      <w:proofErr w:type="spellEnd"/>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569" w:name="_Toc54110088"/>
      <w:r w:rsidRPr="00D123FB">
        <w:lastRenderedPageBreak/>
        <w:t>Occupancy</w:t>
      </w:r>
      <w:bookmarkEnd w:id="569"/>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proofErr w:type="spellStart"/>
      <w:r w:rsidR="0067520E" w:rsidRPr="00787453">
        <w:rPr>
          <w:i/>
        </w:rPr>
        <w:t>PatchID</w:t>
      </w:r>
      <w:proofErr w:type="spellEnd"/>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s been occupied in a given year</w:t>
      </w:r>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proofErr w:type="spellStart"/>
      <w:r w:rsidRPr="00D123FB">
        <w:rPr>
          <w:i/>
        </w:rPr>
        <w:t>Mean_OccupSuit</w:t>
      </w:r>
      <w:proofErr w:type="spellEnd"/>
      <w:r w:rsidRPr="00D123FB">
        <w:t xml:space="preserve">) and </w:t>
      </w:r>
      <w:r>
        <w:t>its</w:t>
      </w:r>
      <w:r w:rsidRPr="00D123FB">
        <w:t xml:space="preserve"> standard </w:t>
      </w:r>
      <w:r>
        <w:t>error</w:t>
      </w:r>
      <w:r w:rsidRPr="00D123FB">
        <w:t xml:space="preserve"> (</w:t>
      </w:r>
      <w:proofErr w:type="spellStart"/>
      <w:r w:rsidRPr="00D123FB">
        <w:rPr>
          <w:i/>
        </w:rPr>
        <w:t>S</w:t>
      </w:r>
      <w:r>
        <w:rPr>
          <w:i/>
        </w:rPr>
        <w:t>td_error</w:t>
      </w:r>
      <w:proofErr w:type="spellEnd"/>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570" w:name="_Toc54110089"/>
      <w:r w:rsidRPr="00D123FB">
        <w:t>Populations</w:t>
      </w:r>
      <w:bookmarkEnd w:id="570"/>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coordinates ) or patch ID (</w:t>
      </w:r>
      <w:proofErr w:type="spellStart"/>
      <w:r w:rsidRPr="00D123FB">
        <w:rPr>
          <w:i/>
        </w:rPr>
        <w:t>PatchID</w:t>
      </w:r>
      <w:proofErr w:type="spellEnd"/>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proofErr w:type="spellStart"/>
      <w:r w:rsidRPr="00D123FB">
        <w:rPr>
          <w:i/>
        </w:rPr>
        <w:t>NInd</w:t>
      </w:r>
      <w:proofErr w:type="spellEnd"/>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proofErr w:type="spellStart"/>
      <w:r w:rsidRPr="00D123FB">
        <w:rPr>
          <w:i/>
        </w:rPr>
        <w:t>NInd</w:t>
      </w:r>
      <w:r w:rsidRPr="00037A8F">
        <w:t>_</w:t>
      </w:r>
      <w:r w:rsidRPr="00D123FB">
        <w:rPr>
          <w:i/>
        </w:rPr>
        <w:t>stage</w:t>
      </w:r>
      <w:r w:rsidRPr="00D123FB">
        <w:t>X</w:t>
      </w:r>
      <w:proofErr w:type="spellEnd"/>
      <w:r w:rsidRPr="00D123FB">
        <w:t>). If the reproduction is sexual, these columns will be replaced by the number of females (</w:t>
      </w:r>
      <w:proofErr w:type="spellStart"/>
      <w:r w:rsidRPr="00D123FB">
        <w:rPr>
          <w:i/>
        </w:rPr>
        <w:t>Nfemales</w:t>
      </w:r>
      <w:r w:rsidRPr="00037A8F">
        <w:t>_</w:t>
      </w:r>
      <w:r w:rsidRPr="00D123FB">
        <w:rPr>
          <w:i/>
        </w:rPr>
        <w:t>stage</w:t>
      </w:r>
      <w:r w:rsidRPr="00D123FB">
        <w:t>X</w:t>
      </w:r>
      <w:proofErr w:type="spellEnd"/>
      <w:r w:rsidRPr="00D123FB">
        <w:t>) and of males (</w:t>
      </w:r>
      <w:proofErr w:type="spellStart"/>
      <w:r w:rsidRPr="00D123FB">
        <w:rPr>
          <w:i/>
        </w:rPr>
        <w:t>Nmales</w:t>
      </w:r>
      <w:r w:rsidRPr="00037A8F">
        <w:t>_</w:t>
      </w:r>
      <w:r w:rsidRPr="00D123FB">
        <w:rPr>
          <w:i/>
        </w:rPr>
        <w:t>stage</w:t>
      </w:r>
      <w:r w:rsidRPr="00D123FB">
        <w:t>X</w:t>
      </w:r>
      <w:proofErr w:type="spellEnd"/>
      <w:r w:rsidRPr="00D123FB">
        <w:t>) in each stage. In the case of sexual model without stage structure, two columns will indicate the number of females (</w:t>
      </w:r>
      <w:proofErr w:type="spellStart"/>
      <w:r w:rsidRPr="00D123FB">
        <w:rPr>
          <w:i/>
        </w:rPr>
        <w:t>Nfemales</w:t>
      </w:r>
      <w:proofErr w:type="spellEnd"/>
      <w:r w:rsidRPr="00D123FB">
        <w:t>) and of males (</w:t>
      </w:r>
      <w:proofErr w:type="spellStart"/>
      <w:r w:rsidRPr="00D123FB">
        <w:rPr>
          <w:i/>
        </w:rPr>
        <w:t>Nmales</w:t>
      </w:r>
      <w:proofErr w:type="spellEnd"/>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proofErr w:type="spellStart"/>
      <w:r w:rsidRPr="00D123FB">
        <w:rPr>
          <w:i/>
        </w:rPr>
        <w:t>N</w:t>
      </w:r>
      <w:r>
        <w:rPr>
          <w:i/>
        </w:rPr>
        <w:t>Juvs</w:t>
      </w:r>
      <w:proofErr w:type="spellEnd"/>
      <w:r w:rsidRPr="00D123FB">
        <w:t>). If the reproduction is sexual, these columns will be replaced by the number of females</w:t>
      </w:r>
      <w:r>
        <w:t xml:space="preserve"> juveniles</w:t>
      </w:r>
      <w:r w:rsidRPr="00D123FB">
        <w:t xml:space="preserve"> (</w:t>
      </w:r>
      <w:proofErr w:type="spellStart"/>
      <w:r w:rsidRPr="00D123FB">
        <w:rPr>
          <w:i/>
        </w:rPr>
        <w:t>N</w:t>
      </w:r>
      <w:r>
        <w:rPr>
          <w:i/>
        </w:rPr>
        <w:t>JuvF</w:t>
      </w:r>
      <w:r w:rsidRPr="00D123FB">
        <w:rPr>
          <w:i/>
        </w:rPr>
        <w:t>emales</w:t>
      </w:r>
      <w:proofErr w:type="spellEnd"/>
      <w:r w:rsidRPr="00D123FB">
        <w:t xml:space="preserve">) </w:t>
      </w:r>
      <w:r>
        <w:t>and</w:t>
      </w:r>
      <w:r w:rsidRPr="00D123FB">
        <w:t xml:space="preserve"> males (</w:t>
      </w:r>
      <w:proofErr w:type="spellStart"/>
      <w:r w:rsidRPr="00D123FB">
        <w:rPr>
          <w:i/>
        </w:rPr>
        <w:t>N</w:t>
      </w:r>
      <w:r>
        <w:rPr>
          <w:i/>
        </w:rPr>
        <w:t>JuvM</w:t>
      </w:r>
      <w:r w:rsidRPr="00D123FB">
        <w:rPr>
          <w:i/>
        </w:rPr>
        <w:t>ales</w:t>
      </w:r>
      <w:proofErr w:type="spellEnd"/>
      <w:r w:rsidRPr="00D123FB">
        <w:t>)</w:t>
      </w:r>
      <w:r>
        <w:t>.</w:t>
      </w:r>
    </w:p>
    <w:p w14:paraId="7A9F41B6" w14:textId="77777777" w:rsidR="0067520E" w:rsidRPr="00D123FB" w:rsidRDefault="0067520E" w:rsidP="009E434A">
      <w:pPr>
        <w:pStyle w:val="Heading3"/>
        <w:numPr>
          <w:ilvl w:val="2"/>
          <w:numId w:val="14"/>
        </w:numPr>
      </w:pPr>
      <w:bookmarkStart w:id="571" w:name="_Individuals"/>
      <w:bookmarkStart w:id="572" w:name="_Toc54110090"/>
      <w:bookmarkEnd w:id="571"/>
      <w:r w:rsidRPr="00D123FB">
        <w:lastRenderedPageBreak/>
        <w:t>Individuals</w:t>
      </w:r>
      <w:bookmarkEnd w:id="572"/>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each individual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For each individual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proofErr w:type="spellStart"/>
      <w:r>
        <w:rPr>
          <w:i/>
        </w:rPr>
        <w:t>Natal</w:t>
      </w:r>
      <w:r w:rsidRPr="00037A8F">
        <w:t>_</w:t>
      </w:r>
      <w:r>
        <w:rPr>
          <w:i/>
        </w:rPr>
        <w:t>X</w:t>
      </w:r>
      <w:proofErr w:type="spellEnd"/>
      <w:r w:rsidRPr="00D123FB">
        <w:t xml:space="preserve"> and </w:t>
      </w:r>
      <w:proofErr w:type="spellStart"/>
      <w:r>
        <w:rPr>
          <w:i/>
        </w:rPr>
        <w:t>Natal</w:t>
      </w:r>
      <w:r w:rsidRPr="00037A8F">
        <w:t>_</w:t>
      </w:r>
      <w:r>
        <w:rPr>
          <w:i/>
        </w:rPr>
        <w:t>Y</w:t>
      </w:r>
      <w:proofErr w:type="spellEnd"/>
      <w:r w:rsidRPr="00D123FB">
        <w:t>) and current cell (</w:t>
      </w:r>
      <w:r w:rsidR="00316C72">
        <w:rPr>
          <w:i/>
        </w:rPr>
        <w:t>X</w:t>
      </w:r>
      <w:r w:rsidRPr="00D123FB">
        <w:t xml:space="preserve"> and </w:t>
      </w:r>
      <w:r w:rsidR="00316C72">
        <w:rPr>
          <w:i/>
        </w:rPr>
        <w:t>Y</w:t>
      </w:r>
      <w:r w:rsidRPr="00D123FB">
        <w:t>) coordinates or natal and current patch IDs (</w:t>
      </w:r>
      <w:proofErr w:type="spellStart"/>
      <w:r>
        <w:rPr>
          <w:i/>
        </w:rPr>
        <w:t>N</w:t>
      </w:r>
      <w:r w:rsidRPr="00D123FB">
        <w:rPr>
          <w:i/>
        </w:rPr>
        <w:t>atal</w:t>
      </w:r>
      <w:r w:rsidRPr="00037A8F">
        <w:t>_</w:t>
      </w:r>
      <w:r>
        <w:rPr>
          <w:i/>
        </w:rPr>
        <w:t>p</w:t>
      </w:r>
      <w:r w:rsidRPr="00D123FB">
        <w:rPr>
          <w:i/>
        </w:rPr>
        <w:t>atch</w:t>
      </w:r>
      <w:proofErr w:type="spellEnd"/>
      <w:r w:rsidRPr="00D123FB">
        <w:rPr>
          <w:i/>
        </w:rPr>
        <w:t xml:space="preserve"> </w:t>
      </w:r>
      <w:r w:rsidRPr="00D123FB">
        <w:t xml:space="preserve">and </w:t>
      </w:r>
      <w:proofErr w:type="spellStart"/>
      <w:r w:rsidRPr="00D123FB">
        <w:rPr>
          <w:i/>
        </w:rPr>
        <w:t>PatchID</w:t>
      </w:r>
      <w:proofErr w:type="spellEnd"/>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r w:rsidRPr="00D123FB">
        <w:rPr>
          <w:rFonts w:cs="Times New Roman"/>
          <w:szCs w:val="24"/>
          <w:lang w:val="en-GB"/>
        </w:rPr>
        <w:t>)</w:t>
      </w:r>
      <w:r>
        <w:rPr>
          <w:rFonts w:cs="Times New Roman"/>
          <w:szCs w:val="24"/>
          <w:lang w:val="en-GB"/>
        </w:rPr>
        <w:t>;</w:t>
      </w:r>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r w:rsidRPr="00D123FB">
        <w:rPr>
          <w:rFonts w:cs="Times New Roman"/>
          <w:szCs w:val="24"/>
          <w:lang w:val="en-GB"/>
        </w:rPr>
        <w:t>)</w:t>
      </w:r>
      <w:r>
        <w:rPr>
          <w:rFonts w:cs="Times New Roman"/>
          <w:szCs w:val="24"/>
          <w:lang w:val="en-GB"/>
        </w:rPr>
        <w:t>;</w:t>
      </w:r>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proofErr w:type="spellStart"/>
      <w:r w:rsidRPr="00D123FB">
        <w:rPr>
          <w:rFonts w:cs="Times New Roman"/>
          <w:i/>
          <w:szCs w:val="24"/>
          <w:lang w:val="en-GB"/>
        </w:rPr>
        <w:t>mean_distI</w:t>
      </w:r>
      <w:proofErr w:type="spellEnd"/>
      <w:r w:rsidRPr="00D123FB">
        <w:rPr>
          <w:rFonts w:cs="Times New Roman"/>
          <w:szCs w:val="24"/>
          <w:lang w:val="en-GB"/>
        </w:rPr>
        <w:t>)</w:t>
      </w:r>
      <w:r>
        <w:rPr>
          <w:rFonts w:cs="Times New Roman"/>
          <w:szCs w:val="24"/>
          <w:lang w:val="en-GB"/>
        </w:rPr>
        <w:t>;</w:t>
      </w:r>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proofErr w:type="spellStart"/>
      <w:r w:rsidRPr="00D123FB">
        <w:rPr>
          <w:rFonts w:cs="Times New Roman"/>
          <w:i/>
          <w:szCs w:val="24"/>
          <w:lang w:val="en-GB"/>
        </w:rPr>
        <w:t>mean_distII</w:t>
      </w:r>
      <w:proofErr w:type="spellEnd"/>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proofErr w:type="spellStart"/>
      <w:r w:rsidRPr="00D123FB">
        <w:rPr>
          <w:rFonts w:cs="Times New Roman"/>
          <w:i/>
          <w:szCs w:val="24"/>
          <w:lang w:val="en-GB"/>
        </w:rPr>
        <w:t>PfirstKernel</w:t>
      </w:r>
      <w:proofErr w:type="spellEnd"/>
      <w:r>
        <w:rPr>
          <w:rFonts w:cs="Times New Roman"/>
          <w:szCs w:val="24"/>
          <w:lang w:val="en-GB"/>
        </w:rPr>
        <w:t>);</w:t>
      </w:r>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proofErr w:type="spellStart"/>
      <w:r w:rsidRPr="00D123FB">
        <w:rPr>
          <w:i/>
        </w:rPr>
        <w:t>StepLength</w:t>
      </w:r>
      <w:proofErr w:type="spellEnd"/>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proofErr w:type="spellStart"/>
      <w:r w:rsidRPr="00D123FB">
        <w:rPr>
          <w:i/>
        </w:rPr>
        <w:t>alpha</w:t>
      </w:r>
      <w:r>
        <w:rPr>
          <w:i/>
        </w:rPr>
        <w:t>S</w:t>
      </w:r>
      <w:proofErr w:type="spellEnd"/>
      <w:r w:rsidRPr="00D123FB">
        <w:t xml:space="preserve"> and </w:t>
      </w:r>
      <w:proofErr w:type="spellStart"/>
      <w:r w:rsidRPr="00D123FB">
        <w:rPr>
          <w:i/>
        </w:rPr>
        <w:t>beta</w:t>
      </w:r>
      <w:r>
        <w:rPr>
          <w:i/>
        </w:rPr>
        <w:t>S</w:t>
      </w:r>
      <w:proofErr w:type="spellEnd"/>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proofErr w:type="spellStart"/>
      <w:r w:rsidRPr="00D123FB">
        <w:rPr>
          <w:i/>
        </w:rPr>
        <w:t>DistMoved</w:t>
      </w:r>
      <w:proofErr w:type="spellEnd"/>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proofErr w:type="spellStart"/>
      <w:r w:rsidRPr="00D123FB">
        <w:rPr>
          <w:i/>
        </w:rPr>
        <w:t>Nsteps</w:t>
      </w:r>
      <w:proofErr w:type="spellEnd"/>
      <w:r>
        <w:t>) for movement models</w:t>
      </w:r>
    </w:p>
    <w:p w14:paraId="2BF0577C" w14:textId="77777777" w:rsidR="0067520E" w:rsidRPr="0064244C" w:rsidRDefault="0067520E" w:rsidP="00787453">
      <w:pPr>
        <w:keepNext/>
        <w:keepLines/>
        <w:spacing w:before="120" w:after="120"/>
        <w:ind w:left="360"/>
        <w:jc w:val="center"/>
        <w:rPr>
          <w:sz w:val="22"/>
        </w:rPr>
      </w:pPr>
      <w:bookmarkStart w:id="573" w:name="Table2"/>
      <w:r w:rsidRPr="0064244C">
        <w:rPr>
          <w:b/>
          <w:sz w:val="22"/>
        </w:rPr>
        <w:lastRenderedPageBreak/>
        <w:t xml:space="preserve">Table </w:t>
      </w:r>
      <w:r>
        <w:rPr>
          <w:b/>
          <w:sz w:val="22"/>
        </w:rPr>
        <w:t>2</w:t>
      </w:r>
      <w:bookmarkEnd w:id="573"/>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2CF3F1F0" w:rsidR="0067520E" w:rsidRDefault="0067520E" w:rsidP="009E434A">
      <w:pPr>
        <w:pStyle w:val="Heading3"/>
        <w:numPr>
          <w:ilvl w:val="2"/>
          <w:numId w:val="14"/>
        </w:numPr>
      </w:pPr>
      <w:bookmarkStart w:id="574" w:name="_Toc54110091"/>
      <w:r>
        <w:t>Genetics</w:t>
      </w:r>
      <w:bookmarkEnd w:id="574"/>
      <w:r w:rsidR="0006022B">
        <w:t xml:space="preserve"> </w:t>
      </w:r>
      <w:ins w:id="575" w:author="Pannetier, Theo" w:date="2024-06-05T08:38:00Z">
        <w:r w:rsidR="0006022B">
          <w:t>(in 2.0)</w:t>
        </w:r>
      </w:ins>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each individual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0,Allele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2E4EBDE8" w14:textId="558E695B" w:rsidR="0006022B" w:rsidRDefault="0006022B" w:rsidP="0006022B">
      <w:pPr>
        <w:pStyle w:val="Heading3"/>
        <w:numPr>
          <w:ilvl w:val="2"/>
          <w:numId w:val="14"/>
        </w:numPr>
      </w:pPr>
      <w:bookmarkStart w:id="576" w:name="_Toc54110092"/>
      <w:r>
        <w:lastRenderedPageBreak/>
        <w:t>Genetics (in 3.0)</w:t>
      </w:r>
    </w:p>
    <w:p w14:paraId="566A7224" w14:textId="3B91B473" w:rsidR="009D1A33" w:rsidRDefault="009D1A33" w:rsidP="009D1A33">
      <w:pPr>
        <w:pStyle w:val="Heading3"/>
        <w:numPr>
          <w:ilvl w:val="3"/>
          <w:numId w:val="14"/>
        </w:numPr>
      </w:pPr>
      <w:r>
        <w:t>Sampling</w:t>
      </w:r>
    </w:p>
    <w:p w14:paraId="66FB40BC" w14:textId="31FE777A" w:rsidR="001539B1" w:rsidRDefault="001539B1" w:rsidP="0006022B">
      <w:r>
        <w:t>The volume of genetic output grows quickly with the number of individuals in the simulation, and it is therefore crucial to first constitute an appropriate sample of the community.</w:t>
      </w:r>
    </w:p>
    <w:p w14:paraId="34EA333E" w14:textId="19C293DE" w:rsidR="001539B1" w:rsidRDefault="00B92A30" w:rsidP="0006022B">
      <w:r>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B92A30">
        <w:rPr>
          <w:i/>
          <w:iCs/>
          <w:rPrChange w:id="577" w:author="Pannetier, Theo" w:date="2024-06-05T11:58:00Z">
            <w:rPr/>
          </w:rPrChange>
        </w:rPr>
        <w:t>occupied</w:t>
      </w:r>
      <w:r>
        <w:t xml:space="preserve"> patches, which will change from one generation to the next.</w:t>
      </w:r>
    </w:p>
    <w:p w14:paraId="515758D7" w14:textId="3658C071" w:rsidR="009D1A33" w:rsidRDefault="00B92A30" w:rsidP="0006022B">
      <w:r>
        <w:t xml:space="preserve">Second, a number of individuals are sampled from the population of each sampled patch. </w:t>
      </w:r>
      <w:r w:rsidR="00A73D4A">
        <w:t>In stage-structured populations, it is possible to select only certain stages to be sampled.</w:t>
      </w:r>
    </w:p>
    <w:p w14:paraId="64B2BFA5" w14:textId="44FFFC8B" w:rsidR="009D1A33" w:rsidRDefault="009D1A33">
      <w:pPr>
        <w:pStyle w:val="Heading3"/>
        <w:numPr>
          <w:ilvl w:val="3"/>
          <w:numId w:val="14"/>
        </w:numPr>
        <w:pPrChange w:id="578" w:author="Pannetier, Theo" w:date="2024-06-05T08:38:00Z">
          <w:pPr/>
        </w:pPrChange>
      </w:pPr>
      <w:r>
        <w:t>Allele values</w:t>
      </w:r>
    </w:p>
    <w:p w14:paraId="094B483D" w14:textId="2C56B62C" w:rsidR="001539B1" w:rsidRDefault="009D1A33" w:rsidP="009D1A33">
      <w:r>
        <w:t xml:space="preserve">This output, if enabled, will write all alleles values of the sampled individuals for the selected trait(s) to </w:t>
      </w:r>
      <w:r w:rsidRPr="009D1A33">
        <w:rPr>
          <w:i/>
          <w:iCs/>
          <w:rPrChange w:id="579" w:author="Pannetier, Theo" w:date="2024-06-05T11:35:00Z">
            <w:rPr/>
          </w:rPrChange>
        </w:rPr>
        <w:t>Sim</w:t>
      </w:r>
      <w:r>
        <w:rPr>
          <w:i/>
          <w:iCs/>
        </w:rPr>
        <w:t>&lt;</w:t>
      </w:r>
      <w:proofErr w:type="spellStart"/>
      <w:r>
        <w:rPr>
          <w:i/>
          <w:iCs/>
        </w:rPr>
        <w:t>sim_nb</w:t>
      </w:r>
      <w:proofErr w:type="spellEnd"/>
      <w:r>
        <w:rPr>
          <w:i/>
          <w:iCs/>
        </w:rPr>
        <w:t>&gt;</w:t>
      </w:r>
      <w:r w:rsidRPr="009D1A33">
        <w:rPr>
          <w:i/>
          <w:iCs/>
          <w:rPrChange w:id="580" w:author="Pannetier, Theo" w:date="2024-06-05T11:35:00Z">
            <w:rPr/>
          </w:rPrChange>
        </w:rPr>
        <w:t>_Land</w:t>
      </w:r>
      <w:r>
        <w:rPr>
          <w:i/>
          <w:iCs/>
        </w:rPr>
        <w:t>&lt;</w:t>
      </w:r>
      <w:proofErr w:type="spellStart"/>
      <w:r>
        <w:rPr>
          <w:i/>
          <w:iCs/>
        </w:rPr>
        <w:t>landscape_nb</w:t>
      </w:r>
      <w:proofErr w:type="spellEnd"/>
      <w:r>
        <w:rPr>
          <w:i/>
          <w:iCs/>
        </w:rPr>
        <w:t>&gt;</w:t>
      </w:r>
      <w:r w:rsidRPr="009D1A33">
        <w:rPr>
          <w:i/>
          <w:iCs/>
          <w:rPrChange w:id="581" w:author="Pannetier, Theo" w:date="2024-06-05T11:35:00Z">
            <w:rPr/>
          </w:rPrChange>
        </w:rPr>
        <w:t>_Rep</w:t>
      </w:r>
      <w:r>
        <w:rPr>
          <w:i/>
          <w:iCs/>
        </w:rPr>
        <w:t>&lt;</w:t>
      </w:r>
      <w:proofErr w:type="spellStart"/>
      <w:r>
        <w:rPr>
          <w:i/>
          <w:iCs/>
        </w:rPr>
        <w:t>replicate_nb</w:t>
      </w:r>
      <w:proofErr w:type="spellEnd"/>
      <w:r>
        <w:rPr>
          <w:i/>
          <w:iCs/>
        </w:rPr>
        <w:t>&gt;</w:t>
      </w:r>
      <w:r w:rsidRPr="009D1A33">
        <w:rPr>
          <w:i/>
          <w:iCs/>
          <w:rPrChange w:id="582" w:author="Pannetier, Theo" w:date="2024-06-05T11:35:00Z">
            <w:rPr/>
          </w:rPrChange>
        </w:rPr>
        <w:t>_</w:t>
      </w:r>
      <w:proofErr w:type="spellStart"/>
      <w:r w:rsidRPr="009D1A33">
        <w:rPr>
          <w:i/>
          <w:iCs/>
          <w:rPrChange w:id="583" w:author="Pannetier, Theo" w:date="2024-06-05T11:35:00Z">
            <w:rPr/>
          </w:rPrChange>
        </w:rPr>
        <w:t>geneValues</w:t>
      </w:r>
      <w:proofErr w:type="spellEnd"/>
      <w:r>
        <w:rPr>
          <w:i/>
          <w:iCs/>
        </w:rPr>
        <w:t>,</w:t>
      </w:r>
      <w:r>
        <w:t xml:space="preserve"> along with some </w:t>
      </w:r>
      <w:r w:rsidR="001539B1">
        <w:t>contextual information.</w:t>
      </w:r>
    </w:p>
    <w:p w14:paraId="46E6DE6B" w14:textId="32042455" w:rsidR="001539B1" w:rsidRDefault="001539B1" w:rsidP="009D1A33">
      <w:r>
        <w:t>Each row corresponds to a single gene:</w:t>
      </w:r>
    </w:p>
    <w:p w14:paraId="283A7F4F" w14:textId="77777777" w:rsidR="001539B1" w:rsidRDefault="001539B1" w:rsidP="001539B1">
      <w:pPr>
        <w:pStyle w:val="ListParagraph"/>
        <w:numPr>
          <w:ilvl w:val="0"/>
          <w:numId w:val="71"/>
        </w:numPr>
      </w:pPr>
      <w:r>
        <w:t>Year</w:t>
      </w:r>
    </w:p>
    <w:p w14:paraId="13694161" w14:textId="77777777" w:rsidR="001539B1" w:rsidRDefault="001539B1" w:rsidP="001539B1">
      <w:pPr>
        <w:pStyle w:val="ListParagraph"/>
        <w:numPr>
          <w:ilvl w:val="0"/>
          <w:numId w:val="71"/>
        </w:numPr>
      </w:pPr>
      <w:r>
        <w:t>Generation</w:t>
      </w:r>
    </w:p>
    <w:p w14:paraId="4D326958" w14:textId="77777777" w:rsidR="001539B1" w:rsidRDefault="001539B1" w:rsidP="001539B1">
      <w:pPr>
        <w:pStyle w:val="ListParagraph"/>
        <w:numPr>
          <w:ilvl w:val="0"/>
          <w:numId w:val="71"/>
        </w:numPr>
      </w:pPr>
      <w:r>
        <w:t>Individual ID</w:t>
      </w:r>
    </w:p>
    <w:p w14:paraId="16F1375C" w14:textId="77777777" w:rsidR="001539B1" w:rsidRDefault="001539B1" w:rsidP="001539B1">
      <w:pPr>
        <w:pStyle w:val="ListParagraph"/>
        <w:numPr>
          <w:ilvl w:val="0"/>
          <w:numId w:val="71"/>
        </w:numPr>
      </w:pPr>
      <w:r>
        <w:t>Trait type (e.g. “kernel_meanDist1”, matching the value given as input)</w:t>
      </w:r>
    </w:p>
    <w:p w14:paraId="61ACE451" w14:textId="77777777" w:rsidR="001539B1" w:rsidRDefault="001539B1" w:rsidP="001539B1">
      <w:pPr>
        <w:pStyle w:val="ListParagraph"/>
        <w:numPr>
          <w:ilvl w:val="0"/>
          <w:numId w:val="71"/>
        </w:numPr>
      </w:pPr>
      <w:r>
        <w:t>Position in the genome</w:t>
      </w:r>
    </w:p>
    <w:p w14:paraId="61B78922" w14:textId="48B3C00D" w:rsidR="0006022B" w:rsidRDefault="001539B1" w:rsidP="001539B1">
      <w:pPr>
        <w:pStyle w:val="ListParagraph"/>
        <w:numPr>
          <w:ilvl w:val="0"/>
          <w:numId w:val="71"/>
        </w:numPr>
      </w:pPr>
      <w:r>
        <w:t>Value of the allele on the first chromosome</w:t>
      </w:r>
    </w:p>
    <w:p w14:paraId="11548C11" w14:textId="743BCCF6" w:rsidR="001539B1" w:rsidRDefault="001539B1" w:rsidP="001539B1">
      <w:pPr>
        <w:pStyle w:val="ListParagraph"/>
        <w:numPr>
          <w:ilvl w:val="0"/>
          <w:numId w:val="71"/>
        </w:numPr>
      </w:pPr>
      <w:r>
        <w:t>(if diploid) value of the allele on the second chromosome</w:t>
      </w:r>
    </w:p>
    <w:p w14:paraId="3586C7D5" w14:textId="77777777" w:rsidR="001539B1" w:rsidRPr="009D1A33" w:rsidRDefault="001539B1">
      <w:pPr>
        <w:pStyle w:val="ListParagraph"/>
        <w:ind w:left="720"/>
        <w:pPrChange w:id="584" w:author="Pannetier, Theo" w:date="2024-06-05T11:45:00Z">
          <w:pPr>
            <w:pStyle w:val="Heading3"/>
            <w:numPr>
              <w:ilvl w:val="2"/>
              <w:numId w:val="14"/>
            </w:numPr>
          </w:pPr>
        </w:pPrChange>
      </w:pPr>
    </w:p>
    <w:p w14:paraId="38E77031" w14:textId="4F3CB503" w:rsidR="0006022B" w:rsidRDefault="0006022B">
      <w:pPr>
        <w:pStyle w:val="Heading3"/>
        <w:numPr>
          <w:ilvl w:val="3"/>
          <w:numId w:val="14"/>
        </w:numPr>
        <w:pPrChange w:id="585" w:author="Pannetier, Theo" w:date="2024-06-05T08:39:00Z">
          <w:pPr/>
        </w:pPrChange>
      </w:pPr>
      <w:r>
        <w:t>Neutral genetics</w:t>
      </w:r>
    </w:p>
    <w:p w14:paraId="1C5A1A49" w14:textId="77777777" w:rsidR="00D32894" w:rsidRDefault="00D32894" w:rsidP="00D32894">
      <w:r>
        <w:t xml:space="preserve">The standard neutral genetics output, </w:t>
      </w:r>
      <w:r w:rsidRPr="00CC483F">
        <w:rPr>
          <w:i/>
          <w:iCs/>
        </w:rPr>
        <w:t>Sim</w:t>
      </w:r>
      <w:r>
        <w:rPr>
          <w:i/>
          <w:iCs/>
        </w:rPr>
        <w:t>&lt;</w:t>
      </w:r>
      <w:proofErr w:type="spellStart"/>
      <w:r>
        <w:rPr>
          <w:i/>
          <w:iCs/>
        </w:rPr>
        <w:t>sim_nb</w:t>
      </w:r>
      <w:proofErr w:type="spellEnd"/>
      <w:r>
        <w:rPr>
          <w:i/>
          <w:iCs/>
        </w:rPr>
        <w:t>&gt;</w:t>
      </w:r>
      <w:r w:rsidRPr="00CC483F">
        <w:rPr>
          <w:i/>
          <w:iCs/>
        </w:rPr>
        <w:t>_Land</w:t>
      </w:r>
      <w:r>
        <w:rPr>
          <w:i/>
          <w:iCs/>
        </w:rPr>
        <w:t>&lt;</w:t>
      </w:r>
      <w:proofErr w:type="spellStart"/>
      <w:r>
        <w:rPr>
          <w:i/>
          <w:iCs/>
        </w:rPr>
        <w:t>landscape_nb</w:t>
      </w:r>
      <w:proofErr w:type="spellEnd"/>
      <w:r>
        <w:rPr>
          <w:i/>
          <w:iCs/>
        </w:rPr>
        <w:t>&gt;</w:t>
      </w:r>
      <w:r w:rsidRPr="00A73D4A">
        <w:t>_</w:t>
      </w:r>
      <w:proofErr w:type="spellStart"/>
      <w:r w:rsidRPr="00A73D4A">
        <w:t>neutralGenetics</w:t>
      </w:r>
      <w:proofErr w:type="spellEnd"/>
      <w:r>
        <w:t>, writes the following entries (one row per generation):</w:t>
      </w:r>
    </w:p>
    <w:p w14:paraId="47AF2C8C" w14:textId="77777777" w:rsidR="00D32894" w:rsidRDefault="00D32894" w:rsidP="00D32894">
      <w:pPr>
        <w:pStyle w:val="ListParagraph"/>
        <w:numPr>
          <w:ilvl w:val="0"/>
          <w:numId w:val="72"/>
        </w:numPr>
      </w:pPr>
      <w:r>
        <w:t>Replicate number</w:t>
      </w:r>
    </w:p>
    <w:p w14:paraId="264CE262" w14:textId="77777777" w:rsidR="00D32894" w:rsidRDefault="00D32894" w:rsidP="00D32894">
      <w:pPr>
        <w:pStyle w:val="ListParagraph"/>
        <w:numPr>
          <w:ilvl w:val="0"/>
          <w:numId w:val="72"/>
        </w:numPr>
      </w:pPr>
      <w:r>
        <w:t>Year</w:t>
      </w:r>
    </w:p>
    <w:p w14:paraId="6E95962D" w14:textId="77777777" w:rsidR="00D32894" w:rsidRDefault="00D32894" w:rsidP="00D32894">
      <w:pPr>
        <w:pStyle w:val="ListParagraph"/>
        <w:numPr>
          <w:ilvl w:val="0"/>
          <w:numId w:val="72"/>
        </w:numPr>
      </w:pPr>
      <w:r>
        <w:t>Generation</w:t>
      </w:r>
    </w:p>
    <w:p w14:paraId="7BAF2E9C" w14:textId="77777777" w:rsidR="00D32894" w:rsidRDefault="00D32894" w:rsidP="00D32894">
      <w:pPr>
        <w:pStyle w:val="ListParagraph"/>
        <w:numPr>
          <w:ilvl w:val="0"/>
          <w:numId w:val="72"/>
        </w:numPr>
      </w:pPr>
      <w:r>
        <w:t>Number of sampled patches with a non-zero population</w:t>
      </w:r>
    </w:p>
    <w:p w14:paraId="0A9C1707" w14:textId="77777777" w:rsidR="00D32894" w:rsidRDefault="00D32894" w:rsidP="00D32894">
      <w:pPr>
        <w:pStyle w:val="ListParagraph"/>
        <w:numPr>
          <w:ilvl w:val="0"/>
          <w:numId w:val="72"/>
        </w:numPr>
      </w:pPr>
      <w:r>
        <w:t>Total number of sampled individuals</w:t>
      </w:r>
    </w:p>
    <w:p w14:paraId="212C20DE" w14:textId="77777777" w:rsidR="00D32894" w:rsidRPr="00A73D4A" w:rsidRDefault="00D32894" w:rsidP="00D32894">
      <w:pPr>
        <w:pStyle w:val="ListParagraph"/>
        <w:numPr>
          <w:ilvl w:val="0"/>
          <w:numId w:val="72"/>
        </w:numPr>
        <w:rPr>
          <w:i/>
          <w:iCs/>
          <w:rPrChange w:id="586" w:author="Pannetier, Theo" w:date="2024-06-05T12:08:00Z">
            <w:rPr>
              <w:i/>
              <w:iCs/>
              <w:vertAlign w:val="subscript"/>
            </w:rPr>
          </w:rPrChange>
        </w:rPr>
      </w:pPr>
      <w:r>
        <w:lastRenderedPageBreak/>
        <w:t xml:space="preserve">Standard </w:t>
      </w:r>
      <w:proofErr w:type="spellStart"/>
      <w:r w:rsidRPr="00A73D4A">
        <w:rPr>
          <w:i/>
          <w:iCs/>
          <w:rPrChange w:id="587" w:author="Pannetier, Theo" w:date="2024-06-05T12:08:00Z">
            <w:rPr/>
          </w:rPrChange>
        </w:rPr>
        <w:t>F</w:t>
      </w:r>
      <w:r w:rsidRPr="00A73D4A">
        <w:rPr>
          <w:i/>
          <w:iCs/>
          <w:vertAlign w:val="subscript"/>
          <w:rPrChange w:id="588" w:author="Pannetier, Theo" w:date="2024-06-05T12:08:00Z">
            <w:rPr/>
          </w:rPrChange>
        </w:rPr>
        <w:t>st</w:t>
      </w:r>
      <w:proofErr w:type="spellEnd"/>
    </w:p>
    <w:p w14:paraId="34F59667" w14:textId="77777777"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s</w:t>
      </w:r>
    </w:p>
    <w:p w14:paraId="4C97B845" w14:textId="77777777"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w:t>
      </w:r>
      <w:r w:rsidRPr="00CC483F">
        <w:rPr>
          <w:i/>
          <w:iCs/>
          <w:vertAlign w:val="subscript"/>
        </w:rPr>
        <w:t>t</w:t>
      </w:r>
    </w:p>
    <w:p w14:paraId="73851A83" w14:textId="77777777" w:rsidR="00D32894" w:rsidRPr="00A73D4A" w:rsidRDefault="00D32894" w:rsidP="00D32894">
      <w:pPr>
        <w:pStyle w:val="ListParagraph"/>
        <w:numPr>
          <w:ilvl w:val="0"/>
          <w:numId w:val="72"/>
        </w:numPr>
        <w:rPr>
          <w:i/>
          <w:iCs/>
          <w:rPrChange w:id="589" w:author="Pannetier, Theo" w:date="2024-06-05T12:10:00Z">
            <w:rPr/>
          </w:rPrChange>
        </w:rPr>
      </w:pPr>
      <w:r>
        <w:t>Global allelic diversity, calculated as the mean number of neutral alleles per locus</w:t>
      </w:r>
    </w:p>
    <w:p w14:paraId="5456FF90" w14:textId="77777777" w:rsidR="00D32894" w:rsidRPr="00A73D4A" w:rsidRDefault="00D32894" w:rsidP="00D32894">
      <w:pPr>
        <w:pStyle w:val="ListParagraph"/>
        <w:numPr>
          <w:ilvl w:val="0"/>
          <w:numId w:val="72"/>
        </w:numPr>
        <w:rPr>
          <w:i/>
          <w:iCs/>
          <w:rPrChange w:id="590" w:author="Pannetier, Theo" w:date="2024-06-05T12:10:00Z">
            <w:rPr/>
          </w:rPrChange>
        </w:rPr>
      </w:pPr>
      <w:r>
        <w:t>Local allelic diversity, calculated as the mean number of neutral alleles per locus per patch</w:t>
      </w:r>
    </w:p>
    <w:p w14:paraId="2897076A" w14:textId="77777777" w:rsidR="00D32894" w:rsidRPr="00A73D4A" w:rsidRDefault="00D32894" w:rsidP="00D32894">
      <w:pPr>
        <w:pStyle w:val="ListParagraph"/>
        <w:numPr>
          <w:ilvl w:val="0"/>
          <w:numId w:val="72"/>
        </w:numPr>
        <w:rPr>
          <w:i/>
          <w:iCs/>
          <w:rPrChange w:id="591" w:author="Pannetier, Theo" w:date="2024-06-05T12:11:00Z">
            <w:rPr/>
          </w:rPrChange>
        </w:rPr>
      </w:pPr>
      <w:r>
        <w:t>Number of globally fixed alleles</w:t>
      </w:r>
    </w:p>
    <w:p w14:paraId="450427A7" w14:textId="77777777" w:rsidR="00D32894" w:rsidRPr="00A73D4A" w:rsidRDefault="00D32894" w:rsidP="00D32894">
      <w:pPr>
        <w:pStyle w:val="ListParagraph"/>
        <w:numPr>
          <w:ilvl w:val="0"/>
          <w:numId w:val="72"/>
        </w:numPr>
        <w:rPr>
          <w:i/>
          <w:iCs/>
          <w:rPrChange w:id="592" w:author="Pannetier, Theo" w:date="2024-06-05T12:11:00Z">
            <w:rPr/>
          </w:rPrChange>
        </w:rPr>
      </w:pPr>
      <w:r>
        <w:t>Mean number of fixed alleles per patch</w:t>
      </w:r>
    </w:p>
    <w:p w14:paraId="070D17E3" w14:textId="4C00DE6F" w:rsidR="00D32894" w:rsidRPr="00D32894" w:rsidRDefault="00D32894" w:rsidP="00D32894">
      <w:pPr>
        <w:pStyle w:val="ListParagraph"/>
        <w:numPr>
          <w:ilvl w:val="0"/>
          <w:numId w:val="72"/>
        </w:numPr>
        <w:rPr>
          <w:i/>
          <w:iCs/>
        </w:rPr>
      </w:pPr>
      <w:r>
        <w:t>Observed heterozygosity H</w:t>
      </w:r>
      <w:r w:rsidRPr="007523FD">
        <w:rPr>
          <w:vertAlign w:val="subscript"/>
          <w:rPrChange w:id="593" w:author="Pannetier, Theo" w:date="2024-06-05T12:12:00Z">
            <w:rPr>
              <w:rFonts w:eastAsia="Times New Roman" w:cs="Times New Roman"/>
              <w:szCs w:val="20"/>
              <w:lang w:val="en-GB"/>
            </w:rPr>
          </w:rPrChange>
        </w:rPr>
        <w:t>o</w:t>
      </w:r>
      <w:r>
        <w:t>, calculated as the mean number of heterozygous loci per individual per locus</w:t>
      </w:r>
    </w:p>
    <w:p w14:paraId="6692B50F" w14:textId="358D5CB1" w:rsidR="00671D22" w:rsidRDefault="00D14A5D" w:rsidP="009E3267">
      <w:pPr>
        <w:spacing w:before="100" w:beforeAutospacing="1" w:after="100" w:afterAutospacing="1" w:line="240" w:lineRule="auto"/>
        <w:jc w:val="left"/>
        <w:rPr>
          <w:iCs/>
          <w:szCs w:val="24"/>
          <w:lang w:eastAsia="en-GB"/>
        </w:rPr>
      </w:pPr>
      <w:r>
        <w:rPr>
          <w:iCs/>
          <w:szCs w:val="24"/>
          <w:lang w:eastAsia="en-GB"/>
        </w:rPr>
        <w:t xml:space="preserve">Standard </w:t>
      </w:r>
      <w:r w:rsidR="00671D22">
        <w:rPr>
          <w:iCs/>
          <w:szCs w:val="24"/>
          <w:lang w:eastAsia="en-GB"/>
        </w:rPr>
        <w:t xml:space="preserve">F-statistics </w:t>
      </w:r>
      <w:r w:rsidR="00D32894">
        <w:rPr>
          <w:iCs/>
          <w:szCs w:val="24"/>
          <w:lang w:eastAsia="en-GB"/>
        </w:rPr>
        <w:t xml:space="preserve">are calculated </w:t>
      </w:r>
      <w:r w:rsidR="00671D22">
        <w:rPr>
          <w:iCs/>
          <w:szCs w:val="24"/>
          <w:lang w:eastAsia="en-GB"/>
        </w:rPr>
        <w:t>us</w:t>
      </w:r>
      <w:r w:rsidR="00D32894">
        <w:rPr>
          <w:iCs/>
          <w:szCs w:val="24"/>
          <w:lang w:eastAsia="en-GB"/>
        </w:rPr>
        <w:t>ing</w:t>
      </w:r>
      <w:r w:rsidR="00671D22">
        <w:rPr>
          <w:iCs/>
          <w:szCs w:val="24"/>
          <w:lang w:eastAsia="en-GB"/>
        </w:rPr>
        <w:t xml:space="preserve"> the classic formula of Weir &amp; Cockerham (1984).</w:t>
      </w:r>
    </w:p>
    <w:p w14:paraId="482E7659" w14:textId="6892E61C" w:rsidR="00671D22" w:rsidRDefault="00671D22" w:rsidP="009E3267">
      <w:pPr>
        <w:spacing w:before="100" w:beforeAutospacing="1" w:after="100" w:afterAutospacing="1" w:line="240" w:lineRule="auto"/>
        <w:jc w:val="left"/>
        <w:rPr>
          <w:iCs/>
          <w:szCs w:val="24"/>
          <w:lang w:eastAsia="en-GB"/>
        </w:rPr>
      </w:pPr>
      <w:r w:rsidRPr="00671D22">
        <w:rPr>
          <w:iCs/>
          <w:szCs w:val="24"/>
          <w:lang w:eastAsia="en-GB"/>
        </w:rPr>
        <w:t xml:space="preserve">If </w:t>
      </w:r>
    </w:p>
    <w:p w14:paraId="00D968F2" w14:textId="672015A3" w:rsidR="00671D22" w:rsidRDefault="00671D22" w:rsidP="00671D22">
      <w:pPr>
        <w:pStyle w:val="ListParagraph"/>
        <w:numPr>
          <w:ilvl w:val="0"/>
          <w:numId w:val="70"/>
        </w:numPr>
        <w:spacing w:before="100" w:beforeAutospacing="1" w:after="100" w:afterAutospacing="1" w:line="240" w:lineRule="auto"/>
        <w:jc w:val="left"/>
        <w:rPr>
          <w:iCs/>
          <w:szCs w:val="24"/>
          <w:lang w:eastAsia="en-GB"/>
        </w:rPr>
      </w:pPr>
      <w:r w:rsidRPr="00671D22">
        <w:rPr>
          <w:i/>
          <w:szCs w:val="24"/>
          <w:lang w:eastAsia="en-GB"/>
        </w:rPr>
        <w:t>p</w:t>
      </w:r>
      <w:r w:rsidRPr="00671D22">
        <w:rPr>
          <w:i/>
          <w:szCs w:val="24"/>
          <w:vertAlign w:val="subscript"/>
          <w:lang w:eastAsia="en-GB"/>
        </w:rPr>
        <w:t>i</w:t>
      </w:r>
      <w:r w:rsidRPr="00671D22">
        <w:rPr>
          <w:iCs/>
          <w:szCs w:val="24"/>
          <w:lang w:eastAsia="en-GB"/>
        </w:rPr>
        <w:t xml:space="preserve"> is the frequency of an allele in the sample of size </w:t>
      </w:r>
      <w:proofErr w:type="spellStart"/>
      <w:r w:rsidRPr="00671D22">
        <w:rPr>
          <w:i/>
          <w:szCs w:val="24"/>
          <w:lang w:eastAsia="en-GB"/>
        </w:rPr>
        <w:t>n</w:t>
      </w:r>
      <w:r w:rsidRPr="00671D22">
        <w:rPr>
          <w:i/>
          <w:szCs w:val="24"/>
          <w:vertAlign w:val="subscript"/>
          <w:lang w:eastAsia="en-GB"/>
        </w:rPr>
        <w:t>i</w:t>
      </w:r>
      <w:proofErr w:type="spellEnd"/>
      <w:r w:rsidRPr="00671D22">
        <w:rPr>
          <w:iCs/>
          <w:szCs w:val="24"/>
          <w:lang w:eastAsia="en-GB"/>
        </w:rPr>
        <w:t xml:space="preserve">¸(number of alleles), from population </w:t>
      </w:r>
      <w:proofErr w:type="spellStart"/>
      <w:r w:rsidRPr="00671D22">
        <w:rPr>
          <w:i/>
          <w:szCs w:val="24"/>
          <w:lang w:eastAsia="en-GB"/>
        </w:rPr>
        <w:t>i</w:t>
      </w:r>
      <w:proofErr w:type="spellEnd"/>
      <w:r w:rsidRPr="00671D22">
        <w:rPr>
          <w:iCs/>
          <w:szCs w:val="24"/>
          <w:lang w:eastAsia="en-GB"/>
        </w:rPr>
        <w:t xml:space="preserve"> (</w:t>
      </w:r>
      <w:proofErr w:type="spellStart"/>
      <w:r w:rsidRPr="00671D22">
        <w:rPr>
          <w:i/>
          <w:szCs w:val="24"/>
          <w:lang w:eastAsia="en-GB"/>
        </w:rPr>
        <w:t>i</w:t>
      </w:r>
      <w:proofErr w:type="spellEnd"/>
      <w:r w:rsidRPr="00671D22">
        <w:rPr>
          <w:i/>
          <w:szCs w:val="24"/>
          <w:lang w:eastAsia="en-GB"/>
        </w:rPr>
        <w:t xml:space="preserve"> = 1, 2, ... , r</w:t>
      </w:r>
      <w:r w:rsidRPr="00671D22">
        <w:rPr>
          <w:iCs/>
          <w:szCs w:val="24"/>
          <w:lang w:eastAsia="en-GB"/>
        </w:rPr>
        <w:t>) and</w:t>
      </w:r>
    </w:p>
    <w:p w14:paraId="3973F6F3" w14:textId="77777777" w:rsidR="00671D22" w:rsidRDefault="00671D22" w:rsidP="00671D22">
      <w:pPr>
        <w:pStyle w:val="ListParagraph"/>
        <w:numPr>
          <w:ilvl w:val="0"/>
          <w:numId w:val="70"/>
        </w:numPr>
        <w:spacing w:before="100" w:beforeAutospacing="1" w:after="100" w:afterAutospacing="1" w:line="240" w:lineRule="auto"/>
        <w:jc w:val="left"/>
        <w:rPr>
          <w:iCs/>
          <w:szCs w:val="24"/>
          <w:lang w:eastAsia="en-GB"/>
        </w:rPr>
      </w:pPr>
      <w:proofErr w:type="spellStart"/>
      <w:r w:rsidRPr="00671D22">
        <w:rPr>
          <w:i/>
          <w:szCs w:val="24"/>
          <w:lang w:eastAsia="en-GB"/>
        </w:rPr>
        <w:t>h</w:t>
      </w:r>
      <w:r w:rsidRPr="00671D22">
        <w:rPr>
          <w:i/>
          <w:szCs w:val="24"/>
          <w:vertAlign w:val="subscript"/>
          <w:lang w:eastAsia="en-GB"/>
        </w:rPr>
        <w:t>i</w:t>
      </w:r>
      <w:proofErr w:type="spellEnd"/>
      <w:r w:rsidRPr="00671D22">
        <w:rPr>
          <w:iCs/>
          <w:szCs w:val="24"/>
          <w:lang w:eastAsia="en-GB"/>
        </w:rPr>
        <w:t xml:space="preserve"> is the observed proportion of individuals heterozygous for this allele, </w:t>
      </w:r>
    </w:p>
    <w:p w14:paraId="723BC848" w14:textId="19966380" w:rsidR="009E3267" w:rsidRPr="00671D22" w:rsidRDefault="00671D22" w:rsidP="00671D22">
      <w:pPr>
        <w:spacing w:before="100" w:beforeAutospacing="1" w:after="100" w:afterAutospacing="1" w:line="240" w:lineRule="auto"/>
        <w:jc w:val="left"/>
        <w:rPr>
          <w:iCs/>
          <w:szCs w:val="24"/>
          <w:lang w:eastAsia="en-GB"/>
        </w:rPr>
      </w:pPr>
      <w:r w:rsidRPr="00671D22">
        <w:rPr>
          <w:iCs/>
          <w:szCs w:val="24"/>
          <w:lang w:eastAsia="en-GB"/>
        </w:rPr>
        <w:t>then</w:t>
      </w:r>
    </w:p>
    <w:p w14:paraId="4AC0D928" w14:textId="21EBE84E" w:rsidR="009E3267" w:rsidRPr="009E3267" w:rsidRDefault="009E3267" w:rsidP="009E3267">
      <w:pPr>
        <w:spacing w:before="100" w:beforeAutospacing="1" w:after="100" w:afterAutospacing="1" w:line="240" w:lineRule="auto"/>
        <w:jc w:val="left"/>
        <w:rPr>
          <w:rFonts w:eastAsiaTheme="minorHAnsi" w:cstheme="minorBidi"/>
          <w:szCs w:val="24"/>
          <w:lang w:eastAsia="en-GB"/>
        </w:rPr>
      </w:pPr>
      <m:oMathPara>
        <m:oMath>
          <m:r>
            <w:rPr>
              <w:rFonts w:ascii="Cambria Math" w:hAnsi="Cambria Math"/>
              <w:szCs w:val="24"/>
              <w:lang w:eastAsia="en-GB"/>
            </w:rPr>
            <m:t>a=</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acc>
                    <m:accPr>
                      <m:chr m:val="̅"/>
                      <m:ctrlPr>
                        <w:rPr>
                          <w:rFonts w:ascii="Cambria Math" w:hAnsi="Cambria Math"/>
                          <w:szCs w:val="24"/>
                          <w:lang w:eastAsia="en-GB"/>
                        </w:rPr>
                      </m:ctrlPr>
                    </m:accPr>
                    <m:e>
                      <m:r>
                        <w:rPr>
                          <w:rFonts w:ascii="Cambria Math" w:hAnsi="Cambria Math"/>
                          <w:szCs w:val="24"/>
                          <w:lang w:eastAsia="en-GB"/>
                        </w:rPr>
                        <m:t>p</m:t>
                      </m:r>
                    </m:e>
                  </m:acc>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r>
                            <w:rPr>
                              <w:rFonts w:ascii="Cambria Math" w:hAnsi="Cambria Math"/>
                              <w:szCs w:val="24"/>
                              <w:lang w:eastAsia="en-GB"/>
                            </w:rPr>
                            <m:t>p</m:t>
                          </m:r>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r>
                        <w:rPr>
                          <w:rFonts w:ascii="Cambria Math" w:hAnsi="Cambria Math"/>
                          <w:szCs w:val="24"/>
                          <w:lang w:eastAsia="en-GB"/>
                        </w:rPr>
                        <m:t>h</m:t>
                      </m:r>
                    </m:e>
                  </m:acc>
                </m:e>
              </m:d>
            </m:e>
          </m:d>
        </m:oMath>
      </m:oMathPara>
    </w:p>
    <w:p w14:paraId="0272CC28" w14:textId="5C5127E5" w:rsidR="009E3267" w:rsidRPr="009E3267" w:rsidRDefault="009E3267" w:rsidP="009E3267">
      <w:pPr>
        <w:spacing w:before="100" w:beforeAutospacing="1" w:after="100" w:afterAutospacing="1" w:line="240" w:lineRule="auto"/>
        <w:jc w:val="left"/>
        <w:rPr>
          <w:rFonts w:eastAsiaTheme="minorHAnsi" w:cstheme="minorBidi"/>
          <w:szCs w:val="24"/>
          <w:lang w:eastAsia="en-GB"/>
        </w:rPr>
      </w:pPr>
      <m:oMathPara>
        <m:oMath>
          <m:r>
            <w:rPr>
              <w:rFonts w:ascii="Cambria Math" w:hAnsi="Cambria Math"/>
              <w:szCs w:val="24"/>
              <w:lang w:eastAsia="en-GB"/>
            </w:rPr>
            <m:t>b=</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acc>
                <m:accPr>
                  <m:chr m:val="̅"/>
                  <m:ctrlPr>
                    <w:rPr>
                      <w:rFonts w:ascii="Cambria Math" w:hAnsi="Cambria Math"/>
                      <w:szCs w:val="24"/>
                      <w:lang w:eastAsia="en-GB"/>
                    </w:rPr>
                  </m:ctrlPr>
                </m:accPr>
                <m:e>
                  <m:r>
                    <w:rPr>
                      <w:rFonts w:ascii="Cambria Math" w:hAnsi="Cambria Math"/>
                      <w:szCs w:val="24"/>
                      <w:lang w:eastAsia="en-GB"/>
                    </w:rPr>
                    <m:t>p</m:t>
                  </m:r>
                </m:e>
              </m:acc>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r>
                        <w:rPr>
                          <w:rFonts w:ascii="Cambria Math" w:hAnsi="Cambria Math"/>
                          <w:szCs w:val="24"/>
                          <w:lang w:eastAsia="en-GB"/>
                        </w:rPr>
                        <m:t>p</m:t>
                      </m:r>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r>
                    <w:rPr>
                      <w:rFonts w:ascii="Cambria Math" w:hAnsi="Cambria Math"/>
                      <w:szCs w:val="24"/>
                      <w:lang w:eastAsia="en-GB"/>
                    </w:rPr>
                    <m:t>h</m:t>
                  </m:r>
                </m:e>
              </m:acc>
            </m:e>
          </m:d>
        </m:oMath>
      </m:oMathPara>
    </w:p>
    <w:p w14:paraId="6772AEE7" w14:textId="1AF4AFB3" w:rsidR="009E3267" w:rsidRPr="009E3267" w:rsidRDefault="009E3267" w:rsidP="009E3267">
      <w:pPr>
        <w:spacing w:before="100" w:beforeAutospacing="1" w:after="100" w:afterAutospacing="1" w:line="240" w:lineRule="auto"/>
        <w:jc w:val="left"/>
        <w:rPr>
          <w:rFonts w:eastAsiaTheme="minorEastAsia" w:cstheme="minorBidi"/>
          <w:szCs w:val="24"/>
          <w:lang w:eastAsia="en-GB"/>
        </w:rPr>
      </w:pPr>
      <m:oMathPara>
        <m:oMath>
          <m:r>
            <w:rPr>
              <w:rFonts w:ascii="Cambria Math" w:hAnsi="Cambria Math"/>
              <w:szCs w:val="24"/>
              <w:lang w:eastAsia="en-GB"/>
            </w:rPr>
            <m:t>c=</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r>
                <w:rPr>
                  <w:rFonts w:ascii="Cambria Math" w:hAnsi="Cambria Math"/>
                  <w:szCs w:val="24"/>
                  <w:lang w:eastAsia="en-GB"/>
                </w:rPr>
                <m:t>h</m:t>
              </m:r>
            </m:e>
          </m:acc>
        </m:oMath>
      </m:oMathPara>
    </w:p>
    <w:p w14:paraId="2F7A1071" w14:textId="28AC0CE6" w:rsidR="009E3267" w:rsidRDefault="00671D22" w:rsidP="009E3267">
      <w:pPr>
        <w:spacing w:before="100" w:beforeAutospacing="1" w:after="100" w:afterAutospacing="1" w:line="240" w:lineRule="auto"/>
        <w:jc w:val="left"/>
        <w:rPr>
          <w:iCs/>
          <w:szCs w:val="24"/>
          <w:lang w:val="en-US" w:eastAsia="en-GB"/>
        </w:rPr>
      </w:pPr>
      <w:r>
        <w:rPr>
          <w:iCs/>
          <w:szCs w:val="24"/>
          <w:lang w:val="en-US" w:eastAsia="en-GB"/>
        </w:rPr>
        <w:t>where</w:t>
      </w:r>
    </w:p>
    <w:p w14:paraId="64374B64" w14:textId="128F8938" w:rsidR="00671D22" w:rsidRPr="00441381"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n</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f>
                <m:fPr>
                  <m:ctrlPr>
                    <w:rPr>
                      <w:rFonts w:ascii="Cambria Math" w:hAnsi="Cambria Math"/>
                      <w:iCs/>
                      <w:szCs w:val="24"/>
                      <w:lang w:val="en-US" w:eastAsia="en-GB"/>
                    </w:rPr>
                  </m:ctrlPr>
                </m:fPr>
                <m:num>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ctrlPr>
                    <w:rPr>
                      <w:rFonts w:ascii="Cambria Math" w:hAnsi="Cambria Math"/>
                      <w:i/>
                      <w:iCs/>
                      <w:szCs w:val="24"/>
                      <w:lang w:val="en-US" w:eastAsia="en-GB"/>
                    </w:rPr>
                  </m:ctrlPr>
                </m:num>
                <m:den>
                  <m:r>
                    <w:rPr>
                      <w:rFonts w:ascii="Cambria Math" w:hAnsi="Cambria Math"/>
                      <w:szCs w:val="24"/>
                      <w:lang w:val="en-US" w:eastAsia="en-GB"/>
                    </w:rPr>
                    <m:t>r</m:t>
                  </m:r>
                  <m:ctrlPr>
                    <w:rPr>
                      <w:rFonts w:ascii="Cambria Math" w:hAnsi="Cambria Math"/>
                      <w:i/>
                      <w:iCs/>
                      <w:szCs w:val="24"/>
                      <w:lang w:val="en-US" w:eastAsia="en-GB"/>
                    </w:rPr>
                  </m:ctrlPr>
                </m:den>
              </m:f>
              <m:ctrlPr>
                <w:rPr>
                  <w:rFonts w:ascii="Cambria Math" w:hAnsi="Cambria Math"/>
                  <w:i/>
                  <w:iCs/>
                  <w:szCs w:val="24"/>
                  <w:lang w:val="en-US" w:eastAsia="en-GB"/>
                </w:rPr>
              </m:ctrlPr>
            </m:e>
          </m:nary>
        </m:oMath>
      </m:oMathPara>
    </w:p>
    <w:p w14:paraId="1B3C7682" w14:textId="28B193E3" w:rsidR="00441381" w:rsidRPr="00441381" w:rsidRDefault="00000000" w:rsidP="009E3267">
      <w:pPr>
        <w:spacing w:before="100" w:beforeAutospacing="1" w:after="100" w:afterAutospacing="1" w:line="240" w:lineRule="auto"/>
        <w:jc w:val="left"/>
        <w:rPr>
          <w:iCs/>
          <w:szCs w:val="24"/>
          <w:lang w:val="en-US" w:eastAsia="en-GB"/>
        </w:rPr>
      </w:pPr>
      <m:oMathPara>
        <m:oMath>
          <m:sSub>
            <m:sSubPr>
              <m:ctrlPr>
                <w:rPr>
                  <w:rFonts w:ascii="Cambria Math" w:hAnsi="Cambria Math"/>
                  <w:iCs/>
                  <w:szCs w:val="24"/>
                  <w:lang w:val="en-US" w:eastAsia="en-GB"/>
                </w:rPr>
              </m:ctrlPr>
            </m:sSubPr>
            <m:e>
              <m:r>
                <m:rPr>
                  <m:sty m:val="p"/>
                </m:rPr>
                <w:rPr>
                  <w:rFonts w:ascii="Cambria Math" w:hAnsi="Cambria Math"/>
                  <w:szCs w:val="24"/>
                  <w:lang w:val="en-US" w:eastAsia="en-GB"/>
                </w:rPr>
                <m:t>n</m:t>
              </m:r>
            </m:e>
            <m:sub>
              <m:r>
                <m:rPr>
                  <m:sty m:val="p"/>
                </m:rPr>
                <w:rPr>
                  <w:rFonts w:ascii="Cambria Math" w:hAnsi="Cambria Math"/>
                  <w:szCs w:val="24"/>
                  <w:lang w:val="en-US" w:eastAsia="en-GB"/>
                </w:rPr>
                <m:t>c</m:t>
              </m:r>
            </m:sub>
          </m:sSub>
          <m:r>
            <w:rPr>
              <w:rFonts w:ascii="Cambria Math" w:hAnsi="Cambria Math"/>
              <w:szCs w:val="24"/>
              <w:lang w:val="en-US" w:eastAsia="en-GB"/>
            </w:rPr>
            <m:t>=</m:t>
          </m:r>
          <m:f>
            <m:fPr>
              <m:ctrlPr>
                <w:rPr>
                  <w:rFonts w:ascii="Cambria Math" w:hAnsi="Cambria Math"/>
                  <w:iCs/>
                  <w:szCs w:val="24"/>
                  <w:lang w:val="en-US" w:eastAsia="en-GB"/>
                </w:rPr>
              </m:ctrlPr>
            </m:fPr>
            <m:num>
              <m:d>
                <m:dPr>
                  <m:ctrlPr>
                    <w:rPr>
                      <w:rFonts w:ascii="Cambria Math" w:hAnsi="Cambria Math"/>
                      <w:iCs/>
                      <w:szCs w:val="24"/>
                      <w:lang w:val="en-US" w:eastAsia="en-GB"/>
                    </w:rPr>
                  </m:ctrlPr>
                </m:dPr>
                <m:e>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r>
                    <m:rPr>
                      <m:sty m:val="p"/>
                    </m:rP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m:rPr>
                          <m:sty m:val="p"/>
                        </m:rPr>
                        <w:rPr>
                          <w:rFonts w:ascii="Cambria Math" w:hAnsi="Cambria Math"/>
                          <w:szCs w:val="24"/>
                          <w:lang w:val="en-US" w:eastAsia="en-GB"/>
                        </w:rPr>
                        <m:t>i</m:t>
                      </m:r>
                    </m:sub>
                    <m:sup/>
                    <m:e>
                      <m:f>
                        <m:fPr>
                          <m:ctrlPr>
                            <w:rPr>
                              <w:rFonts w:ascii="Cambria Math" w:hAnsi="Cambria Math"/>
                              <w:iCs/>
                              <w:szCs w:val="24"/>
                              <w:lang w:val="en-US" w:eastAsia="en-GB"/>
                            </w:rPr>
                          </m:ctrlPr>
                        </m:fPr>
                        <m:num>
                          <m:sSubSup>
                            <m:sSubSupPr>
                              <m:ctrlPr>
                                <w:rPr>
                                  <w:rFonts w:ascii="Cambria Math" w:hAnsi="Cambria Math"/>
                                  <w:iCs/>
                                  <w:szCs w:val="24"/>
                                  <w:lang w:val="en-US" w:eastAsia="en-GB"/>
                                </w:rPr>
                              </m:ctrlPr>
                            </m:sSubSupPr>
                            <m:e>
                              <m:r>
                                <m:rPr>
                                  <m:sty m:val="p"/>
                                </m:rPr>
                                <w:rPr>
                                  <w:rFonts w:ascii="Cambria Math" w:hAnsi="Cambria Math"/>
                                  <w:szCs w:val="24"/>
                                  <w:lang w:val="en-US" w:eastAsia="en-GB"/>
                                </w:rPr>
                                <m:t>n</m:t>
                              </m:r>
                            </m:e>
                            <m:sub>
                              <m:r>
                                <m:rPr>
                                  <m:sty m:val="p"/>
                                </m:rPr>
                                <w:rPr>
                                  <w:rFonts w:ascii="Cambria Math" w:hAnsi="Cambria Math"/>
                                  <w:szCs w:val="24"/>
                                  <w:lang w:val="en-US" w:eastAsia="en-GB"/>
                                </w:rPr>
                                <m:t>i</m:t>
                              </m:r>
                            </m:sub>
                            <m:sup>
                              <m:r>
                                <m:rPr>
                                  <m:sty m:val="p"/>
                                </m:rPr>
                                <w:rPr>
                                  <w:rFonts w:ascii="Cambria Math" w:hAnsi="Cambria Math"/>
                                  <w:szCs w:val="24"/>
                                  <w:lang w:val="en-US" w:eastAsia="en-GB"/>
                                </w:rPr>
                                <m:t>2</m:t>
                              </m:r>
                            </m:sup>
                          </m:sSubSup>
                        </m:num>
                        <m:den>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den>
                      </m:f>
                    </m:e>
                  </m:nary>
                </m:e>
              </m:d>
              <m:ctrlPr>
                <w:rPr>
                  <w:rFonts w:ascii="Cambria Math" w:hAnsi="Cambria Math"/>
                  <w:i/>
                  <w:iCs/>
                  <w:szCs w:val="24"/>
                  <w:lang w:val="en-US" w:eastAsia="en-GB"/>
                </w:rPr>
              </m:ctrlPr>
            </m:num>
            <m:den>
              <m:r>
                <m:rPr>
                  <m:sty m:val="p"/>
                </m:rPr>
                <w:rPr>
                  <w:rFonts w:ascii="Cambria Math" w:hAnsi="Cambria Math"/>
                  <w:szCs w:val="24"/>
                  <w:lang w:val="en-US" w:eastAsia="en-GB"/>
                </w:rPr>
                <m:t>r-1</m:t>
              </m:r>
            </m:den>
          </m:f>
        </m:oMath>
      </m:oMathPara>
    </w:p>
    <w:p w14:paraId="03443147" w14:textId="47DCC955" w:rsidR="00441381" w:rsidRPr="00F04183"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p</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i</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4B68DBBC" w14:textId="0A391DF1" w:rsidR="00F04183" w:rsidRPr="00F04183" w:rsidRDefault="00000000" w:rsidP="009E3267">
      <w:pPr>
        <w:spacing w:before="100" w:beforeAutospacing="1" w:after="100" w:afterAutospacing="1" w:line="240" w:lineRule="auto"/>
        <w:jc w:val="left"/>
        <w:rPr>
          <w:iCs/>
          <w:szCs w:val="24"/>
          <w:lang w:val="en-US" w:eastAsia="en-GB"/>
        </w:rPr>
      </w:pPr>
      <m:oMathPara>
        <m:oMath>
          <m:sSup>
            <m:sSupPr>
              <m:ctrlPr>
                <w:rPr>
                  <w:rFonts w:ascii="Cambria Math" w:hAnsi="Cambria Math"/>
                  <w:i/>
                  <w:iCs/>
                  <w:szCs w:val="24"/>
                  <w:lang w:val="en-US" w:eastAsia="en-GB"/>
                </w:rPr>
              </m:ctrlPr>
            </m:sSupPr>
            <m:e>
              <m:r>
                <w:rPr>
                  <w:rFonts w:ascii="Cambria Math" w:hAnsi="Cambria Math"/>
                  <w:szCs w:val="24"/>
                  <w:lang w:val="en-US" w:eastAsia="en-GB"/>
                </w:rPr>
                <m:t>s</m:t>
              </m:r>
            </m:e>
            <m:sup>
              <m:r>
                <w:rPr>
                  <w:rFonts w:ascii="Cambria Math" w:hAnsi="Cambria Math"/>
                  <w:szCs w:val="24"/>
                  <w:lang w:val="en-US" w:eastAsia="en-GB"/>
                </w:rPr>
                <m:t>2</m:t>
              </m:r>
            </m:sup>
          </m:sSup>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p>
                <m:sSupPr>
                  <m:ctrlPr>
                    <w:rPr>
                      <w:rFonts w:ascii="Cambria Math" w:hAnsi="Cambria Math"/>
                      <w:i/>
                      <w:iCs/>
                      <w:szCs w:val="24"/>
                      <w:lang w:val="en-US" w:eastAsia="en-GB"/>
                    </w:rPr>
                  </m:ctrlPr>
                </m:sSupPr>
                <m:e>
                  <m:d>
                    <m:dPr>
                      <m:ctrlPr>
                        <w:rPr>
                          <w:rFonts w:ascii="Cambria Math" w:hAnsi="Cambria Math"/>
                          <w:i/>
                          <w:iCs/>
                          <w:szCs w:val="24"/>
                          <w:lang w:val="en-US" w:eastAsia="en-GB"/>
                        </w:rPr>
                      </m:ctrlPr>
                    </m:dPr>
                    <m:e>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i</m:t>
                          </m:r>
                        </m:sub>
                      </m:sSub>
                      <m:r>
                        <w:rPr>
                          <w:rFonts w:ascii="Cambria Math" w:hAnsi="Cambria Math"/>
                          <w:szCs w:val="24"/>
                          <w:lang w:val="en-US" w:eastAsia="en-GB"/>
                        </w:rPr>
                        <m:t>-</m:t>
                      </m:r>
                      <m:acc>
                        <m:accPr>
                          <m:chr m:val="̅"/>
                          <m:ctrlPr>
                            <w:rPr>
                              <w:rFonts w:ascii="Cambria Math" w:hAnsi="Cambria Math"/>
                              <w:iCs/>
                              <w:szCs w:val="24"/>
                              <w:lang w:val="en-US" w:eastAsia="en-GB"/>
                            </w:rPr>
                          </m:ctrlPr>
                        </m:accPr>
                        <m:e>
                          <m:r>
                            <w:rPr>
                              <w:rFonts w:ascii="Cambria Math" w:hAnsi="Cambria Math"/>
                              <w:szCs w:val="24"/>
                              <w:lang w:val="en-US" w:eastAsia="en-GB"/>
                            </w:rPr>
                            <m:t>p</m:t>
                          </m:r>
                        </m:e>
                      </m:acc>
                    </m:e>
                  </m:d>
                </m:e>
                <m:sup>
                  <m:r>
                    <w:rPr>
                      <w:rFonts w:ascii="Cambria Math" w:hAnsi="Cambria Math"/>
                      <w:szCs w:val="24"/>
                      <w:lang w:val="en-US" w:eastAsia="en-GB"/>
                    </w:rPr>
                    <m:t>2</m:t>
                  </m:r>
                </m:sup>
              </m:sSup>
              <m:r>
                <m:rPr>
                  <m:lit/>
                </m:rPr>
                <w:rPr>
                  <w:rFonts w:ascii="Cambria Math" w:hAnsi="Cambria Math"/>
                  <w:szCs w:val="24"/>
                  <w:lang w:val="en-US" w:eastAsia="en-GB"/>
                </w:rPr>
                <m:t>/</m:t>
              </m:r>
              <m:ctrlPr>
                <w:rPr>
                  <w:rFonts w:ascii="Cambria Math" w:hAnsi="Cambria Math"/>
                  <w:i/>
                  <w:iCs/>
                  <w:szCs w:val="24"/>
                  <w:lang w:val="en-US" w:eastAsia="en-GB"/>
                </w:rPr>
              </m:ctrlPr>
            </m:e>
          </m:nary>
          <m:d>
            <m:dPr>
              <m:ctrlPr>
                <w:rPr>
                  <w:rFonts w:ascii="Cambria Math" w:hAnsi="Cambria Math"/>
                  <w:i/>
                  <w:iCs/>
                  <w:szCs w:val="24"/>
                  <w:lang w:val="en-US" w:eastAsia="en-GB"/>
                </w:rPr>
              </m:ctrlPr>
            </m:dPr>
            <m:e>
              <m:r>
                <w:rPr>
                  <w:rFonts w:ascii="Cambria Math" w:hAnsi="Cambria Math"/>
                  <w:szCs w:val="24"/>
                  <w:lang w:val="en-US" w:eastAsia="en-GB"/>
                </w:rPr>
                <m:t>r-1</m:t>
              </m:r>
            </m:e>
          </m:d>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202B5888" w14:textId="221A48FF" w:rsidR="00671D22" w:rsidRPr="009E3267"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h</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i</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11A2BC23" w14:textId="16CCE9D7" w:rsidR="009E3267" w:rsidRPr="009E3267" w:rsidRDefault="009E3267" w:rsidP="009E3267">
      <w:pPr>
        <w:spacing w:before="100" w:beforeAutospacing="1" w:after="100" w:afterAutospacing="1" w:line="240" w:lineRule="auto"/>
        <w:jc w:val="left"/>
        <w:rPr>
          <w:iCs/>
          <w:szCs w:val="24"/>
          <w:lang w:eastAsia="en-GB"/>
        </w:rPr>
      </w:pPr>
      <w:r>
        <w:rPr>
          <w:iCs/>
          <w:szCs w:val="24"/>
          <w:lang w:eastAsia="en-GB"/>
        </w:rPr>
        <w:t>The F-statistics are then obtained from the sums A, B, C of terms a, b, c</w:t>
      </w:r>
      <w:r w:rsidR="00D32894">
        <w:rPr>
          <w:iCs/>
          <w:szCs w:val="24"/>
          <w:lang w:eastAsia="en-GB"/>
        </w:rPr>
        <w:t>, respectively,</w:t>
      </w:r>
      <w:r>
        <w:rPr>
          <w:iCs/>
          <w:szCs w:val="24"/>
          <w:lang w:eastAsia="en-GB"/>
        </w:rPr>
        <w:t xml:space="preserve"> over all neutral loci (</w:t>
      </w:r>
      <w:r w:rsidR="00671D22">
        <w:rPr>
          <w:iCs/>
          <w:szCs w:val="24"/>
          <w:lang w:eastAsia="en-GB"/>
        </w:rPr>
        <w:t xml:space="preserve">and homologues </w:t>
      </w:r>
      <w:r>
        <w:rPr>
          <w:iCs/>
          <w:szCs w:val="24"/>
          <w:lang w:eastAsia="en-GB"/>
        </w:rPr>
        <w:t>if diploid):</w:t>
      </w:r>
    </w:p>
    <w:p w14:paraId="07B32F1E" w14:textId="235F1483" w:rsidR="009E3267" w:rsidRPr="005A721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A</m:t>
              </m:r>
              <m:ctrlPr>
                <w:rPr>
                  <w:rFonts w:ascii="Cambria Math" w:hAnsi="Cambria Math"/>
                  <w:i/>
                  <w:szCs w:val="24"/>
                  <w:lang w:eastAsia="en-GB"/>
                </w:rPr>
              </m:ctrlPr>
            </m:num>
            <m:den>
              <m:r>
                <w:rPr>
                  <w:rFonts w:ascii="Cambria Math" w:hAnsi="Cambria Math"/>
                  <w:szCs w:val="24"/>
                  <w:lang w:eastAsia="en-GB"/>
                </w:rPr>
                <m:t>A+B+C</m:t>
              </m:r>
              <m:ctrlPr>
                <w:rPr>
                  <w:rFonts w:ascii="Cambria Math" w:hAnsi="Cambria Math"/>
                  <w:i/>
                  <w:szCs w:val="24"/>
                  <w:lang w:eastAsia="en-GB"/>
                </w:rPr>
              </m:ctrlPr>
            </m:den>
          </m:f>
        </m:oMath>
      </m:oMathPara>
    </w:p>
    <w:p w14:paraId="3D80BFCA" w14:textId="0F4A8513" w:rsidR="005A7217" w:rsidRPr="009E326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B</m:t>
              </m:r>
              <m:ctrlPr>
                <w:rPr>
                  <w:rFonts w:ascii="Cambria Math" w:hAnsi="Cambria Math"/>
                  <w:i/>
                  <w:szCs w:val="24"/>
                  <w:lang w:eastAsia="en-GB"/>
                </w:rPr>
              </m:ctrlPr>
            </m:num>
            <m:den>
              <m:r>
                <w:rPr>
                  <w:rFonts w:ascii="Cambria Math" w:hAnsi="Cambria Math"/>
                  <w:szCs w:val="24"/>
                  <w:lang w:eastAsia="en-GB"/>
                </w:rPr>
                <m:t>B+C</m:t>
              </m:r>
              <m:ctrlPr>
                <w:rPr>
                  <w:rFonts w:ascii="Cambria Math" w:hAnsi="Cambria Math"/>
                  <w:i/>
                  <w:szCs w:val="24"/>
                  <w:lang w:eastAsia="en-GB"/>
                </w:rPr>
              </m:ctrlPr>
            </m:den>
          </m:f>
        </m:oMath>
      </m:oMathPara>
    </w:p>
    <w:p w14:paraId="24D74164" w14:textId="37BBE16D" w:rsidR="00FF61FB" w:rsidRPr="009E3267"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A+B</m:t>
              </m:r>
              <m:ctrlPr>
                <w:rPr>
                  <w:rFonts w:ascii="Cambria Math" w:hAnsi="Cambria Math"/>
                  <w:i/>
                  <w:szCs w:val="24"/>
                  <w:lang w:eastAsia="en-GB"/>
                </w:rPr>
              </m:ctrlPr>
            </m:num>
            <m:den>
              <m:r>
                <w:rPr>
                  <w:rFonts w:ascii="Cambria Math" w:hAnsi="Cambria Math"/>
                  <w:szCs w:val="24"/>
                  <w:lang w:eastAsia="en-GB"/>
                </w:rPr>
                <m:t>A+B+C</m:t>
              </m:r>
              <m:ctrlPr>
                <w:rPr>
                  <w:rFonts w:ascii="Cambria Math" w:hAnsi="Cambria Math"/>
                  <w:i/>
                  <w:szCs w:val="24"/>
                  <w:lang w:eastAsia="en-GB"/>
                </w:rPr>
              </m:ctrlPr>
            </m:den>
          </m:f>
        </m:oMath>
      </m:oMathPara>
    </w:p>
    <w:p w14:paraId="6CDA7C6D" w14:textId="24351E47" w:rsidR="00050F3C" w:rsidRPr="00FF61FB" w:rsidRDefault="00050F3C" w:rsidP="0006022B">
      <w:pPr>
        <w:rPr>
          <w:lang w:val="en-US"/>
          <w:rPrChange w:id="594" w:author="Pannetier, Theo" w:date="2024-06-05T16:19:00Z">
            <w:rPr/>
          </w:rPrChange>
        </w:rPr>
      </w:pPr>
    </w:p>
    <w:p w14:paraId="4BE4BCF9" w14:textId="671AF1D8" w:rsidR="0006022B" w:rsidRDefault="0006022B">
      <w:pPr>
        <w:pStyle w:val="Heading3"/>
        <w:numPr>
          <w:ilvl w:val="3"/>
          <w:numId w:val="14"/>
        </w:numPr>
        <w:pPrChange w:id="595" w:author="Pannetier, Theo" w:date="2024-06-05T11:31:00Z">
          <w:pPr>
            <w:pStyle w:val="Heading3"/>
            <w:numPr>
              <w:ilvl w:val="2"/>
              <w:numId w:val="14"/>
            </w:numPr>
          </w:pPr>
        </w:pPrChange>
      </w:pPr>
      <w:r>
        <w:t>Per-locus neutral genetics</w:t>
      </w:r>
    </w:p>
    <w:p w14:paraId="253626E6" w14:textId="4E85E5BD" w:rsidR="0006022B" w:rsidRDefault="009661DB" w:rsidP="0006022B">
      <w:r>
        <w:t>In addition to the output above, F-stats can be computed separately for each locus. In this case, the output file contains one row for each position</w:t>
      </w:r>
      <w:r w:rsidR="003C3F8F">
        <w:t xml:space="preserve"> allocated to the neutral trait</w:t>
      </w:r>
      <w:r>
        <w:t>:</w:t>
      </w:r>
    </w:p>
    <w:p w14:paraId="1BAA5D09" w14:textId="295A408C" w:rsidR="009661DB" w:rsidRDefault="003C3F8F" w:rsidP="009661DB">
      <w:pPr>
        <w:pStyle w:val="ListParagraph"/>
        <w:numPr>
          <w:ilvl w:val="0"/>
          <w:numId w:val="74"/>
        </w:numPr>
      </w:pPr>
      <w:r>
        <w:t>Year</w:t>
      </w:r>
    </w:p>
    <w:p w14:paraId="52909410" w14:textId="022E4611" w:rsidR="003C3F8F" w:rsidRDefault="003C3F8F" w:rsidP="009661DB">
      <w:pPr>
        <w:pStyle w:val="ListParagraph"/>
        <w:numPr>
          <w:ilvl w:val="0"/>
          <w:numId w:val="74"/>
        </w:numPr>
      </w:pPr>
      <w:r>
        <w:t>Generation</w:t>
      </w:r>
    </w:p>
    <w:p w14:paraId="1ECB49F0" w14:textId="420C4F3B" w:rsidR="003C3F8F" w:rsidRDefault="003C3F8F" w:rsidP="009661DB">
      <w:pPr>
        <w:pStyle w:val="ListParagraph"/>
        <w:numPr>
          <w:ilvl w:val="0"/>
          <w:numId w:val="74"/>
        </w:numPr>
      </w:pPr>
      <w:r>
        <w:t>Position</w:t>
      </w:r>
    </w:p>
    <w:p w14:paraId="5A36BB35" w14:textId="6262953B" w:rsidR="003C3F8F" w:rsidRDefault="003C3F8F" w:rsidP="009661DB">
      <w:pPr>
        <w:pStyle w:val="ListParagraph"/>
        <w:numPr>
          <w:ilvl w:val="0"/>
          <w:numId w:val="74"/>
        </w:numPr>
      </w:pPr>
      <w:proofErr w:type="spellStart"/>
      <w:r>
        <w:t>F</w:t>
      </w:r>
      <w:r w:rsidRPr="003C3F8F">
        <w:rPr>
          <w:vertAlign w:val="subscript"/>
          <w:rPrChange w:id="596" w:author="Pannetier, Theo" w:date="2024-06-05T14:37:00Z">
            <w:rPr/>
          </w:rPrChange>
        </w:rPr>
        <w:t>st</w:t>
      </w:r>
      <w:proofErr w:type="spellEnd"/>
      <w:r>
        <w:t xml:space="preserve"> for this locus</w:t>
      </w:r>
    </w:p>
    <w:p w14:paraId="62A428DF" w14:textId="5BD06FC6" w:rsidR="003C3F8F" w:rsidRDefault="003C3F8F" w:rsidP="003C3F8F">
      <w:pPr>
        <w:pStyle w:val="ListParagraph"/>
        <w:numPr>
          <w:ilvl w:val="0"/>
          <w:numId w:val="74"/>
        </w:numPr>
      </w:pPr>
      <w:r>
        <w:t>F</w:t>
      </w:r>
      <w:r>
        <w:rPr>
          <w:vertAlign w:val="subscript"/>
        </w:rPr>
        <w:t>is</w:t>
      </w:r>
      <w:r>
        <w:t xml:space="preserve"> for this locus</w:t>
      </w:r>
    </w:p>
    <w:p w14:paraId="61697365" w14:textId="584990FB" w:rsidR="003C3F8F" w:rsidRDefault="003C3F8F" w:rsidP="003C3F8F">
      <w:pPr>
        <w:pStyle w:val="ListParagraph"/>
        <w:numPr>
          <w:ilvl w:val="0"/>
          <w:numId w:val="74"/>
        </w:numPr>
      </w:pPr>
      <w:r>
        <w:t>F</w:t>
      </w:r>
      <w:r>
        <w:rPr>
          <w:vertAlign w:val="subscript"/>
        </w:rPr>
        <w:t>it</w:t>
      </w:r>
      <w:r>
        <w:t xml:space="preserve"> for this locus</w:t>
      </w:r>
    </w:p>
    <w:p w14:paraId="4A684D99" w14:textId="58C7B75C" w:rsidR="003C3F8F" w:rsidRDefault="003C3F8F" w:rsidP="009661DB">
      <w:pPr>
        <w:pStyle w:val="ListParagraph"/>
        <w:numPr>
          <w:ilvl w:val="0"/>
          <w:numId w:val="74"/>
        </w:numPr>
      </w:pPr>
      <w:r>
        <w:t>Global heterozygosity for this locus (mean heterozygosity in the sample)</w:t>
      </w:r>
    </w:p>
    <w:p w14:paraId="2B8B4734" w14:textId="2C347DCD" w:rsidR="003C3F8F" w:rsidRDefault="003C3F8F">
      <w:pPr>
        <w:pStyle w:val="ListParagraph"/>
        <w:numPr>
          <w:ilvl w:val="0"/>
          <w:numId w:val="74"/>
        </w:numPr>
      </w:pPr>
      <w:r>
        <w:t>Local heterozygosity (one column for each patch in the sample)</w:t>
      </w:r>
    </w:p>
    <w:p w14:paraId="480AE80D" w14:textId="77777777" w:rsidR="00DE723C" w:rsidRDefault="002A2B71" w:rsidP="002A2B71">
      <w:r>
        <w:t xml:space="preserve">The per-locus </w:t>
      </w:r>
      <w:proofErr w:type="spellStart"/>
      <w:r>
        <w:t>F</w:t>
      </w:r>
      <w:r w:rsidRPr="00DE723C">
        <w:rPr>
          <w:vertAlign w:val="subscript"/>
        </w:rPr>
        <w:t>st</w:t>
      </w:r>
      <w:proofErr w:type="spellEnd"/>
      <w:r>
        <w:t xml:space="preserve"> is calculated with a </w:t>
      </w:r>
      <w:commentRangeStart w:id="597"/>
      <w:r>
        <w:t>mean-squares approach</w:t>
      </w:r>
      <w:commentRangeEnd w:id="597"/>
      <w:r w:rsidR="00DE723C">
        <w:rPr>
          <w:rStyle w:val="CommentReference"/>
          <w:rFonts w:eastAsiaTheme="minorHAnsi" w:cstheme="minorBidi"/>
          <w:lang w:val="en-US"/>
        </w:rPr>
        <w:commentReference w:id="597"/>
      </w:r>
      <w:r>
        <w:t xml:space="preserve">. </w:t>
      </w:r>
    </w:p>
    <w:p w14:paraId="74CCEDD7" w14:textId="5FD33786" w:rsidR="002A2B71" w:rsidRDefault="002A2B71" w:rsidP="002A2B71">
      <w:r>
        <w:t xml:space="preserve">Using the same notation as the previous </w:t>
      </w:r>
      <w:r w:rsidR="00DE723C">
        <w:t>section</w:t>
      </w:r>
      <w:r>
        <w:t>:</w:t>
      </w:r>
    </w:p>
    <w:p w14:paraId="53B7B549" w14:textId="0EDE723C" w:rsidR="002A2B71" w:rsidRPr="002A2B71" w:rsidRDefault="00000000" w:rsidP="00EF0844">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A</m:t>
              </m:r>
            </m:sub>
          </m:sSub>
          <m:r>
            <w:rPr>
              <w:rFonts w:ascii="Cambria Math" w:hAnsi="Cambria Math"/>
            </w:rPr>
            <m:t>=</m:t>
          </m:r>
          <m:f>
            <m:fPr>
              <m:ctrlPr>
                <w:rPr>
                  <w:rFonts w:ascii="Cambria Math" w:hAnsi="Cambria Math"/>
                </w:rPr>
              </m:ctrlPr>
            </m:fPr>
            <m:num>
              <m:r>
                <w:rPr>
                  <w:rFonts w:ascii="Cambria Math" w:hAnsi="Cambria Math"/>
                </w:rPr>
                <m:t>MSP-MSI</m:t>
              </m:r>
              <m:ctrlPr>
                <w:rPr>
                  <w:rFonts w:ascii="Cambria Math" w:hAnsi="Cambria Math"/>
                  <w:i/>
                </w:rPr>
              </m:ctrlP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c</m:t>
                  </m:r>
                </m:sub>
              </m:sSub>
              <m:ctrlPr>
                <w:rPr>
                  <w:rFonts w:ascii="Cambria Math" w:hAnsi="Cambria Math"/>
                  <w:i/>
                </w:rPr>
              </m:ctrlPr>
            </m:den>
          </m:f>
        </m:oMath>
      </m:oMathPara>
    </w:p>
    <w:p w14:paraId="4DE6A91C" w14:textId="6CFB2906" w:rsidR="002A2B71" w:rsidRPr="002A2B71" w:rsidRDefault="00000000" w:rsidP="00EF0844">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B</m:t>
              </m:r>
            </m:sub>
          </m:sSub>
          <m:r>
            <w:rPr>
              <w:rFonts w:ascii="Cambria Math" w:hAnsi="Cambria Math"/>
            </w:rPr>
            <m:t>=</m:t>
          </m:r>
          <m:f>
            <m:fPr>
              <m:ctrlPr>
                <w:rPr>
                  <w:rFonts w:ascii="Cambria Math" w:hAnsi="Cambria Math"/>
                </w:rPr>
              </m:ctrlPr>
            </m:fPr>
            <m:num>
              <m:r>
                <w:rPr>
                  <w:rFonts w:ascii="Cambria Math" w:hAnsi="Cambria Math"/>
                </w:rPr>
                <m:t>MSI-MSG</m:t>
              </m:r>
              <m:ctrlPr>
                <w:rPr>
                  <w:rFonts w:ascii="Cambria Math" w:hAnsi="Cambria Math"/>
                  <w:i/>
                </w:rPr>
              </m:ctrlPr>
            </m:num>
            <m:den>
              <m:r>
                <w:rPr>
                  <w:rFonts w:ascii="Cambria Math" w:hAnsi="Cambria Math"/>
                </w:rPr>
                <m:t>2</m:t>
              </m:r>
              <m:ctrlPr>
                <w:rPr>
                  <w:rFonts w:ascii="Cambria Math" w:hAnsi="Cambria Math"/>
                  <w:i/>
                </w:rPr>
              </m:ctrlPr>
            </m:den>
          </m:f>
        </m:oMath>
      </m:oMathPara>
    </w:p>
    <w:p w14:paraId="0E62B5A7" w14:textId="20C8AA30" w:rsidR="002A2B71" w:rsidRPr="002A2B71" w:rsidRDefault="00000000" w:rsidP="00EF0844">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W</m:t>
              </m:r>
            </m:sub>
          </m:sSub>
          <m:r>
            <w:rPr>
              <w:rFonts w:ascii="Cambria Math" w:hAnsi="Cambria Math"/>
            </w:rPr>
            <m:t>=</m:t>
          </m:r>
          <w:commentRangeStart w:id="598"/>
          <m:r>
            <m:rPr>
              <m:sty m:val="p"/>
            </m:rPr>
            <w:rPr>
              <w:rFonts w:ascii="Cambria Math" w:hAnsi="Cambria Math"/>
            </w:rPr>
            <m:t>MSG</m:t>
          </m:r>
          <w:commentRangeEnd w:id="598"/>
          <m:r>
            <m:rPr>
              <m:sty m:val="p"/>
            </m:rPr>
            <w:rPr>
              <w:rStyle w:val="CommentReference"/>
              <w:rFonts w:eastAsiaTheme="minorHAnsi" w:cstheme="minorBidi"/>
              <w:lang w:val="en-US"/>
            </w:rPr>
            <w:commentReference w:id="598"/>
          </m:r>
        </m:oMath>
      </m:oMathPara>
    </w:p>
    <w:p w14:paraId="062B3B02" w14:textId="43837DE3" w:rsidR="00592E52" w:rsidRPr="002A2B71" w:rsidRDefault="00592E52" w:rsidP="00EF0844">
      <w:pPr>
        <w:spacing w:line="360" w:lineRule="auto"/>
      </w:pPr>
      <m:oMathPara>
        <m:oMath>
          <m:r>
            <w:rPr>
              <w:rFonts w:ascii="Cambria Math" w:hAnsi="Cambria Math"/>
            </w:rPr>
            <m:t>MSP=</m:t>
          </m:r>
          <w:commentRangeStart w:id="599"/>
          <w:commentRangeEnd w:id="599"/>
          <m:r>
            <m:rPr>
              <m:sty m:val="p"/>
            </m:rPr>
            <w:rPr>
              <w:rStyle w:val="CommentReference"/>
              <w:rFonts w:eastAsiaTheme="minorHAnsi" w:cstheme="minorBidi"/>
              <w:lang w:val="en-US"/>
            </w:rPr>
            <w:commentReference w:id="599"/>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p</m:t>
                          </m:r>
                        </m:e>
                      </m:acc>
                    </m:e>
                  </m:d>
                </m:e>
                <m:sup>
                  <m:r>
                    <w:rPr>
                      <w:rFonts w:ascii="Cambria Math" w:hAnsi="Cambria Math"/>
                    </w:rPr>
                    <m:t>2</m:t>
                  </m:r>
                </m:sup>
              </m:sSup>
              <m:ctrlPr>
                <w:rPr>
                  <w:rFonts w:ascii="Cambria Math" w:hAnsi="Cambria Math"/>
                  <w:i/>
                </w:rPr>
              </m:ctrlPr>
            </m:e>
          </m:nary>
          <m:r>
            <m:rPr>
              <m:sty m:val="p"/>
            </m:rPr>
            <w:rPr>
              <w:rFonts w:ascii="Cambria Math" w:hAnsi="Cambria Math"/>
            </w:rPr>
            <m:t>/(</m:t>
          </m:r>
          <m:r>
            <w:rPr>
              <w:rFonts w:ascii="Cambria Math" w:hAnsi="Cambria Math"/>
            </w:rPr>
            <m:t>r-1</m:t>
          </m:r>
          <m:r>
            <m:rPr>
              <m:sty m:val="p"/>
            </m:rPr>
            <w:rPr>
              <w:rFonts w:ascii="Cambria Math" w:hAnsi="Cambria Math"/>
            </w:rPr>
            <m:t>)</m:t>
          </m:r>
        </m:oMath>
      </m:oMathPara>
    </w:p>
    <w:p w14:paraId="0846CF32" w14:textId="1F875A27" w:rsidR="00EF0844" w:rsidRPr="00EF0844" w:rsidRDefault="00EF0844" w:rsidP="00EF0844">
      <w:pPr>
        <w:spacing w:line="360" w:lineRule="auto"/>
      </w:pPr>
      <m:oMathPara>
        <m:oMath>
          <m:r>
            <w:rPr>
              <w:rFonts w:ascii="Cambria Math" w:hAnsi="Cambria Math"/>
            </w:rPr>
            <m:t>MSI=</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sSub>
                    <m:sSubPr>
                      <m:ctrlPr>
                        <w:rPr>
                          <w:rFonts w:ascii="Cambria Math" w:hAnsi="Cambria Math"/>
                          <w:i/>
                        </w:rPr>
                      </m:ctrlPr>
                    </m:sSubPr>
                    <m:e>
                      <m:r>
                        <w:rPr>
                          <w:rFonts w:ascii="Cambria Math" w:hAnsi="Cambria Math"/>
                        </w:rPr>
                        <m:t>h</m:t>
                      </m:r>
                    </m:e>
                    <m:sub>
                      <m:r>
                        <w:rPr>
                          <w:rFonts w:ascii="Cambria Math" w:hAnsi="Cambria Math"/>
                        </w:rPr>
                        <m:t>i</m:t>
                      </m:r>
                    </m:sub>
                  </m:sSub>
                </m:e>
              </m:d>
              <m:ctrlPr>
                <w:rPr>
                  <w:rFonts w:ascii="Cambria Math" w:hAnsi="Cambria Math"/>
                  <w:i/>
                </w:rPr>
              </m:ctrlPr>
            </m:e>
          </m:nary>
          <m:r>
            <m:rPr>
              <m:lit/>
            </m:rPr>
            <w:rPr>
              <w:rFonts w:ascii="Cambria Math" w:hAnsi="Cambria Math"/>
            </w:rPr>
            <m:t>/</m:t>
          </m:r>
          <m:d>
            <m:dPr>
              <m:ctrlPr>
                <w:rPr>
                  <w:rFonts w:ascii="Cambria Math" w:hAnsi="Cambria Math"/>
                  <w:i/>
                </w:rPr>
              </m:ctrlPr>
            </m:dPr>
            <m:e>
              <m:r>
                <w:rPr>
                  <w:rFonts w:ascii="Cambria Math" w:hAnsi="Cambria Math"/>
                </w:rPr>
                <m:t>r</m:t>
              </m:r>
              <m:acc>
                <m:accPr>
                  <m:chr m:val="̅"/>
                  <m:ctrlPr>
                    <w:rPr>
                      <w:rFonts w:ascii="Cambria Math" w:hAnsi="Cambria Math"/>
                    </w:rPr>
                  </m:ctrlPr>
                </m:accPr>
                <m:e>
                  <m:r>
                    <w:rPr>
                      <w:rFonts w:ascii="Cambria Math" w:hAnsi="Cambria Math"/>
                    </w:rPr>
                    <m:t>n</m:t>
                  </m:r>
                </m:e>
              </m:acc>
              <m:r>
                <w:rPr>
                  <w:rFonts w:ascii="Cambria Math" w:hAnsi="Cambria Math"/>
                </w:rPr>
                <m:t>-r</m:t>
              </m:r>
            </m:e>
          </m:d>
        </m:oMath>
      </m:oMathPara>
    </w:p>
    <w:p w14:paraId="445C187F" w14:textId="00FD3529" w:rsidR="006A7C76" w:rsidRPr="00EF0844" w:rsidRDefault="00EF0844" w:rsidP="00EF0844">
      <w:pPr>
        <w:spacing w:line="360" w:lineRule="auto"/>
      </w:pPr>
      <m:oMathPara>
        <m:oMath>
          <m:r>
            <w:rPr>
              <w:rFonts w:ascii="Cambria Math" w:hAnsi="Cambria Math"/>
            </w:rPr>
            <m:t>MSG=</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h</m:t>
                  </m:r>
                </m:e>
                <m:sub>
                  <m:r>
                    <w:rPr>
                      <w:rFonts w:ascii="Cambria Math" w:hAnsi="Cambria Math"/>
                    </w:rPr>
                    <m:t>i</m:t>
                  </m:r>
                </m:sub>
              </m:sSub>
              <m:ctrlPr>
                <w:rPr>
                  <w:rFonts w:ascii="Cambria Math" w:hAnsi="Cambria Math"/>
                  <w:i/>
                </w:rPr>
              </m:ctrlPr>
            </m:e>
          </m:nary>
          <m:r>
            <m:rPr>
              <m:lit/>
            </m:rPr>
            <w:rPr>
              <w:rFonts w:ascii="Cambria Math" w:hAnsi="Cambria Math"/>
            </w:rPr>
            <m:t>/</m:t>
          </m:r>
          <m:r>
            <w:rPr>
              <w:rFonts w:ascii="Cambria Math" w:hAnsi="Cambria Math"/>
            </w:rPr>
            <m:t>2r</m:t>
          </m:r>
          <m:acc>
            <m:accPr>
              <m:chr m:val="̅"/>
              <m:ctrlPr>
                <w:rPr>
                  <w:rFonts w:ascii="Cambria Math" w:hAnsi="Cambria Math"/>
                </w:rPr>
              </m:ctrlPr>
            </m:accPr>
            <m:e>
              <m:r>
                <w:rPr>
                  <w:rFonts w:ascii="Cambria Math" w:hAnsi="Cambria Math"/>
                </w:rPr>
                <m:t>n</m:t>
              </m:r>
            </m:e>
          </m:acc>
        </m:oMath>
      </m:oMathPara>
    </w:p>
    <w:p w14:paraId="4B0417E1" w14:textId="77777777" w:rsidR="00EF0844" w:rsidRPr="00EF0844" w:rsidRDefault="00EF0844" w:rsidP="00EF0844">
      <w:pPr>
        <w:spacing w:line="360" w:lineRule="auto"/>
      </w:pPr>
    </w:p>
    <w:p w14:paraId="0D3DF1E1" w14:textId="1DAE72EE" w:rsidR="00D14A5D" w:rsidRDefault="00D14A5D" w:rsidP="00D14A5D"/>
    <w:p w14:paraId="48A6C7A5" w14:textId="58CAC784" w:rsidR="0006022B" w:rsidRDefault="0006022B">
      <w:pPr>
        <w:pStyle w:val="Heading3"/>
        <w:numPr>
          <w:ilvl w:val="3"/>
          <w:numId w:val="14"/>
        </w:numPr>
        <w:pPrChange w:id="600" w:author="Pannetier, Theo" w:date="2024-06-05T11:31:00Z">
          <w:pPr>
            <w:pStyle w:val="Heading3"/>
            <w:numPr>
              <w:ilvl w:val="2"/>
              <w:numId w:val="14"/>
            </w:numPr>
          </w:pPr>
        </w:pPrChange>
      </w:pPr>
      <w:r>
        <w:t>Pairwise patch neutral genetics</w:t>
      </w:r>
    </w:p>
    <w:p w14:paraId="2C1515BF" w14:textId="4204EDB2" w:rsidR="0094264F" w:rsidRDefault="0094264F" w:rsidP="00FD4B9B">
      <w:r>
        <w:t xml:space="preserve">Lastly, </w:t>
      </w:r>
      <w:r w:rsidR="009661DB">
        <w:t xml:space="preserve">the </w:t>
      </w:r>
      <w:proofErr w:type="spellStart"/>
      <w:r w:rsidR="009661DB">
        <w:t>F</w:t>
      </w:r>
      <w:r w:rsidR="009661DB" w:rsidRPr="009661DB">
        <w:rPr>
          <w:vertAlign w:val="subscript"/>
          <w:rPrChange w:id="601" w:author="Pannetier, Theo" w:date="2024-06-05T14:26:00Z">
            <w:rPr/>
          </w:rPrChange>
        </w:rPr>
        <w:t>st</w:t>
      </w:r>
      <w:proofErr w:type="spellEnd"/>
      <w:r>
        <w:t xml:space="preserve"> can be computed </w:t>
      </w:r>
      <w:r w:rsidR="00FD4B9B">
        <w:t>at the patch level</w:t>
      </w:r>
      <w:r w:rsidR="009661DB">
        <w:t xml:space="preserve">. A pairwise </w:t>
      </w:r>
      <w:proofErr w:type="spellStart"/>
      <w:r w:rsidR="009661DB">
        <w:t>F</w:t>
      </w:r>
      <w:r w:rsidR="009661DB" w:rsidRPr="009661DB">
        <w:rPr>
          <w:vertAlign w:val="subscript"/>
          <w:rPrChange w:id="602" w:author="Pannetier, Theo" w:date="2024-06-05T14:25:00Z">
            <w:rPr/>
          </w:rPrChange>
        </w:rPr>
        <w:t>st</w:t>
      </w:r>
      <w:proofErr w:type="spellEnd"/>
      <w:r w:rsidR="009661DB">
        <w:t xml:space="preserve"> matrix is constituted and filled</w:t>
      </w:r>
      <w:r>
        <w:t xml:space="preserve"> </w:t>
      </w:r>
      <w:r w:rsidR="00FD4B9B">
        <w:t xml:space="preserve">for each pair </w:t>
      </w:r>
      <w:r>
        <w:t>of patches in the sample</w:t>
      </w:r>
      <w:r w:rsidR="009661DB">
        <w:t>.</w:t>
      </w:r>
    </w:p>
    <w:p w14:paraId="0D90D04B" w14:textId="11FE46C4" w:rsidR="00FD4B9B" w:rsidRDefault="00FD4B9B" w:rsidP="00FD4B9B">
      <w:r>
        <w:t>In this case, there is one row of output for each pair:</w:t>
      </w:r>
    </w:p>
    <w:p w14:paraId="2C3ADCF9" w14:textId="26AF1FCB" w:rsidR="00FD4B9B" w:rsidRDefault="00FD4B9B" w:rsidP="00FD4B9B">
      <w:pPr>
        <w:pStyle w:val="ListParagraph"/>
        <w:numPr>
          <w:ilvl w:val="0"/>
          <w:numId w:val="73"/>
        </w:numPr>
      </w:pPr>
      <w:r>
        <w:t>Year</w:t>
      </w:r>
    </w:p>
    <w:p w14:paraId="2BA5F43E" w14:textId="63EAC209" w:rsidR="00FD4B9B" w:rsidRDefault="00FD4B9B" w:rsidP="00FD4B9B">
      <w:pPr>
        <w:pStyle w:val="ListParagraph"/>
        <w:numPr>
          <w:ilvl w:val="0"/>
          <w:numId w:val="73"/>
        </w:numPr>
      </w:pPr>
      <w:r>
        <w:t>Generation</w:t>
      </w:r>
    </w:p>
    <w:p w14:paraId="60439201" w14:textId="26BC0E03" w:rsidR="00FD4B9B" w:rsidRDefault="00FD4B9B" w:rsidP="00FD4B9B">
      <w:pPr>
        <w:pStyle w:val="ListParagraph"/>
        <w:numPr>
          <w:ilvl w:val="0"/>
          <w:numId w:val="73"/>
        </w:numPr>
      </w:pPr>
      <w:r>
        <w:t>Patch ID of the first patch</w:t>
      </w:r>
    </w:p>
    <w:p w14:paraId="5F3B0ACF" w14:textId="3E4C05C8" w:rsidR="00FD4B9B" w:rsidRDefault="00FD4B9B" w:rsidP="00FD4B9B">
      <w:pPr>
        <w:pStyle w:val="ListParagraph"/>
        <w:numPr>
          <w:ilvl w:val="0"/>
          <w:numId w:val="73"/>
        </w:numPr>
      </w:pPr>
      <w:r>
        <w:t xml:space="preserve">Patch ID of the second patch (same as 3. </w:t>
      </w:r>
      <w:r w:rsidR="009661DB">
        <w:t>along the diagonal of the matrix</w:t>
      </w:r>
      <w:r>
        <w:t>)</w:t>
      </w:r>
    </w:p>
    <w:p w14:paraId="02368129" w14:textId="48604AF6" w:rsidR="009661DB" w:rsidRDefault="009661DB">
      <w:pPr>
        <w:pStyle w:val="ListParagraph"/>
        <w:numPr>
          <w:ilvl w:val="0"/>
          <w:numId w:val="73"/>
        </w:numPr>
      </w:pPr>
      <w:r>
        <w:t xml:space="preserve">Pairwise </w:t>
      </w:r>
      <w:proofErr w:type="spellStart"/>
      <w:r>
        <w:t>F</w:t>
      </w:r>
      <w:r w:rsidRPr="002A2B71">
        <w:rPr>
          <w:vertAlign w:val="subscript"/>
        </w:rPr>
        <w:t>st</w:t>
      </w:r>
      <w:proofErr w:type="spellEnd"/>
    </w:p>
    <w:p w14:paraId="61209015" w14:textId="09C5B861" w:rsidR="002A2B71" w:rsidRDefault="003B0CB8" w:rsidP="003B0CB8">
      <w:r>
        <w:t xml:space="preserve">The pairwise </w:t>
      </w:r>
      <w:proofErr w:type="spellStart"/>
      <w:r>
        <w:t>Fst</w:t>
      </w:r>
      <w:proofErr w:type="spellEnd"/>
      <w:r>
        <w:t xml:space="preserve"> between the populations of patches j and k is computed using Equation </w:t>
      </w:r>
      <w:r w:rsidR="00F11B12">
        <w:t>7</w:t>
      </w:r>
      <w:r>
        <w:t xml:space="preserve"> in Weir and Hill (2002):</w:t>
      </w:r>
    </w:p>
    <w:p w14:paraId="77D3986A" w14:textId="37D7192E" w:rsidR="003B0CB8" w:rsidRPr="00931813" w:rsidRDefault="00000000" w:rsidP="00EF0844">
      <w:pPr>
        <w:spacing w:line="360" w:lineRule="auto"/>
      </w:pPr>
      <m:oMathPara>
        <m:oMath>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t</m:t>
                  </m:r>
                </m:e>
                <m:sub>
                  <m:r>
                    <w:rPr>
                      <w:rFonts w:ascii="Cambria Math" w:hAnsi="Cambria Math"/>
                    </w:rPr>
                    <m:t>j,k</m:t>
                  </m:r>
                </m:sub>
              </m:sSub>
            </m:sub>
          </m:sSub>
          <m:r>
            <w:rPr>
              <w:rFonts w:ascii="Cambria Math" w:hAnsi="Cambria Math"/>
            </w:rPr>
            <m:t>=1-</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r>
                            <w:rPr>
                              <w:rFonts w:ascii="Cambria Math" w:hAnsi="Cambria Math"/>
                            </w:rPr>
                            <m:t>r</m:t>
                          </m:r>
                          <m:acc>
                            <m:accPr>
                              <m:chr m:val="̅"/>
                              <m:ctrlPr>
                                <w:rPr>
                                  <w:rFonts w:ascii="Cambria Math" w:hAnsi="Cambria Math"/>
                                </w:rPr>
                              </m:ctrlPr>
                            </m:accPr>
                            <m:e>
                              <m:r>
                                <w:rPr>
                                  <w:rFonts w:ascii="Cambria Math" w:hAnsi="Cambria Math"/>
                                </w:rPr>
                                <m:t>n</m:t>
                              </m:r>
                            </m:e>
                          </m:acc>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j</m:t>
                              </m:r>
                            </m:sub>
                          </m:sSub>
                        </m:e>
                      </m:d>
                    </m:e>
                  </m:d>
                  <m:ctrlPr>
                    <w:rPr>
                      <w:rFonts w:ascii="Cambria Math" w:hAnsi="Cambria Math"/>
                      <w:i/>
                    </w:rPr>
                  </m:ctrlPr>
                </m:e>
              </m:nary>
              <m:ctrlPr>
                <w:rPr>
                  <w:rFonts w:ascii="Cambria Math" w:hAnsi="Cambria Math"/>
                  <w:i/>
                </w:rPr>
              </m:ctrlPr>
            </m:num>
            <m:den>
              <m:r>
                <w:rPr>
                  <w:rFonts w:ascii="Cambria Math" w:hAnsi="Cambria Math"/>
                </w:rPr>
                <m:t>2</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p</m:t>
                                  </m:r>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r>
                            <w:rPr>
                              <w:rFonts w:ascii="Cambria Math" w:hAnsi="Cambria Math"/>
                            </w:rPr>
                            <m:t>r</m:t>
                          </m:r>
                          <m:acc>
                            <m:accPr>
                              <m:chr m:val="̅"/>
                              <m:ctrlPr>
                                <w:rPr>
                                  <w:rFonts w:ascii="Cambria Math" w:hAnsi="Cambria Math"/>
                                </w:rPr>
                              </m:ctrlPr>
                            </m:accPr>
                            <m:e>
                              <m:r>
                                <w:rPr>
                                  <w:rFonts w:ascii="Cambria Math" w:hAnsi="Cambria Math"/>
                                </w:rPr>
                                <m:t>n</m:t>
                              </m:r>
                            </m:e>
                          </m:acc>
                          <m:ctrlPr>
                            <w:rPr>
                              <w:rFonts w:ascii="Cambria Math" w:hAnsi="Cambria Math"/>
                              <w:i/>
                            </w:rPr>
                          </m:ctrlPr>
                        </m:den>
                      </m:f>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e>
                  </m:d>
                  <m:ctrlPr>
                    <w:rPr>
                      <w:rFonts w:ascii="Cambria Math" w:hAnsi="Cambria Math"/>
                      <w:i/>
                    </w:rPr>
                  </m:ctrlPr>
                </m:e>
              </m:nary>
              <m:ctrlPr>
                <w:rPr>
                  <w:rFonts w:ascii="Cambria Math" w:hAnsi="Cambria Math"/>
                  <w:i/>
                </w:rPr>
              </m:ctrlPr>
            </m:den>
          </m:f>
        </m:oMath>
      </m:oMathPara>
    </w:p>
    <w:p w14:paraId="7068A6C1" w14:textId="77777777" w:rsidR="00931813" w:rsidRPr="00931813" w:rsidRDefault="00931813" w:rsidP="00EF0844">
      <w:pPr>
        <w:spacing w:line="360" w:lineRule="auto"/>
      </w:pPr>
    </w:p>
    <w:p w14:paraId="3BCEBAC5" w14:textId="77777777" w:rsidR="00EF0844" w:rsidRPr="00EF0844" w:rsidRDefault="00EF0844" w:rsidP="003B0CB8"/>
    <w:p w14:paraId="45D33BCF" w14:textId="77777777" w:rsidR="00236F4C" w:rsidRPr="00236F4C" w:rsidRDefault="00236F4C" w:rsidP="003B0CB8"/>
    <w:p w14:paraId="7E3C036B" w14:textId="77777777" w:rsidR="00236F4C" w:rsidRPr="002E7C15" w:rsidRDefault="00236F4C" w:rsidP="003B0CB8"/>
    <w:p w14:paraId="5079EF0E" w14:textId="77777777" w:rsidR="002E7C15" w:rsidRPr="002E7C15" w:rsidRDefault="002E7C15" w:rsidP="003B0CB8"/>
    <w:p w14:paraId="0F6120F9" w14:textId="77777777" w:rsidR="002A2B71" w:rsidRPr="0006022B" w:rsidRDefault="002A2B71" w:rsidP="002A2B71">
      <w:pPr>
        <w:pStyle w:val="ListParagraph"/>
        <w:ind w:left="720"/>
      </w:pPr>
    </w:p>
    <w:p w14:paraId="7016F758" w14:textId="7A14DD6C" w:rsidR="0067520E" w:rsidRPr="00D123FB" w:rsidRDefault="0067520E" w:rsidP="009E434A">
      <w:pPr>
        <w:pStyle w:val="Heading3"/>
        <w:numPr>
          <w:ilvl w:val="2"/>
          <w:numId w:val="14"/>
        </w:numPr>
      </w:pPr>
      <w:r w:rsidRPr="00D123FB">
        <w:t>Traits</w:t>
      </w:r>
      <w:bookmarkEnd w:id="576"/>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603" w:name="_Toc54110093"/>
      <w:r w:rsidRPr="00D123FB">
        <w:t xml:space="preserve">Connectivity </w:t>
      </w:r>
      <w:r w:rsidRPr="00C11307">
        <w:t>matrix</w:t>
      </w:r>
      <w:bookmarkEnd w:id="603"/>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proofErr w:type="spellStart"/>
      <w:r>
        <w:rPr>
          <w:i/>
        </w:rPr>
        <w:t>StartPatch</w:t>
      </w:r>
      <w:proofErr w:type="spellEnd"/>
      <w:r w:rsidRPr="00D123FB">
        <w:t>)</w:t>
      </w:r>
    </w:p>
    <w:p w14:paraId="04DA5C21" w14:textId="77777777" w:rsidR="0067520E" w:rsidRPr="00D123FB" w:rsidRDefault="0067520E" w:rsidP="00236CD2">
      <w:pPr>
        <w:pStyle w:val="Numbered"/>
      </w:pPr>
      <w:r>
        <w:t>ID number of settlement patch</w:t>
      </w:r>
      <w:r w:rsidRPr="00D123FB">
        <w:t xml:space="preserve"> (</w:t>
      </w:r>
      <w:proofErr w:type="spellStart"/>
      <w:r>
        <w:rPr>
          <w:i/>
        </w:rPr>
        <w:t>EndPatch</w:t>
      </w:r>
      <w:proofErr w:type="spellEnd"/>
      <w:r w:rsidRPr="00D123FB">
        <w:t>)</w:t>
      </w:r>
    </w:p>
    <w:p w14:paraId="480CFEA8" w14:textId="77777777" w:rsidR="0067520E" w:rsidRPr="00D123FB" w:rsidRDefault="0067520E" w:rsidP="00236CD2">
      <w:pPr>
        <w:pStyle w:val="Numbered"/>
      </w:pPr>
      <w:r w:rsidRPr="00D123FB">
        <w:t xml:space="preserve">Number of individuals </w:t>
      </w:r>
      <w:r>
        <w:t xml:space="preserve">dispersing from </w:t>
      </w:r>
      <w:proofErr w:type="spellStart"/>
      <w:r>
        <w:rPr>
          <w:i/>
        </w:rPr>
        <w:t>StartPatch</w:t>
      </w:r>
      <w:proofErr w:type="spellEnd"/>
      <w:r>
        <w:t xml:space="preserve"> to</w:t>
      </w:r>
      <w:r w:rsidRPr="00D123FB">
        <w:t xml:space="preserve"> </w:t>
      </w:r>
      <w:proofErr w:type="spellStart"/>
      <w:r>
        <w:rPr>
          <w:i/>
        </w:rPr>
        <w:t>EndPatch</w:t>
      </w:r>
      <w:proofErr w:type="spellEnd"/>
      <w:r w:rsidRPr="00D123FB">
        <w:t xml:space="preserve"> (</w:t>
      </w:r>
      <w:proofErr w:type="spellStart"/>
      <w:r w:rsidRPr="00D123FB">
        <w:rPr>
          <w:i/>
        </w:rPr>
        <w:t>NInd</w:t>
      </w:r>
      <w:r>
        <w:rPr>
          <w:i/>
        </w:rPr>
        <w:t>s</w:t>
      </w:r>
      <w:proofErr w:type="spellEnd"/>
      <w:r w:rsidRPr="00D123FB">
        <w:t>)</w:t>
      </w:r>
    </w:p>
    <w:p w14:paraId="13786778" w14:textId="0A30314D" w:rsidR="005D0B95" w:rsidRDefault="005D0B95" w:rsidP="005D0B95">
      <w:bookmarkStart w:id="604" w:name="_Examples_&amp;_Tutorials"/>
      <w:bookmarkEnd w:id="604"/>
      <w:r w:rsidRPr="005D0B95">
        <w:t xml:space="preserve">The rows having </w:t>
      </w:r>
      <w:r>
        <w:t xml:space="preserve">an entry of </w:t>
      </w:r>
      <w:r w:rsidRPr="005D0B95">
        <w:t>-999 are sum</w:t>
      </w:r>
      <w:r>
        <w:t>mary rows, showing the total number</w:t>
      </w:r>
      <w:r w:rsidRPr="005D0B95">
        <w:t xml:space="preserve"> of successful emigrants from a patch (</w:t>
      </w:r>
      <w:r>
        <w:t xml:space="preserve">if </w:t>
      </w:r>
      <w:proofErr w:type="spellStart"/>
      <w:r>
        <w:t>EndPatch</w:t>
      </w:r>
      <w:proofErr w:type="spellEnd"/>
      <w:r>
        <w:t> = -999) and the total number</w:t>
      </w:r>
      <w:r w:rsidRPr="005D0B95">
        <w:t xml:space="preserve"> of successful immigrants into a patch (</w:t>
      </w:r>
      <w:r>
        <w:t xml:space="preserve">if </w:t>
      </w:r>
      <w:proofErr w:type="spellStart"/>
      <w:r>
        <w:t>StartPatch</w:t>
      </w:r>
      <w:proofErr w:type="spellEnd"/>
      <w:r>
        <w:t>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605" w:name="_Heat_maps"/>
      <w:bookmarkStart w:id="606" w:name="_Toc54110094"/>
      <w:bookmarkEnd w:id="605"/>
      <w:r>
        <w:t>Heat maps</w:t>
      </w:r>
      <w:bookmarkEnd w:id="606"/>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time period of the model. These heat maps may be useful, for example, for identifying corridors which are heavily used during the dispersal phase. One map is created in the </w:t>
      </w:r>
      <w:proofErr w:type="spellStart"/>
      <w:r w:rsidRPr="00831B81">
        <w:rPr>
          <w:i/>
        </w:rPr>
        <w:t>Output_Maps</w:t>
      </w:r>
      <w:proofErr w:type="spellEnd"/>
      <w:r>
        <w:t xml:space="preserve"> folder for </w:t>
      </w:r>
      <w:r>
        <w:lastRenderedPageBreak/>
        <w:t>each replicate simulation, and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607" w:name="_Toc54110095"/>
      <w:r>
        <w:t>Log file</w:t>
      </w:r>
      <w:bookmarkEnd w:id="607"/>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between files or an invalid habitat code or patch number occurs in an</w:t>
      </w:r>
      <w:r w:rsidR="00831B81">
        <w:t xml:space="preserve"> input map file</w:t>
      </w:r>
      <w:r w:rsidR="007F5C3D">
        <w:t xml:space="preserve">. In such cases, only the particular simulation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608" w:name="_Toc54110096"/>
      <w:r w:rsidRPr="00D123FB">
        <w:lastRenderedPageBreak/>
        <w:t>Examples &amp; Tutorials</w:t>
      </w:r>
      <w:bookmarkEnd w:id="608"/>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w:t>
      </w:r>
      <w:proofErr w:type="spellStart"/>
      <w:r w:rsidRPr="00D123FB">
        <w:rPr>
          <w:szCs w:val="24"/>
        </w:rPr>
        <w:t>RangeShifter</w:t>
      </w:r>
      <w:proofErr w:type="spellEnd"/>
      <w:r w:rsidRPr="00D123FB">
        <w:rPr>
          <w:szCs w:val="24"/>
        </w:rPr>
        <w:t xml:space="preserve">, and help in becoming familiar with the software. We will use the same parameters we used in the paper; however, experimenting by trying different parameters and combinations of options is recommended good practice for getting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609" w:name="_Exercise_1"/>
      <w:bookmarkStart w:id="610" w:name="_Toc54110097"/>
      <w:bookmarkEnd w:id="609"/>
      <w:r w:rsidRPr="00D123FB">
        <w:t>Exercise 1</w:t>
      </w:r>
      <w:bookmarkEnd w:id="610"/>
      <w:r w:rsidRPr="00D123FB">
        <w:t xml:space="preserve"> </w:t>
      </w:r>
    </w:p>
    <w:p w14:paraId="47B3483B" w14:textId="0191D9FF" w:rsidR="0067520E" w:rsidRPr="00D123FB" w:rsidRDefault="00301C87" w:rsidP="009E434A">
      <w:pPr>
        <w:pStyle w:val="Heading3"/>
        <w:numPr>
          <w:ilvl w:val="2"/>
          <w:numId w:val="14"/>
        </w:numPr>
      </w:pPr>
      <w:bookmarkStart w:id="611" w:name="_Toc54110098"/>
      <w:r>
        <w:t>R</w:t>
      </w:r>
      <w:r w:rsidR="0067520E" w:rsidRPr="00D123FB">
        <w:t>ange expansion, long-distance dispersal and environmental stochasticity</w:t>
      </w:r>
      <w:bookmarkEnd w:id="611"/>
    </w:p>
    <w:p w14:paraId="43E6EAA8" w14:textId="77777777" w:rsidR="0067520E" w:rsidRPr="00D123FB" w:rsidRDefault="0067520E" w:rsidP="00C57BF9">
      <w:pPr>
        <w:rPr>
          <w:szCs w:val="24"/>
        </w:rPr>
      </w:pPr>
      <w:r w:rsidRPr="00D123FB">
        <w:rPr>
          <w:szCs w:val="24"/>
        </w:rPr>
        <w:t xml:space="preserve">This is an example of how </w:t>
      </w:r>
      <w:proofErr w:type="spellStart"/>
      <w:r w:rsidRPr="00D123FB">
        <w:rPr>
          <w:szCs w:val="24"/>
        </w:rPr>
        <w:t>RangeShifter</w:t>
      </w:r>
      <w:proofErr w:type="spellEnd"/>
      <w:r w:rsidRPr="00D123FB">
        <w:rPr>
          <w:szCs w:val="24"/>
        </w:rPr>
        <w:t xml:space="preserve"> can be used at national scale for </w:t>
      </w:r>
      <w:r>
        <w:rPr>
          <w:szCs w:val="24"/>
        </w:rPr>
        <w:t>modelling</w:t>
      </w:r>
      <w:r w:rsidRPr="00D123FB">
        <w:rPr>
          <w:szCs w:val="24"/>
        </w:rPr>
        <w:t xml:space="preserve"> species range dynamics. Here we model a hypothetical grassland species distributed initially in the South-West of England, and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these folders are required by the program and always have to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map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only-femal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into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its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proofErr w:type="spellStart"/>
      <w:r w:rsidRPr="00744096">
        <w:rPr>
          <w:b/>
          <w:i/>
        </w:rPr>
        <w:t>Output_Maps</w:t>
      </w:r>
      <w:proofErr w:type="spellEnd"/>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In order to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In the next step of this exercis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r w:rsidRPr="00D123FB">
        <w:rPr>
          <w:i/>
        </w:rPr>
        <w:t>Transfer</w:t>
      </w:r>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each individual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habitat, but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exampl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w:t>
      </w:r>
      <w:r w:rsidRPr="00D123FB">
        <w:lastRenderedPageBreak/>
        <w:t>types of stochasticity: temporally uncorrelated (white noise) and positively correlated (red noise). For 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612" w:name="_Exercise_2"/>
      <w:bookmarkStart w:id="613" w:name="_Toc54110099"/>
      <w:bookmarkEnd w:id="612"/>
      <w:r w:rsidRPr="00D123FB">
        <w:t>Exercise 2</w:t>
      </w:r>
      <w:bookmarkEnd w:id="613"/>
      <w:r w:rsidRPr="00D123FB">
        <w:t xml:space="preserve"> </w:t>
      </w:r>
    </w:p>
    <w:p w14:paraId="2995979E" w14:textId="77777777" w:rsidR="0067520E" w:rsidRPr="00D123FB" w:rsidRDefault="0067520E" w:rsidP="009E434A">
      <w:pPr>
        <w:pStyle w:val="Heading3"/>
        <w:numPr>
          <w:ilvl w:val="2"/>
          <w:numId w:val="14"/>
        </w:numPr>
      </w:pPr>
      <w:bookmarkStart w:id="614" w:name="_Toc54110100"/>
      <w:r>
        <w:t>Landscape-</w:t>
      </w:r>
      <w:r w:rsidRPr="00D123FB">
        <w:t xml:space="preserve">scale connectivity, matrix permeability and dispersal </w:t>
      </w:r>
      <w:r>
        <w:t>behaviour</w:t>
      </w:r>
      <w:bookmarkEnd w:id="614"/>
      <w:r w:rsidR="00EC4BC7">
        <w:t xml:space="preserve">   </w:t>
      </w:r>
    </w:p>
    <w:p w14:paraId="6AE65C3E" w14:textId="77777777" w:rsidR="0067520E" w:rsidRPr="00D123FB" w:rsidRDefault="0067520E" w:rsidP="009704C4">
      <w:r w:rsidRPr="00D123FB">
        <w:t xml:space="preserve">In our second example, </w:t>
      </w:r>
      <w:proofErr w:type="spellStart"/>
      <w:r w:rsidRPr="00D123FB">
        <w:t>RangeShifter</w:t>
      </w:r>
      <w:proofErr w:type="spellEnd"/>
      <w:r w:rsidRPr="00D123FB">
        <w:t xml:space="preserve"> is used at the landscape scale to model functional connectivity of a woodland network for a hypothetical woodland species (</w:t>
      </w:r>
      <w:r>
        <w:t>Figure </w:t>
      </w:r>
      <w:r w:rsidRPr="00D123FB">
        <w:t xml:space="preserve">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Only-femal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lastRenderedPageBreak/>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these folders are required by the program and always have to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landscap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 id="_x0000_i1027" type="#_x0000_t75" style="width:1in;height:36.55pt" o:ole="">
            <v:imagedata r:id="rId85" o:title=""/>
          </v:shape>
          <o:OLEObject Type="Embed" ProgID="Equation.3" ShapeID="_x0000_i1027" DrawAspect="Content" ObjectID="_1779624875" r:id="rId86"/>
        </w:object>
      </w:r>
    </w:p>
    <w:p w14:paraId="5D1144F4" w14:textId="77777777" w:rsidR="0067520E" w:rsidRPr="00D123FB" w:rsidRDefault="0067520E" w:rsidP="009704C4">
      <w:pPr>
        <w:pStyle w:val="NormalIndent"/>
        <w:keepNext/>
      </w:pPr>
      <w:r w:rsidRPr="00D123FB">
        <w:rPr>
          <w:rFonts w:eastAsiaTheme="minorEastAsia"/>
        </w:rPr>
        <w:lastRenderedPageBreak/>
        <w:t xml:space="preserve">To implement the corresponding matrix in </w:t>
      </w:r>
      <w:proofErr w:type="spellStart"/>
      <w:r w:rsidRPr="00D123FB">
        <w:rPr>
          <w:rFonts w:eastAsiaTheme="minorEastAsia"/>
        </w:rPr>
        <w:t>RangeShifter</w:t>
      </w:r>
      <w:proofErr w:type="spellEnd"/>
      <w:r w:rsidRPr="00D123FB">
        <w:rPr>
          <w:rFonts w:eastAsiaTheme="minorEastAsia"/>
        </w:rPr>
        <w:t xml:space="preserve">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Habitat-specific 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lastRenderedPageBreak/>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r w:rsidRPr="00D123FB">
        <w:rPr>
          <w:i/>
        </w:rPr>
        <w:t>Simulations</w:t>
      </w:r>
      <w:r>
        <w:t>, and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screen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lastRenderedPageBreak/>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Screen-shot of the </w:t>
      </w:r>
      <w:proofErr w:type="spellStart"/>
      <w:r w:rsidRPr="00D123FB">
        <w:t>RangeShifter</w:t>
      </w:r>
      <w:proofErr w:type="spellEnd"/>
      <w:r w:rsidRPr="00D123FB">
        <w:t xml:space="preserve">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similar to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s as follows</w:t>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only</w:t>
      </w:r>
      <w:r>
        <w:rPr>
          <w:szCs w:val="24"/>
        </w:rPr>
        <w:t>-</w:t>
      </w:r>
      <w:r w:rsidRPr="00D123FB">
        <w:rPr>
          <w:szCs w:val="24"/>
        </w:rPr>
        <w:t xml:space="preserve">femal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w:t>
      </w:r>
      <w:r>
        <w:rPr>
          <w:szCs w:val="24"/>
        </w:rPr>
        <w:t>modelled</w:t>
      </w:r>
      <w:r w:rsidRPr="00D123FB">
        <w:rPr>
          <w:szCs w:val="24"/>
        </w:rPr>
        <w:t xml:space="preserve"> explicitly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females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w:t>
      </w:r>
      <w:proofErr w:type="spellStart"/>
      <w:r w:rsidRPr="00D123FB">
        <w:t>RangeShifter</w:t>
      </w:r>
      <w:proofErr w:type="spellEnd"/>
      <w:r w:rsidRPr="00D123FB">
        <w:t xml:space="preserve"> can incorporate more complexity in the way that movement is </w:t>
      </w:r>
      <w:r>
        <w:t>modelled</w:t>
      </w:r>
      <w:r w:rsidRPr="00D123FB">
        <w:t xml:space="preserve">. In this case, we relaxed the unrealistic assumption that the per-step mortality is constant across all the land-cover types, and </w:t>
      </w:r>
      <w:r w:rsidRPr="00D123FB">
        <w:lastRenderedPageBreak/>
        <w:t xml:space="preserve">assigned 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615" w:name="_Exercise_3"/>
      <w:bookmarkStart w:id="616" w:name="_Toc54110101"/>
      <w:bookmarkEnd w:id="615"/>
      <w:r w:rsidRPr="00D123FB">
        <w:t>Exercise 3</w:t>
      </w:r>
      <w:bookmarkEnd w:id="616"/>
    </w:p>
    <w:p w14:paraId="14125AE0" w14:textId="77777777" w:rsidR="0067520E" w:rsidRPr="00D123FB" w:rsidRDefault="0067520E" w:rsidP="009E434A">
      <w:pPr>
        <w:pStyle w:val="Heading3"/>
        <w:numPr>
          <w:ilvl w:val="2"/>
          <w:numId w:val="14"/>
        </w:numPr>
      </w:pPr>
      <w:bookmarkStart w:id="617" w:name="_Toc54110102"/>
      <w:r w:rsidRPr="00D123FB">
        <w:t>Evolution of dispersal during range shifting</w:t>
      </w:r>
      <w:bookmarkEnd w:id="617"/>
    </w:p>
    <w:p w14:paraId="1F351221" w14:textId="77777777" w:rsidR="0067520E" w:rsidRPr="00D123FB" w:rsidRDefault="0067520E" w:rsidP="00C57BF9">
      <w:pPr>
        <w:rPr>
          <w:szCs w:val="24"/>
        </w:rPr>
      </w:pPr>
      <w:r w:rsidRPr="00D123FB">
        <w:rPr>
          <w:szCs w:val="24"/>
        </w:rPr>
        <w:t xml:space="preserve">With this example, we show how </w:t>
      </w:r>
      <w:proofErr w:type="spellStart"/>
      <w:r w:rsidRPr="00D123FB">
        <w:rPr>
          <w:szCs w:val="24"/>
        </w:rPr>
        <w:t>RangeShifter</w:t>
      </w:r>
      <w:proofErr w:type="spellEnd"/>
      <w:r w:rsidRPr="00D123FB">
        <w:rPr>
          <w:szCs w:val="24"/>
        </w:rPr>
        <w:t xml:space="preserve">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a period of tim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77777777" w:rsidR="0067520E" w:rsidRPr="00D123FB" w:rsidRDefault="0067520E" w:rsidP="009E434A">
      <w:pPr>
        <w:pStyle w:val="Numbered"/>
        <w:keepNext/>
        <w:numPr>
          <w:ilvl w:val="0"/>
          <w:numId w:val="62"/>
        </w:numPr>
      </w:pPr>
      <w:r w:rsidRPr="009704C4">
        <w:rPr>
          <w:i/>
        </w:rPr>
        <w:t>Starting</w:t>
      </w:r>
      <w:r w:rsidRPr="00D123FB">
        <w:t xml:space="preserve"> </w:t>
      </w:r>
      <w:r w:rsidRPr="009704C4">
        <w:rPr>
          <w:i/>
        </w:rPr>
        <w:t>the</w:t>
      </w:r>
      <w:r w:rsidRPr="00D123FB">
        <w:t xml:space="preserve"> </w:t>
      </w:r>
      <w:r w:rsidRPr="009704C4">
        <w:rPr>
          <w:i/>
        </w:rPr>
        <w:t>program</w:t>
      </w:r>
    </w:p>
    <w:p w14:paraId="314067AB" w14:textId="77777777" w:rsidR="0067520E" w:rsidRPr="00D123FB" w:rsidRDefault="0067520E" w:rsidP="009704C4">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w:t>
      </w:r>
      <w:r>
        <w:rPr>
          <w:i/>
        </w:rPr>
        <w:t> </w:t>
      </w:r>
      <w:r w:rsidRPr="00D123FB">
        <w:rPr>
          <w:i/>
        </w:rPr>
        <w:sym w:font="Wingdings" w:char="F0E0"/>
      </w:r>
      <w:r w:rsidRPr="00D123FB">
        <w:rPr>
          <w:i/>
        </w:rPr>
        <w:t xml:space="preserve"> Set</w:t>
      </w:r>
      <w:r>
        <w:rPr>
          <w:i/>
        </w:rPr>
        <w:t> </w:t>
      </w:r>
      <w:r w:rsidRPr="00D123FB">
        <w:rPr>
          <w:i/>
        </w:rPr>
        <w:t>Directory</w:t>
      </w:r>
      <w:r w:rsidRPr="00D123FB">
        <w:t xml:space="preserve"> and select the provided folder named </w:t>
      </w:r>
      <w:r w:rsidRPr="00D123FB">
        <w:rPr>
          <w:b/>
        </w:rPr>
        <w:t>RS_Example3</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must contain three sub-folders named </w:t>
      </w:r>
      <w:r w:rsidRPr="00D123FB">
        <w:rPr>
          <w:b/>
          <w:i/>
        </w:rPr>
        <w:lastRenderedPageBreak/>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these folders are required by the program and have to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w:t>
      </w:r>
      <w:proofErr w:type="spellStart"/>
      <w:r w:rsidRPr="00D123FB">
        <w:t>RangeShifter</w:t>
      </w:r>
      <w:proofErr w:type="spellEnd"/>
      <w:r w:rsidRPr="00D123FB">
        <w:t xml:space="preserve">.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r w:rsidRPr="00A86C3C">
        <w:rPr>
          <w:i/>
          <w:iCs/>
        </w:rPr>
        <w:t>Start</w:t>
      </w:r>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proofErr w:type="spellStart"/>
      <w:r w:rsidRPr="00D123FB">
        <w:rPr>
          <w:i/>
        </w:rPr>
        <w:t>Rmax</w:t>
      </w:r>
      <w:proofErr w:type="spellEnd"/>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proofErr w:type="spellStart"/>
      <w:r>
        <w:rPr>
          <w:i/>
        </w:rPr>
        <w:t>S.d.</w:t>
      </w:r>
      <w:proofErr w:type="spellEnd"/>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w:t>
      </w:r>
      <w:proofErr w:type="spellStart"/>
      <w:r w:rsidRPr="007203E6">
        <w:rPr>
          <w:i/>
        </w:rPr>
        <w:t>s.d.</w:t>
      </w:r>
      <w:proofErr w:type="spellEnd"/>
      <w:r w:rsidRPr="005920E3">
        <w:t xml:space="preserve"> to 0.3 and the </w:t>
      </w:r>
      <w:r w:rsidRPr="007203E6">
        <w:rPr>
          <w:i/>
        </w:rPr>
        <w:t>Mutation </w:t>
      </w:r>
      <w:proofErr w:type="spellStart"/>
      <w:r w:rsidRPr="007203E6">
        <w:rPr>
          <w:i/>
        </w:rPr>
        <w:t>s.d.</w:t>
      </w:r>
      <w:proofErr w:type="spellEnd"/>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on, but switch them off when running 20 replicates. To produce the same type of figures as </w:t>
      </w:r>
      <w:r>
        <w:t>Figure </w:t>
      </w:r>
      <w:r w:rsidRPr="00D123FB">
        <w:t xml:space="preserve">4 in the paper, you need the </w:t>
      </w:r>
      <w:r>
        <w:t>visualis</w:t>
      </w:r>
      <w:r w:rsidRPr="00D123FB">
        <w:t xml:space="preserve">ations switched on and to select </w:t>
      </w:r>
      <w:r w:rsidRPr="00D123FB">
        <w:lastRenderedPageBreak/>
        <w:t xml:space="preserve">the 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proofErr w:type="spellStart"/>
      <w:r w:rsidRPr="007203E6">
        <w:rPr>
          <w:i/>
        </w:rPr>
        <w:t>Output_Maps</w:t>
      </w:r>
      <w:proofErr w:type="spellEnd"/>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proofErr w:type="spellStart"/>
      <w:r w:rsidRPr="005920E3">
        <w:rPr>
          <w:rFonts w:cs="Times New Roman"/>
          <w:i/>
          <w:szCs w:val="24"/>
          <w:lang w:val="en-GB"/>
        </w:rPr>
        <w:t>Inds</w:t>
      </w:r>
      <w:proofErr w:type="spellEnd"/>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lags behind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proofErr w:type="spellStart"/>
      <w:r w:rsidRPr="007446D2">
        <w:rPr>
          <w:i/>
        </w:rPr>
        <w:t>S.d.</w:t>
      </w:r>
      <w:proofErr w:type="spellEnd"/>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in reality ar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618" w:name="_Toc54110103"/>
      <w:r w:rsidRPr="00D123FB">
        <w:t xml:space="preserve">Exercise </w:t>
      </w:r>
      <w:r>
        <w:t>4</w:t>
      </w:r>
      <w:bookmarkEnd w:id="618"/>
      <w:r w:rsidRPr="00D123FB">
        <w:t xml:space="preserve"> </w:t>
      </w:r>
      <w:bookmarkStart w:id="619" w:name="exercise4"/>
      <w:bookmarkEnd w:id="619"/>
    </w:p>
    <w:p w14:paraId="73516BA4" w14:textId="77777777" w:rsidR="0067520E" w:rsidRPr="00D123FB" w:rsidRDefault="0067520E" w:rsidP="009E434A">
      <w:pPr>
        <w:pStyle w:val="Heading3"/>
        <w:numPr>
          <w:ilvl w:val="2"/>
          <w:numId w:val="14"/>
        </w:numPr>
      </w:pPr>
      <w:bookmarkStart w:id="620" w:name="_Toc54110104"/>
      <w:r>
        <w:t>Landscape-scale connectivity</w:t>
      </w:r>
      <w:r w:rsidRPr="00D123FB">
        <w:t xml:space="preserve"> </w:t>
      </w:r>
      <w:r>
        <w:t>in batch mode</w:t>
      </w:r>
      <w:bookmarkEnd w:id="620"/>
    </w:p>
    <w:p w14:paraId="159B7721" w14:textId="77777777" w:rsidR="0067520E" w:rsidRDefault="0067520E">
      <w:pPr>
        <w:pStyle w:val="Heading4"/>
      </w:pPr>
      <w:r>
        <w:t>Understanding the batch input files</w:t>
      </w:r>
    </w:p>
    <w:p w14:paraId="0835ECE8" w14:textId="77777777" w:rsidR="0067520E" w:rsidRDefault="0067520E">
      <w:r w:rsidRPr="00D123FB">
        <w:t xml:space="preserve">In </w:t>
      </w:r>
      <w:r>
        <w:t>this exercise</w:t>
      </w:r>
      <w:r w:rsidRPr="00D123FB">
        <w:t xml:space="preserve">, </w:t>
      </w:r>
      <w:proofErr w:type="spellStart"/>
      <w:r w:rsidRPr="00D123FB">
        <w:t>RangeShifter</w:t>
      </w:r>
      <w:proofErr w:type="spellEnd"/>
      <w:r w:rsidRPr="00D123FB">
        <w:t xml:space="preserve"> is used </w:t>
      </w:r>
      <w:r>
        <w:t xml:space="preserve">to reproduce the simulations in Exercise 2, but in </w:t>
      </w:r>
      <w:hyperlink w:anchor="_Batch_mode" w:history="1">
        <w:r>
          <w:rPr>
            <w:rStyle w:val="Hyperlink"/>
          </w:rPr>
          <w:t>batch </w:t>
        </w:r>
        <w:r w:rsidRPr="004348C6">
          <w:rPr>
            <w:rStyle w:val="Hyperlink"/>
          </w:rPr>
          <w:t>mode</w:t>
        </w:r>
      </w:hyperlink>
      <w:r>
        <w:t>, i.e. all the parameters are provided to the program in a number of files, rather than having to repeatedly alter them through the GUI.</w:t>
      </w:r>
      <w:r w:rsidRPr="00036BC4">
        <w:t xml:space="preserve"> </w:t>
      </w:r>
      <w:r>
        <w:t>Exercise 2 should be completed prior to attempting Exercise 4.</w:t>
      </w:r>
    </w:p>
    <w:p w14:paraId="17CE3170" w14:textId="77777777" w:rsidR="0067520E" w:rsidRDefault="0067520E">
      <w:r>
        <w:rPr>
          <w:szCs w:val="24"/>
        </w:rPr>
        <w:lastRenderedPageBreak/>
        <w:t xml:space="preserve">The </w:t>
      </w:r>
      <w:r w:rsidRPr="0044544A">
        <w:rPr>
          <w:i/>
          <w:szCs w:val="24"/>
        </w:rPr>
        <w:t>Inputs</w:t>
      </w:r>
      <w:r>
        <w:rPr>
          <w:szCs w:val="24"/>
        </w:rPr>
        <w:t xml:space="preserve"> folder for this exercise contains a number of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77777777" w:rsidR="0067520E" w:rsidRDefault="0067520E">
      <w:pPr>
        <w:rPr>
          <w:szCs w:val="24"/>
        </w:rPr>
      </w:pPr>
      <w:r>
        <w:rPr>
          <w:szCs w:val="24"/>
        </w:rPr>
        <w:t xml:space="preserve">Firstly, open the file </w:t>
      </w:r>
      <w:r w:rsidRPr="0044544A">
        <w:rPr>
          <w:i/>
          <w:szCs w:val="24"/>
        </w:rPr>
        <w:t>Control_exercise4.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provided that they are placed at the end of the file. You may, if you wish, keep the file open for now as a reminder of the names of the other input files.</w:t>
      </w:r>
    </w:p>
    <w:p w14:paraId="50289795" w14:textId="77777777"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r w:rsidRPr="0044544A">
        <w:rPr>
          <w:i/>
        </w:rPr>
        <w:t>Open with </w:t>
      </w:r>
      <w:r w:rsidRPr="0044544A">
        <w:rPr>
          <w:i/>
        </w:rPr>
        <w:sym w:font="Symbol" w:char="F0AE"/>
      </w:r>
      <w:r w:rsidRPr="0044544A">
        <w:rPr>
          <w:i/>
        </w:rPr>
        <w:t> Excel</w:t>
      </w:r>
      <w:r>
        <w:t xml:space="preserve">). The file contains one header row and one data row specifying parameters for simulation no. 1. Note that the </w:t>
      </w:r>
      <w:proofErr w:type="spellStart"/>
      <w:r w:rsidRPr="00D55D65">
        <w:rPr>
          <w:i/>
        </w:rPr>
        <w:t>ParameterFile</w:t>
      </w:r>
      <w:proofErr w:type="spellEnd"/>
      <w:r>
        <w:t xml:space="preserve"> governs the content of all other input files (except the </w:t>
      </w:r>
      <w:proofErr w:type="spellStart"/>
      <w:r w:rsidRPr="0044544A">
        <w:rPr>
          <w:i/>
        </w:rPr>
        <w:t>LandFile</w:t>
      </w:r>
      <w:proofErr w:type="spellEnd"/>
      <w:r>
        <w:t xml:space="preserve">), which therefore must also specify parameters for a single simulation numbered 1. Some columns in the file hold the value -9; this is a place-holder for parameters which are not needed in this particular exercise, e.g. </w:t>
      </w:r>
      <w:proofErr w:type="spellStart"/>
      <w:r w:rsidRPr="0044544A">
        <w:rPr>
          <w:i/>
        </w:rPr>
        <w:t>GradSteep</w:t>
      </w:r>
      <w:proofErr w:type="spellEnd"/>
      <w:r>
        <w:t xml:space="preserve"> is not needed because </w:t>
      </w:r>
      <w:r w:rsidRPr="0044544A">
        <w:rPr>
          <w:i/>
        </w:rPr>
        <w:t>Gradient</w:t>
      </w:r>
      <w:r>
        <w:t xml:space="preserve"> is 0 (there is no environmental gradient). Note also that it is not possible to visualise movements between patches on the screen in batch mode. Therefore, when setting up a new batch using SMS or CRW as the transfer method, it is advisable to try a few simulations first using the GUI to ensure that the population appears to be behaving as expected. Close the </w:t>
      </w:r>
      <w:proofErr w:type="spellStart"/>
      <w:r w:rsidRPr="00D55D65">
        <w:rPr>
          <w:i/>
        </w:rPr>
        <w:t>ParameterFile</w:t>
      </w:r>
      <w:proofErr w:type="spellEnd"/>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proofErr w:type="spellStart"/>
      <w:r w:rsidRPr="0044544A">
        <w:rPr>
          <w:i/>
          <w:szCs w:val="24"/>
        </w:rPr>
        <w:t>LandFile</w:t>
      </w:r>
      <w:proofErr w:type="spellEnd"/>
      <w:r>
        <w:rPr>
          <w:szCs w:val="24"/>
        </w:rPr>
        <w:t xml:space="preserve">, named </w:t>
      </w:r>
      <w:r w:rsidRPr="0044544A">
        <w:rPr>
          <w:i/>
          <w:szCs w:val="24"/>
        </w:rPr>
        <w:t>LandFile_ex4.txt</w:t>
      </w:r>
      <w:r>
        <w:rPr>
          <w:szCs w:val="24"/>
        </w:rPr>
        <w:t xml:space="preserve">. Again, there is one header row and one data row. In order to illustrate that the landscape number is not tied to the simulation number, the landscape has been given an arbitrary number of 37. The next point to note is that the </w:t>
      </w:r>
      <w:proofErr w:type="spellStart"/>
      <w:r w:rsidRPr="0044544A">
        <w:rPr>
          <w:i/>
          <w:szCs w:val="24"/>
        </w:rPr>
        <w:t>LandscapeFile</w:t>
      </w:r>
      <w:proofErr w:type="spellEnd"/>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w:t>
      </w:r>
      <w:proofErr w:type="spellStart"/>
      <w:r>
        <w:rPr>
          <w:szCs w:val="24"/>
        </w:rPr>
        <w:t>RangeShifter</w:t>
      </w:r>
      <w:proofErr w:type="spellEnd"/>
      <w:r>
        <w:rPr>
          <w:szCs w:val="24"/>
        </w:rPr>
        <w:t xml:space="preserve">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proofErr w:type="spellStart"/>
      <w:r w:rsidRPr="00BD4FC6">
        <w:rPr>
          <w:i/>
          <w:szCs w:val="24"/>
        </w:rPr>
        <w:t>LandFile</w:t>
      </w:r>
      <w:proofErr w:type="spellEnd"/>
      <w:r>
        <w:rPr>
          <w:szCs w:val="24"/>
        </w:rPr>
        <w:t xml:space="preserve"> specifies an initial distribution file (</w:t>
      </w:r>
      <w:proofErr w:type="spellStart"/>
      <w:r w:rsidRPr="0044544A">
        <w:rPr>
          <w:i/>
          <w:szCs w:val="24"/>
        </w:rPr>
        <w:t>SpDistFile</w:t>
      </w:r>
      <w:proofErr w:type="spellEnd"/>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proofErr w:type="spellStart"/>
      <w:r w:rsidRPr="00BD4FC6">
        <w:rPr>
          <w:i/>
          <w:szCs w:val="24"/>
        </w:rPr>
        <w:t>LandFile</w:t>
      </w:r>
      <w:proofErr w:type="spellEnd"/>
      <w:r>
        <w:rPr>
          <w:szCs w:val="24"/>
        </w:rPr>
        <w:t>, 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proofErr w:type="spellStart"/>
      <w:r w:rsidRPr="0044544A">
        <w:rPr>
          <w:i/>
          <w:szCs w:val="24"/>
        </w:rPr>
        <w:t>TransMatrixFile</w:t>
      </w:r>
      <w:proofErr w:type="spellEnd"/>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proofErr w:type="spellStart"/>
      <w:r w:rsidRPr="00F102DA">
        <w:rPr>
          <w:i/>
          <w:szCs w:val="24"/>
        </w:rPr>
        <w:t>StageStructFile</w:t>
      </w:r>
      <w:proofErr w:type="spellEnd"/>
      <w:r>
        <w:rPr>
          <w:szCs w:val="24"/>
        </w:rPr>
        <w:t xml:space="preserve"> indicates that the population exhibits density dependence in fecundity (</w:t>
      </w:r>
      <w:proofErr w:type="spellStart"/>
      <w:r w:rsidRPr="0061290E">
        <w:rPr>
          <w:i/>
          <w:szCs w:val="24"/>
        </w:rPr>
        <w:t>FecDensDep</w:t>
      </w:r>
      <w:proofErr w:type="spellEnd"/>
      <w:r>
        <w:rPr>
          <w:szCs w:val="24"/>
        </w:rPr>
        <w:t xml:space="preserve">), but not in development or survival. Moreover, there are three columns in the </w:t>
      </w:r>
      <w:proofErr w:type="spellStart"/>
      <w:r w:rsidRPr="0044544A">
        <w:rPr>
          <w:i/>
          <w:szCs w:val="24"/>
        </w:rPr>
        <w:t>StageStructFile</w:t>
      </w:r>
      <w:proofErr w:type="spellEnd"/>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lastRenderedPageBreak/>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proofErr w:type="spellStart"/>
      <w:r w:rsidRPr="0044544A">
        <w:rPr>
          <w:i/>
          <w:szCs w:val="24"/>
        </w:rPr>
        <w:t>StageDep</w:t>
      </w:r>
      <w:proofErr w:type="spellEnd"/>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proofErr w:type="spellStart"/>
      <w:r w:rsidRPr="0044544A">
        <w:rPr>
          <w:i/>
          <w:szCs w:val="24"/>
        </w:rPr>
        <w:t>SexDep</w:t>
      </w:r>
      <w:proofErr w:type="spellEnd"/>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Take a look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w:t>
      </w:r>
      <w:proofErr w:type="spellStart"/>
      <w:r w:rsidRPr="0044544A">
        <w:rPr>
          <w:i/>
          <w:szCs w:val="24"/>
        </w:rPr>
        <w:t>Movt</w:t>
      </w:r>
      <w:proofErr w:type="spellEnd"/>
      <w:r w:rsidRPr="0044544A">
        <w:rPr>
          <w:i/>
          <w:szCs w:val="24"/>
        </w:rPr>
        <w:t> Process</w:t>
      </w:r>
      <w:r>
        <w:rPr>
          <w:szCs w:val="24"/>
        </w:rPr>
        <w:t xml:space="preserve"> respectively; different formats would apply if transfer were by the kernel or CRW methods. In the </w:t>
      </w:r>
      <w:proofErr w:type="spellStart"/>
      <w:r w:rsidRPr="00603D35">
        <w:rPr>
          <w:i/>
          <w:szCs w:val="24"/>
        </w:rPr>
        <w:t>TransferFile</w:t>
      </w:r>
      <w:proofErr w:type="spellEnd"/>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proofErr w:type="spellStart"/>
      <w:r w:rsidRPr="0044544A">
        <w:rPr>
          <w:i/>
          <w:szCs w:val="24"/>
        </w:rPr>
        <w:t>MortHab</w:t>
      </w:r>
      <w:proofErr w:type="spellEnd"/>
      <w:r>
        <w:rPr>
          <w:szCs w:val="24"/>
        </w:rPr>
        <w:t xml:space="preserve"> columns, even though in this exercise, step-dependent mortality risk is not habitat-dependent. Note that the number of </w:t>
      </w:r>
      <w:proofErr w:type="spellStart"/>
      <w:r w:rsidRPr="00535830">
        <w:rPr>
          <w:i/>
          <w:szCs w:val="24"/>
        </w:rPr>
        <w:t>MortHab</w:t>
      </w:r>
      <w:proofErr w:type="spellEnd"/>
      <w:r>
        <w:rPr>
          <w:szCs w:val="24"/>
        </w:rPr>
        <w:t xml:space="preserve"> and </w:t>
      </w:r>
      <w:proofErr w:type="spellStart"/>
      <w:r>
        <w:rPr>
          <w:i/>
          <w:szCs w:val="24"/>
        </w:rPr>
        <w:t>CostHab</w:t>
      </w:r>
      <w:proofErr w:type="spellEnd"/>
      <w:r>
        <w:rPr>
          <w:szCs w:val="24"/>
        </w:rPr>
        <w:t xml:space="preserve"> columns depends on the parameter </w:t>
      </w:r>
      <w:proofErr w:type="spellStart"/>
      <w:r w:rsidRPr="0044544A">
        <w:rPr>
          <w:i/>
          <w:szCs w:val="24"/>
        </w:rPr>
        <w:t>MaxHabitats</w:t>
      </w:r>
      <w:proofErr w:type="spellEnd"/>
      <w:r>
        <w:rPr>
          <w:szCs w:val="24"/>
        </w:rPr>
        <w:t xml:space="preserve"> in the </w:t>
      </w:r>
      <w:r w:rsidRPr="0044544A">
        <w:rPr>
          <w:i/>
          <w:szCs w:val="24"/>
        </w:rPr>
        <w:t>Control file</w:t>
      </w:r>
      <w:r>
        <w:rPr>
          <w:szCs w:val="24"/>
        </w:rPr>
        <w:t xml:space="preserve">, which may be greater than the number of habitats in any particular </w:t>
      </w:r>
      <w:proofErr w:type="spellStart"/>
      <w:r w:rsidRPr="0044544A">
        <w:rPr>
          <w:i/>
          <w:szCs w:val="24"/>
        </w:rPr>
        <w:t>LandscapeFile</w:t>
      </w:r>
      <w:proofErr w:type="spellEnd"/>
      <w:r>
        <w:rPr>
          <w:szCs w:val="24"/>
        </w:rPr>
        <w:t>. This is to allow a batch to be run against multiple landscapes which do not all have the same number of habitat categories defined.</w:t>
      </w:r>
    </w:p>
    <w:p w14:paraId="4BED59B4" w14:textId="77777777" w:rsidR="0067520E" w:rsidRDefault="0067520E">
      <w:pPr>
        <w:rPr>
          <w:szCs w:val="24"/>
        </w:rPr>
      </w:pPr>
      <w:r>
        <w:rPr>
          <w:szCs w:val="24"/>
        </w:rPr>
        <w:t xml:space="preserve">Finally, take a look at the </w:t>
      </w:r>
      <w:r w:rsidRPr="0044544A">
        <w:rPr>
          <w:i/>
          <w:szCs w:val="24"/>
        </w:rPr>
        <w:t>InitialisationFile_ex4.txt</w:t>
      </w:r>
      <w:r>
        <w:rPr>
          <w:szCs w:val="24"/>
        </w:rPr>
        <w:t xml:space="preserve"> file. This is relatively straightforward to understand, but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t>Close any input files before moving on to the next step.</w:t>
      </w:r>
    </w:p>
    <w:p w14:paraId="237A43C7" w14:textId="77777777" w:rsidR="0067520E" w:rsidRDefault="0067520E">
      <w:pPr>
        <w:pStyle w:val="Heading4"/>
      </w:pPr>
      <w:r>
        <w:t>Running Experiment (a)</w:t>
      </w:r>
    </w:p>
    <w:p w14:paraId="225736EE" w14:textId="77777777" w:rsidR="002B6FD4" w:rsidRDefault="0067520E">
      <w:pPr>
        <w:rPr>
          <w:ins w:id="621" w:author="Pannetier, Theo" w:date="2024-06-08T21:15:00Z"/>
          <w:szCs w:val="24"/>
        </w:rPr>
      </w:pPr>
      <w:del w:id="622" w:author="Pannetier, Theo" w:date="2024-06-08T21:09:00Z">
        <w:r w:rsidRPr="00D123FB" w:rsidDel="002B6FD4">
          <w:rPr>
            <w:szCs w:val="24"/>
          </w:rPr>
          <w:delText xml:space="preserve">Double-click on the RangeShifter executable file to start the program. Click on </w:delText>
        </w:r>
        <w:r w:rsidRPr="00D123FB" w:rsidDel="002B6FD4">
          <w:rPr>
            <w:i/>
            <w:szCs w:val="24"/>
          </w:rPr>
          <w:delText>File </w:delText>
        </w:r>
        <w:r w:rsidRPr="00D123FB" w:rsidDel="002B6FD4">
          <w:rPr>
            <w:i/>
            <w:szCs w:val="24"/>
          </w:rPr>
          <w:sym w:font="Wingdings" w:char="F0E0"/>
        </w:r>
        <w:r w:rsidRPr="00D123FB" w:rsidDel="002B6FD4">
          <w:rPr>
            <w:i/>
            <w:szCs w:val="24"/>
          </w:rPr>
          <w:delText> Set Directory</w:delText>
        </w:r>
        <w:r w:rsidRPr="00D123FB" w:rsidDel="002B6FD4">
          <w:rPr>
            <w:szCs w:val="24"/>
          </w:rPr>
          <w:delText xml:space="preserve"> and select the working directory, </w:delText>
        </w:r>
        <w:r w:rsidRPr="00D123FB" w:rsidDel="002B6FD4">
          <w:rPr>
            <w:b/>
            <w:szCs w:val="24"/>
          </w:rPr>
          <w:delText>RS_Example</w:delText>
        </w:r>
        <w:r w:rsidDel="002B6FD4">
          <w:rPr>
            <w:b/>
            <w:szCs w:val="24"/>
          </w:rPr>
          <w:delText>4</w:delText>
        </w:r>
        <w:r w:rsidDel="002B6FD4">
          <w:rPr>
            <w:szCs w:val="24"/>
          </w:rPr>
          <w:delText>, in the same way as for the previous exercises</w:delText>
        </w:r>
        <w:r w:rsidRPr="00D123FB" w:rsidDel="002B6FD4">
          <w:rPr>
            <w:szCs w:val="24"/>
          </w:rPr>
          <w:delText>.</w:delText>
        </w:r>
        <w:r w:rsidDel="002B6FD4">
          <w:rPr>
            <w:szCs w:val="24"/>
          </w:rPr>
          <w:delText xml:space="preserve"> Click on </w:delText>
        </w:r>
        <w:r w:rsidRPr="0044544A" w:rsidDel="002B6FD4">
          <w:rPr>
            <w:i/>
            <w:szCs w:val="24"/>
          </w:rPr>
          <w:delText>File</w:delText>
        </w:r>
        <w:r w:rsidDel="002B6FD4">
          <w:rPr>
            <w:szCs w:val="24"/>
          </w:rPr>
          <w:delText xml:space="preserve"> a second time, and then on </w:delText>
        </w:r>
        <w:r w:rsidRPr="0044544A" w:rsidDel="002B6FD4">
          <w:rPr>
            <w:i/>
            <w:szCs w:val="24"/>
          </w:rPr>
          <w:delText>Batch Mode</w:delText>
        </w:r>
        <w:r w:rsidDel="002B6FD4">
          <w:rPr>
            <w:szCs w:val="24"/>
          </w:rPr>
          <w:delText xml:space="preserve">. Select the file </w:delText>
        </w:r>
        <w:r w:rsidRPr="0044544A" w:rsidDel="002B6FD4">
          <w:rPr>
            <w:i/>
            <w:szCs w:val="24"/>
          </w:rPr>
          <w:delText>Control_exercise4.txt</w:delText>
        </w:r>
        <w:r w:rsidDel="002B6FD4">
          <w:rPr>
            <w:szCs w:val="24"/>
          </w:rPr>
          <w:delText xml:space="preserve"> and then click on </w:delText>
        </w:r>
        <w:r w:rsidRPr="0044544A" w:rsidDel="002B6FD4">
          <w:rPr>
            <w:i/>
            <w:szCs w:val="24"/>
          </w:rPr>
          <w:delText>Open</w:delText>
        </w:r>
        <w:r w:rsidDel="002B6FD4">
          <w:rPr>
            <w:szCs w:val="24"/>
          </w:rPr>
          <w:delText xml:space="preserve">. </w:delText>
        </w:r>
      </w:del>
    </w:p>
    <w:p w14:paraId="0AEAA7C4" w14:textId="7C2D1735" w:rsidR="002B6FD4" w:rsidRDefault="002B6FD4">
      <w:pPr>
        <w:rPr>
          <w:ins w:id="623" w:author="Pannetier, Theo" w:date="2024-06-08T21:13:00Z"/>
          <w:szCs w:val="24"/>
        </w:rPr>
      </w:pPr>
      <w:ins w:id="624" w:author="Pannetier, Theo" w:date="2024-06-08T21:16:00Z">
        <w:r>
          <w:rPr>
            <w:szCs w:val="24"/>
          </w:rPr>
          <w:t xml:space="preserve">Move the </w:t>
        </w:r>
        <w:proofErr w:type="spellStart"/>
        <w:r>
          <w:rPr>
            <w:szCs w:val="24"/>
          </w:rPr>
          <w:t>RangeShifter</w:t>
        </w:r>
        <w:proofErr w:type="spellEnd"/>
        <w:r>
          <w:rPr>
            <w:szCs w:val="24"/>
          </w:rPr>
          <w:t xml:space="preserve"> batch executable into the project directory (i.e., in the same folder containing the Inputs, </w:t>
        </w:r>
        <w:proofErr w:type="spellStart"/>
        <w:r>
          <w:rPr>
            <w:szCs w:val="24"/>
          </w:rPr>
          <w:t>Output_Maps</w:t>
        </w:r>
        <w:proofErr w:type="spellEnd"/>
        <w:r>
          <w:rPr>
            <w:szCs w:val="24"/>
          </w:rPr>
          <w:t xml:space="preserve"> </w:t>
        </w:r>
      </w:ins>
      <w:ins w:id="625" w:author="Pannetier, Theo" w:date="2024-06-08T21:17:00Z">
        <w:r>
          <w:rPr>
            <w:szCs w:val="24"/>
          </w:rPr>
          <w:t>and Outputs folder for this exercise</w:t>
        </w:r>
      </w:ins>
      <w:ins w:id="626" w:author="Pannetier, Theo" w:date="2024-06-08T21:16:00Z">
        <w:r>
          <w:rPr>
            <w:szCs w:val="24"/>
          </w:rPr>
          <w:t>)</w:t>
        </w:r>
      </w:ins>
      <w:ins w:id="627" w:author="Pannetier, Theo" w:date="2024-06-08T21:17:00Z">
        <w:r>
          <w:rPr>
            <w:szCs w:val="24"/>
          </w:rPr>
          <w:t xml:space="preserve"> and open it to run the batch mode fr</w:t>
        </w:r>
      </w:ins>
      <w:ins w:id="628" w:author="Pannetier, Theo" w:date="2024-06-08T21:18:00Z">
        <w:r>
          <w:rPr>
            <w:szCs w:val="24"/>
          </w:rPr>
          <w:t xml:space="preserve">om the </w:t>
        </w:r>
        <w:r w:rsidRPr="002B6FD4">
          <w:rPr>
            <w:i/>
            <w:iCs/>
            <w:szCs w:val="24"/>
            <w:rPrChange w:id="629" w:author="Pannetier, Theo" w:date="2024-06-08T21:18:00Z">
              <w:rPr>
                <w:szCs w:val="24"/>
              </w:rPr>
            </w:rPrChange>
          </w:rPr>
          <w:t>Control file</w:t>
        </w:r>
        <w:r>
          <w:rPr>
            <w:szCs w:val="24"/>
          </w:rPr>
          <w:t>.</w:t>
        </w:r>
      </w:ins>
    </w:p>
    <w:p w14:paraId="2486F2A6" w14:textId="12069A39" w:rsidR="0067520E" w:rsidRDefault="0067520E">
      <w:pPr>
        <w:rPr>
          <w:szCs w:val="24"/>
        </w:rPr>
      </w:pPr>
      <w:r>
        <w:rPr>
          <w:szCs w:val="24"/>
        </w:rPr>
        <w:t xml:space="preserve">You should immediately see an error message box appear. This is because mistakes have deliberately been included in the template input files in order to demonstrate how to deal with input errors. Note the details of the error message, and then </w:t>
      </w:r>
      <w:del w:id="630" w:author="Pannetier, Theo" w:date="2024-06-08T21:09:00Z">
        <w:r w:rsidDel="002B6FD4">
          <w:rPr>
            <w:szCs w:val="24"/>
          </w:rPr>
          <w:delText xml:space="preserve">click on </w:delText>
        </w:r>
        <w:r w:rsidRPr="0044544A" w:rsidDel="002B6FD4">
          <w:rPr>
            <w:i/>
            <w:szCs w:val="24"/>
          </w:rPr>
          <w:delText>OK</w:delText>
        </w:r>
        <w:r w:rsidDel="002B6FD4">
          <w:rPr>
            <w:szCs w:val="24"/>
          </w:rPr>
          <w:delText xml:space="preserve"> to cancel the message. It is </w:delText>
        </w:r>
        <w:r w:rsidRPr="0044544A" w:rsidDel="002B6FD4">
          <w:rPr>
            <w:szCs w:val="24"/>
            <w:u w:val="single"/>
          </w:rPr>
          <w:delText>not</w:delText>
        </w:r>
        <w:r w:rsidDel="002B6FD4">
          <w:rPr>
            <w:szCs w:val="24"/>
          </w:rPr>
          <w:delText xml:space="preserve"> necessary to close RangeShifter at this point</w:delText>
        </w:r>
      </w:del>
      <w:ins w:id="631" w:author="Pannetier, Theo" w:date="2024-06-08T21:09:00Z">
        <w:r w:rsidR="002B6FD4">
          <w:rPr>
            <w:szCs w:val="24"/>
          </w:rPr>
          <w:t>close the program</w:t>
        </w:r>
      </w:ins>
      <w:r>
        <w:rPr>
          <w:szCs w:val="24"/>
        </w:rPr>
        <w:t xml:space="preserve">. </w:t>
      </w:r>
      <w:ins w:id="632" w:author="Pannetier, Theo" w:date="2024-06-08T21:09:00Z">
        <w:r w:rsidR="002B6FD4">
          <w:rPr>
            <w:szCs w:val="24"/>
          </w:rPr>
          <w:t>T</w:t>
        </w:r>
      </w:ins>
      <w:del w:id="633" w:author="Pannetier, Theo" w:date="2024-06-08T21:09:00Z">
        <w:r w:rsidDel="002B6FD4">
          <w:rPr>
            <w:szCs w:val="24"/>
          </w:rPr>
          <w:delText xml:space="preserve">Instead, </w:delText>
        </w:r>
        <w:r w:rsidDel="002B6FD4">
          <w:rPr>
            <w:szCs w:val="24"/>
          </w:rPr>
          <w:lastRenderedPageBreak/>
          <w:delText>t</w:delText>
        </w:r>
      </w:del>
      <w:r>
        <w:rPr>
          <w:szCs w:val="24"/>
        </w:rPr>
        <w:t xml:space="preserve">ake a look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proofErr w:type="spellStart"/>
      <w:r w:rsidRPr="0044544A">
        <w:rPr>
          <w:i/>
          <w:szCs w:val="24"/>
        </w:rPr>
        <w:t>PropMales</w:t>
      </w:r>
      <w:proofErr w:type="spellEnd"/>
      <w:r>
        <w:rPr>
          <w:szCs w:val="24"/>
        </w:rPr>
        <w:t xml:space="preserve"> column of line 1 of the </w:t>
      </w:r>
      <w:proofErr w:type="spellStart"/>
      <w:r w:rsidRPr="0044544A">
        <w:rPr>
          <w:i/>
          <w:szCs w:val="24"/>
        </w:rPr>
        <w:t>ParameterFile</w:t>
      </w:r>
      <w:proofErr w:type="spellEnd"/>
      <w:r>
        <w:rPr>
          <w:szCs w:val="24"/>
        </w:rPr>
        <w:t xml:space="preserve">. Open the file </w:t>
      </w:r>
      <w:r w:rsidRPr="0044544A">
        <w:rPr>
          <w:i/>
          <w:szCs w:val="24"/>
        </w:rPr>
        <w:t>ParameterFile_ex4.txt</w:t>
      </w:r>
      <w:r>
        <w:rPr>
          <w:szCs w:val="24"/>
        </w:rPr>
        <w:t xml:space="preserve">, change the value of 0 for </w:t>
      </w:r>
      <w:proofErr w:type="spellStart"/>
      <w:r w:rsidRPr="00F12B80">
        <w:rPr>
          <w:i/>
          <w:szCs w:val="24"/>
        </w:rPr>
        <w:t>PropMales</w:t>
      </w:r>
      <w:proofErr w:type="spellEnd"/>
      <w:r>
        <w:rPr>
          <w:szCs w:val="24"/>
        </w:rPr>
        <w:t xml:space="preserve"> to the correct value of 0.5 for the balanced sex-ratio population being simulated in this exercise, and save the file. Note that any errors in the </w:t>
      </w:r>
      <w:proofErr w:type="spellStart"/>
      <w:r w:rsidRPr="00F12B80">
        <w:rPr>
          <w:i/>
          <w:szCs w:val="24"/>
        </w:rPr>
        <w:t>ParameterFile</w:t>
      </w:r>
      <w:proofErr w:type="spellEnd"/>
      <w:r>
        <w:rPr>
          <w:szCs w:val="24"/>
        </w:rPr>
        <w:t xml:space="preserve"> must be corrected before other files are checked (as the number and identity of simulations is taken from the </w:t>
      </w:r>
      <w:proofErr w:type="spellStart"/>
      <w:r w:rsidRPr="00F12B80">
        <w:rPr>
          <w:i/>
          <w:szCs w:val="24"/>
        </w:rPr>
        <w:t>ParameterFile</w:t>
      </w:r>
      <w:proofErr w:type="spellEnd"/>
      <w:r>
        <w:rPr>
          <w:szCs w:val="24"/>
        </w:rPr>
        <w:t>).</w:t>
      </w:r>
    </w:p>
    <w:p w14:paraId="68179D79" w14:textId="3F98638A" w:rsidR="0067520E" w:rsidRDefault="0067520E">
      <w:pPr>
        <w:rPr>
          <w:szCs w:val="24"/>
        </w:rPr>
      </w:pPr>
      <w:del w:id="634" w:author="Pannetier, Theo" w:date="2024-06-08T21:10:00Z">
        <w:r w:rsidDel="002B6FD4">
          <w:rPr>
            <w:szCs w:val="24"/>
          </w:rPr>
          <w:delText xml:space="preserve">Return to RangeShifter, click on </w:delText>
        </w:r>
        <w:r w:rsidRPr="00D123FB" w:rsidDel="002B6FD4">
          <w:rPr>
            <w:i/>
            <w:szCs w:val="24"/>
          </w:rPr>
          <w:delText>File </w:delText>
        </w:r>
        <w:r w:rsidRPr="00D123FB" w:rsidDel="002B6FD4">
          <w:rPr>
            <w:i/>
            <w:szCs w:val="24"/>
          </w:rPr>
          <w:sym w:font="Wingdings" w:char="F0E0"/>
        </w:r>
        <w:r w:rsidRPr="00D123FB" w:rsidDel="002B6FD4">
          <w:rPr>
            <w:i/>
            <w:szCs w:val="24"/>
          </w:rPr>
          <w:delText> </w:delText>
        </w:r>
        <w:r w:rsidRPr="00A22AB6" w:rsidDel="002B6FD4">
          <w:rPr>
            <w:i/>
            <w:szCs w:val="24"/>
          </w:rPr>
          <w:delText>Batch Mode</w:delText>
        </w:r>
        <w:r w:rsidRPr="00D123FB" w:rsidDel="002B6FD4">
          <w:rPr>
            <w:szCs w:val="24"/>
          </w:rPr>
          <w:delText xml:space="preserve"> </w:delText>
        </w:r>
        <w:r w:rsidDel="002B6FD4">
          <w:rPr>
            <w:szCs w:val="24"/>
          </w:rPr>
          <w:delText xml:space="preserve">again, and as previously select and run the </w:delText>
        </w:r>
        <w:r w:rsidRPr="00A22AB6" w:rsidDel="002B6FD4">
          <w:rPr>
            <w:i/>
            <w:szCs w:val="24"/>
          </w:rPr>
          <w:delText>Control_exercise4.txt</w:delText>
        </w:r>
        <w:r w:rsidDel="002B6FD4">
          <w:rPr>
            <w:szCs w:val="24"/>
          </w:rPr>
          <w:delText xml:space="preserve"> file. </w:delText>
        </w:r>
      </w:del>
      <w:r>
        <w:rPr>
          <w:szCs w:val="24"/>
        </w:rPr>
        <w:t xml:space="preserve">The same error message should appear, despite having corrected the </w:t>
      </w:r>
      <w:proofErr w:type="spellStart"/>
      <w:r w:rsidRPr="00F12B80">
        <w:rPr>
          <w:i/>
          <w:szCs w:val="24"/>
        </w:rPr>
        <w:t>ParameterFile</w:t>
      </w:r>
      <w:proofErr w:type="spellEnd"/>
      <w:r>
        <w:rPr>
          <w:szCs w:val="24"/>
        </w:rPr>
        <w:t xml:space="preserve">. Take another look at the </w:t>
      </w:r>
      <w:r w:rsidRPr="00F230D7">
        <w:rPr>
          <w:i/>
          <w:szCs w:val="24"/>
        </w:rPr>
        <w:t>BatchLog.txt</w:t>
      </w:r>
      <w:r>
        <w:rPr>
          <w:szCs w:val="24"/>
        </w:rPr>
        <w:t xml:space="preserve"> file. This time, the </w:t>
      </w:r>
      <w:proofErr w:type="spellStart"/>
      <w:r w:rsidRPr="00F12B80">
        <w:rPr>
          <w:i/>
          <w:szCs w:val="24"/>
        </w:rPr>
        <w:t>ParameterFile</w:t>
      </w:r>
      <w:proofErr w:type="spellEnd"/>
      <w:r>
        <w:rPr>
          <w:szCs w:val="24"/>
        </w:rPr>
        <w:t xml:space="preserve"> should be reported as OK, but there are error messages relating (1) to the resolution of the </w:t>
      </w:r>
      <w:proofErr w:type="spellStart"/>
      <w:r w:rsidRPr="0044544A">
        <w:rPr>
          <w:i/>
          <w:szCs w:val="24"/>
        </w:rPr>
        <w:t>SpDistFile</w:t>
      </w:r>
      <w:proofErr w:type="spellEnd"/>
      <w:r>
        <w:rPr>
          <w:szCs w:val="24"/>
        </w:rPr>
        <w:t xml:space="preserve"> and (2) to the </w:t>
      </w:r>
      <w:proofErr w:type="spellStart"/>
      <w:r w:rsidRPr="0044544A">
        <w:rPr>
          <w:i/>
          <w:szCs w:val="24"/>
        </w:rPr>
        <w:t>TransferFile</w:t>
      </w:r>
      <w:proofErr w:type="spellEnd"/>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proofErr w:type="spellStart"/>
      <w:r w:rsidRPr="0044544A">
        <w:rPr>
          <w:i/>
          <w:szCs w:val="24"/>
        </w:rPr>
        <w:t>cellsize</w:t>
      </w:r>
      <w:proofErr w:type="spellEnd"/>
      <w:r>
        <w:rPr>
          <w:szCs w:val="24"/>
        </w:rPr>
        <w:t xml:space="preserve"> of 10 (metres), the same as the other two landscape files. In fact, the error lies in the </w:t>
      </w:r>
      <w:r w:rsidRPr="00A22AB6">
        <w:rPr>
          <w:i/>
          <w:szCs w:val="24"/>
        </w:rPr>
        <w:t>Control_exercise4.txt</w:t>
      </w:r>
      <w:r>
        <w:rPr>
          <w:szCs w:val="24"/>
        </w:rPr>
        <w:t xml:space="preserve"> file, where </w:t>
      </w:r>
      <w:proofErr w:type="spellStart"/>
      <w:r w:rsidRPr="0044544A">
        <w:rPr>
          <w:i/>
          <w:szCs w:val="24"/>
        </w:rPr>
        <w:t>DistResolution</w:t>
      </w:r>
      <w:proofErr w:type="spellEnd"/>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proofErr w:type="spellStart"/>
      <w:r w:rsidRPr="0044544A">
        <w:rPr>
          <w:i/>
          <w:szCs w:val="24"/>
        </w:rPr>
        <w:t>PRmethod</w:t>
      </w:r>
      <w:proofErr w:type="spellEnd"/>
      <w:r>
        <w:rPr>
          <w:szCs w:val="24"/>
        </w:rPr>
        <w:t xml:space="preserve"> should be 1 rather than 0. Edit and save the file accordingly.</w:t>
      </w:r>
    </w:p>
    <w:p w14:paraId="37D77647" w14:textId="5E24321A" w:rsidR="0067520E" w:rsidRDefault="0067520E">
      <w:pPr>
        <w:rPr>
          <w:szCs w:val="24"/>
        </w:rPr>
      </w:pPr>
      <w:r>
        <w:rPr>
          <w:szCs w:val="24"/>
        </w:rPr>
        <w:t xml:space="preserve">Now repeat the procedure to </w:t>
      </w:r>
      <w:del w:id="635" w:author="Pannetier, Theo" w:date="2024-06-08T21:10:00Z">
        <w:r w:rsidDel="002B6FD4">
          <w:rPr>
            <w:szCs w:val="24"/>
          </w:rPr>
          <w:delText xml:space="preserve">select and </w:delText>
        </w:r>
      </w:del>
      <w:r>
        <w:rPr>
          <w:szCs w:val="24"/>
        </w:rPr>
        <w:t xml:space="preserve">run the </w:t>
      </w:r>
      <w:r w:rsidRPr="0044544A">
        <w:rPr>
          <w:i/>
          <w:szCs w:val="24"/>
        </w:rPr>
        <w:t>Control file</w:t>
      </w:r>
      <w:r>
        <w:rPr>
          <w:szCs w:val="24"/>
        </w:rPr>
        <w:t xml:space="preserve"> for this exercise. This time, if you have corrected the mistakes as described, there should be no error </w:t>
      </w:r>
      <w:del w:id="636" w:author="Pannetier, Theo" w:date="2024-06-08T21:10:00Z">
        <w:r w:rsidDel="002B6FD4">
          <w:rPr>
            <w:szCs w:val="24"/>
          </w:rPr>
          <w:delText xml:space="preserve">box, and the message “Control file valid” should appear in the information panel in the RangeShifter main window. If that is the case, </w:delText>
        </w:r>
        <w:r w:rsidRPr="0044544A" w:rsidDel="002B6FD4">
          <w:rPr>
            <w:i/>
            <w:szCs w:val="24"/>
          </w:rPr>
          <w:delText>Run</w:delText>
        </w:r>
        <w:r w:rsidDel="002B6FD4">
          <w:rPr>
            <w:szCs w:val="24"/>
          </w:rPr>
          <w:delText xml:space="preserve"> the model</w:delText>
        </w:r>
      </w:del>
      <w:ins w:id="637" w:author="Pannetier, Theo" w:date="2024-06-08T21:10:00Z">
        <w:r w:rsidR="002B6FD4">
          <w:rPr>
            <w:szCs w:val="24"/>
          </w:rPr>
          <w:t>message</w:t>
        </w:r>
      </w:ins>
      <w:r>
        <w:rPr>
          <w:szCs w:val="24"/>
        </w:rPr>
        <w:t xml:space="preserve">; </w:t>
      </w:r>
      <w:del w:id="638" w:author="Pannetier, Theo" w:date="2024-06-08T21:11:00Z">
        <w:r w:rsidDel="002B6FD4">
          <w:rPr>
            <w:szCs w:val="24"/>
          </w:rPr>
          <w:delText>if not</w:delText>
        </w:r>
      </w:del>
      <w:ins w:id="639" w:author="Pannetier, Theo" w:date="2024-06-08T21:11:00Z">
        <w:r w:rsidR="002B6FD4">
          <w:rPr>
            <w:szCs w:val="24"/>
          </w:rPr>
          <w:t>else</w:t>
        </w:r>
      </w:ins>
      <w:r>
        <w:rPr>
          <w:szCs w:val="24"/>
        </w:rPr>
        <w:t xml:space="preserve">, identify and correct the outstanding error(s) before repeating the batch validation procedure. </w:t>
      </w:r>
      <w:del w:id="640" w:author="Pannetier, Theo" w:date="2024-06-08T21:11:00Z">
        <w:r w:rsidDel="002B6FD4">
          <w:rPr>
            <w:szCs w:val="24"/>
          </w:rPr>
          <w:delText>When the model is running, nothing will appear on the screen except for short messages regarding each replicate in the information panel.</w:delText>
        </w:r>
      </w:del>
    </w:p>
    <w:p w14:paraId="5FE15410" w14:textId="77777777" w:rsidR="0067520E" w:rsidRDefault="0067520E">
      <w:pPr>
        <w:rPr>
          <w:szCs w:val="24"/>
        </w:rPr>
      </w:pPr>
      <w:r>
        <w:rPr>
          <w:szCs w:val="24"/>
        </w:rPr>
        <w:t xml:space="preserve">All being well, the batch will run until completion, when the only option is to close </w:t>
      </w:r>
      <w:proofErr w:type="spellStart"/>
      <w:r>
        <w:rPr>
          <w:szCs w:val="24"/>
        </w:rPr>
        <w:t>RangeShifter</w:t>
      </w:r>
      <w:proofErr w:type="spellEnd"/>
      <w:r>
        <w:rPr>
          <w:szCs w:val="24"/>
        </w:rPr>
        <w:t xml:space="preserve">. Now take a look at the output files in the </w:t>
      </w:r>
      <w:r w:rsidRPr="0044544A">
        <w:rPr>
          <w:i/>
          <w:szCs w:val="24"/>
        </w:rPr>
        <w:t>Outputs</w:t>
      </w:r>
      <w:r>
        <w:rPr>
          <w:szCs w:val="24"/>
        </w:rPr>
        <w:t xml:space="preserve"> folder for this exercise. The files should be similar to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proofErr w:type="spellStart"/>
      <w:r w:rsidRPr="0044544A">
        <w:rPr>
          <w:i/>
          <w:szCs w:val="24"/>
        </w:rPr>
        <w:t>LandFile</w:t>
      </w:r>
      <w:proofErr w:type="spellEnd"/>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namely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w:t>
      </w:r>
      <w:r>
        <w:rPr>
          <w:szCs w:val="24"/>
        </w:rPr>
        <w:lastRenderedPageBreak/>
        <w:t xml:space="preserve">population, whereas the other </w:t>
      </w:r>
      <w:r w:rsidRPr="0044544A">
        <w:rPr>
          <w:szCs w:val="24"/>
        </w:rPr>
        <w:t>experiments</w:t>
      </w:r>
      <w:r>
        <w:rPr>
          <w:szCs w:val="24"/>
        </w:rPr>
        <w:t xml:space="preserve"> require sexual populations. It will therefore need to be run as a separate batch.</w:t>
      </w:r>
    </w:p>
    <w:p w14:paraId="6AF953AF" w14:textId="77777777"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file. Repeat this procedure for the </w:t>
      </w:r>
      <w:proofErr w:type="spellStart"/>
      <w:r>
        <w:rPr>
          <w:i/>
        </w:rPr>
        <w:t>StageStructFile</w:t>
      </w:r>
      <w:proofErr w:type="spellEnd"/>
      <w:r>
        <w:t xml:space="preserve">, </w:t>
      </w:r>
      <w:proofErr w:type="spellStart"/>
      <w:r w:rsidRPr="0044544A">
        <w:rPr>
          <w:i/>
        </w:rPr>
        <w:t>T</w:t>
      </w:r>
      <w:r>
        <w:rPr>
          <w:i/>
        </w:rPr>
        <w:t>ransf</w:t>
      </w:r>
      <w:r w:rsidRPr="00BB07FF">
        <w:rPr>
          <w:i/>
        </w:rPr>
        <w:t>erFile</w:t>
      </w:r>
      <w:proofErr w:type="spellEnd"/>
      <w:r>
        <w:t xml:space="preserve"> and </w:t>
      </w:r>
      <w:proofErr w:type="spellStart"/>
      <w:r w:rsidRPr="0044544A">
        <w:rPr>
          <w:i/>
        </w:rPr>
        <w:t>I</w:t>
      </w:r>
      <w:r>
        <w:rPr>
          <w:i/>
        </w:rPr>
        <w:t>nitialisation</w:t>
      </w:r>
      <w:r w:rsidRPr="00BB07FF">
        <w:rPr>
          <w:i/>
        </w:rPr>
        <w:t>File</w:t>
      </w:r>
      <w:proofErr w:type="spellEnd"/>
      <w:r>
        <w:t xml:space="preserve">. In the </w:t>
      </w:r>
      <w:proofErr w:type="spellStart"/>
      <w:r w:rsidRPr="0044544A">
        <w:rPr>
          <w:i/>
        </w:rPr>
        <w:t>EmigrationFile</w:t>
      </w:r>
      <w:proofErr w:type="spellEnd"/>
      <w:r>
        <w:t xml:space="preserve">, all three lines must be copied and changed to </w:t>
      </w:r>
      <w:r w:rsidRPr="0044544A">
        <w:rPr>
          <w:i/>
        </w:rPr>
        <w:t>Simulation</w:t>
      </w:r>
      <w:r>
        <w:t xml:space="preserve"> 2. So far, the second simulation is the same as the first; the critical change is in the </w:t>
      </w:r>
      <w:proofErr w:type="spellStart"/>
      <w:r w:rsidRPr="0044544A">
        <w:rPr>
          <w:i/>
        </w:rPr>
        <w:t>SettlementFile</w:t>
      </w:r>
      <w:proofErr w:type="spellEnd"/>
      <w:r>
        <w:t xml:space="preserve">, where we now need to specify different behaviour for the two sexes. Copy the existing single line twice, and change both new lines to </w:t>
      </w:r>
      <w:r w:rsidRPr="000F78E8">
        <w:rPr>
          <w:i/>
        </w:rPr>
        <w:t>Simulation</w:t>
      </w:r>
      <w:r>
        <w:t xml:space="preserve"> 2. Then, on the first of these new lines change </w:t>
      </w:r>
      <w:proofErr w:type="spellStart"/>
      <w:r w:rsidRPr="00D07062">
        <w:rPr>
          <w:i/>
        </w:rPr>
        <w:t>Se</w:t>
      </w:r>
      <w:r>
        <w:rPr>
          <w:i/>
        </w:rPr>
        <w:t>xDep</w:t>
      </w:r>
      <w:proofErr w:type="spellEnd"/>
      <w:r>
        <w:t xml:space="preserve"> to 1</w:t>
      </w:r>
      <w:r w:rsidRPr="00244ADF">
        <w:t xml:space="preserve"> </w:t>
      </w:r>
      <w:r>
        <w:t xml:space="preserve">and </w:t>
      </w:r>
      <w:proofErr w:type="spellStart"/>
      <w:r>
        <w:rPr>
          <w:i/>
        </w:rPr>
        <w:t>FindMate</w:t>
      </w:r>
      <w:proofErr w:type="spellEnd"/>
      <w:r>
        <w:t xml:space="preserve"> to 0, and on the second new line change </w:t>
      </w:r>
      <w:proofErr w:type="spellStart"/>
      <w:r w:rsidRPr="00D07062">
        <w:rPr>
          <w:i/>
        </w:rPr>
        <w:t>Se</w:t>
      </w:r>
      <w:r>
        <w:rPr>
          <w:i/>
        </w:rPr>
        <w:t>xDep</w:t>
      </w:r>
      <w:proofErr w:type="spellEnd"/>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proofErr w:type="spellStart"/>
      <w:r w:rsidRPr="000F78E8">
        <w:rPr>
          <w:i/>
          <w:szCs w:val="24"/>
        </w:rPr>
        <w:t>SettlementFile</w:t>
      </w:r>
      <w:proofErr w:type="spellEnd"/>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proofErr w:type="spellStart"/>
      <w:r w:rsidRPr="002F49B1">
        <w:rPr>
          <w:i/>
          <w:szCs w:val="24"/>
        </w:rPr>
        <w:t>BatchNum</w:t>
      </w:r>
      <w:proofErr w:type="spellEnd"/>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proofErr w:type="spellStart"/>
      <w:r w:rsidRPr="0044544A">
        <w:rPr>
          <w:i/>
          <w:szCs w:val="24"/>
        </w:rPr>
        <w:t>SettlementFile</w:t>
      </w:r>
      <w:proofErr w:type="spellEnd"/>
      <w:r>
        <w:rPr>
          <w:szCs w:val="24"/>
        </w:rPr>
        <w:t xml:space="preserve">). The key change for Experiment (d) is to specify habitat-dependent mortality risk, and so in the </w:t>
      </w:r>
      <w:proofErr w:type="spellStart"/>
      <w:r w:rsidRPr="0044544A">
        <w:rPr>
          <w:i/>
          <w:szCs w:val="24"/>
        </w:rPr>
        <w:t>TransferFile</w:t>
      </w:r>
      <w:proofErr w:type="spellEnd"/>
      <w:r>
        <w:rPr>
          <w:szCs w:val="24"/>
        </w:rPr>
        <w:t xml:space="preserve">, the </w:t>
      </w:r>
      <w:proofErr w:type="spellStart"/>
      <w:r w:rsidRPr="0044544A">
        <w:rPr>
          <w:i/>
          <w:szCs w:val="24"/>
        </w:rPr>
        <w:t>SMtype</w:t>
      </w:r>
      <w:proofErr w:type="spellEnd"/>
      <w:r>
        <w:rPr>
          <w:szCs w:val="24"/>
        </w:rPr>
        <w:t xml:space="preserve"> column must be changed to 1, and the seven </w:t>
      </w:r>
      <w:proofErr w:type="spellStart"/>
      <w:r w:rsidRPr="0044544A">
        <w:rPr>
          <w:i/>
          <w:szCs w:val="24"/>
        </w:rPr>
        <w:t>MortHab</w:t>
      </w:r>
      <w:proofErr w:type="spellEnd"/>
      <w:r>
        <w:rPr>
          <w:szCs w:val="24"/>
        </w:rPr>
        <w:t xml:space="preserve"> columns must be set to 0, 0, 0, 0.01, 0.01, 0.02 and 0.05 in sequence.</w:t>
      </w:r>
    </w:p>
    <w:p w14:paraId="54E150DA" w14:textId="77777777" w:rsidR="0067520E" w:rsidRDefault="0067520E">
      <w:pPr>
        <w:rPr>
          <w:szCs w:val="24"/>
        </w:rPr>
      </w:pPr>
      <w:r>
        <w:rPr>
          <w:szCs w:val="24"/>
        </w:rPr>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proofErr w:type="spellStart"/>
      <w:r w:rsidRPr="0044544A">
        <w:rPr>
          <w:i/>
          <w:szCs w:val="24"/>
        </w:rPr>
        <w:t>Output_</w:t>
      </w:r>
      <w:r>
        <w:rPr>
          <w:i/>
          <w:szCs w:val="24"/>
        </w:rPr>
        <w:t>M</w:t>
      </w:r>
      <w:r w:rsidRPr="0044544A">
        <w:rPr>
          <w:i/>
          <w:szCs w:val="24"/>
        </w:rPr>
        <w:t>aps</w:t>
      </w:r>
      <w:proofErr w:type="spellEnd"/>
      <w:r>
        <w:rPr>
          <w:szCs w:val="24"/>
        </w:rPr>
        <w:t xml:space="preserve"> folders), or, in the same working directory, by allocating a different </w:t>
      </w:r>
      <w:proofErr w:type="spellStart"/>
      <w:r w:rsidRPr="005E5333">
        <w:rPr>
          <w:i/>
          <w:szCs w:val="24"/>
        </w:rPr>
        <w:t>BatchNum</w:t>
      </w:r>
      <w:proofErr w:type="spellEnd"/>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proofErr w:type="spellStart"/>
      <w:r w:rsidRPr="0044544A">
        <w:rPr>
          <w:i/>
          <w:szCs w:val="24"/>
        </w:rPr>
        <w:t>LandFile</w:t>
      </w:r>
      <w:proofErr w:type="spellEnd"/>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proofErr w:type="spellStart"/>
      <w:r w:rsidRPr="002F49B1">
        <w:rPr>
          <w:i/>
          <w:szCs w:val="24"/>
        </w:rPr>
        <w:t>BatchNum</w:t>
      </w:r>
      <w:proofErr w:type="spellEnd"/>
      <w:r>
        <w:rPr>
          <w:szCs w:val="24"/>
        </w:rPr>
        <w:t xml:space="preserve"> to some previously unused number, e.g. 99, set </w:t>
      </w:r>
      <w:r w:rsidRPr="0044544A">
        <w:rPr>
          <w:i/>
          <w:szCs w:val="24"/>
        </w:rPr>
        <w:t>Reproduction</w:t>
      </w:r>
      <w:r>
        <w:rPr>
          <w:szCs w:val="24"/>
        </w:rPr>
        <w:t xml:space="preserve"> to 0, and add ‘C’ to all the file names (except the </w:t>
      </w:r>
      <w:proofErr w:type="spellStart"/>
      <w:r w:rsidRPr="005522A6">
        <w:rPr>
          <w:i/>
          <w:szCs w:val="24"/>
        </w:rPr>
        <w:t>LandFile</w:t>
      </w:r>
      <w:proofErr w:type="spellEnd"/>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proofErr w:type="spellStart"/>
      <w:r w:rsidRPr="0044544A">
        <w:rPr>
          <w:i/>
          <w:szCs w:val="24"/>
        </w:rPr>
        <w:t>ParameterFile</w:t>
      </w:r>
      <w:proofErr w:type="spellEnd"/>
      <w:r>
        <w:rPr>
          <w:szCs w:val="24"/>
        </w:rPr>
        <w:t xml:space="preserve">; change the name of the </w:t>
      </w:r>
      <w:proofErr w:type="spellStart"/>
      <w:r w:rsidRPr="0044544A">
        <w:rPr>
          <w:i/>
          <w:szCs w:val="24"/>
        </w:rPr>
        <w:t>TransMatrixFile</w:t>
      </w:r>
      <w:proofErr w:type="spellEnd"/>
      <w:r>
        <w:rPr>
          <w:szCs w:val="24"/>
        </w:rPr>
        <w:t xml:space="preserve"> in the </w:t>
      </w:r>
      <w:proofErr w:type="spellStart"/>
      <w:r w:rsidRPr="0044544A">
        <w:rPr>
          <w:i/>
          <w:szCs w:val="24"/>
        </w:rPr>
        <w:t>StageStructFile</w:t>
      </w:r>
      <w:proofErr w:type="spellEnd"/>
      <w:r>
        <w:rPr>
          <w:szCs w:val="24"/>
        </w:rPr>
        <w:t xml:space="preserve">, and in the new </w:t>
      </w:r>
      <w:proofErr w:type="spellStart"/>
      <w:r w:rsidRPr="00984BDA">
        <w:rPr>
          <w:i/>
          <w:szCs w:val="24"/>
        </w:rPr>
        <w:t>TransMatrixFile</w:t>
      </w:r>
      <w:proofErr w:type="spellEnd"/>
      <w:r>
        <w:rPr>
          <w:szCs w:val="24"/>
        </w:rPr>
        <w:t xml:space="preserve"> itself, set the fecundity of stage 2 to 2.5; change </w:t>
      </w:r>
      <w:proofErr w:type="spellStart"/>
      <w:r>
        <w:rPr>
          <w:i/>
          <w:szCs w:val="24"/>
        </w:rPr>
        <w:t>FindMate</w:t>
      </w:r>
      <w:proofErr w:type="spellEnd"/>
      <w:r>
        <w:rPr>
          <w:szCs w:val="24"/>
        </w:rPr>
        <w:t xml:space="preserve"> to 0 in the </w:t>
      </w:r>
      <w:proofErr w:type="spellStart"/>
      <w:r w:rsidRPr="0044544A">
        <w:rPr>
          <w:i/>
          <w:szCs w:val="24"/>
        </w:rPr>
        <w:t>SettlementFile</w:t>
      </w:r>
      <w:proofErr w:type="spellEnd"/>
      <w:r>
        <w:rPr>
          <w:szCs w:val="24"/>
        </w:rPr>
        <w:t xml:space="preserve">; change </w:t>
      </w:r>
      <w:proofErr w:type="spellStart"/>
      <w:r w:rsidRPr="0044544A">
        <w:rPr>
          <w:i/>
          <w:szCs w:val="24"/>
        </w:rPr>
        <w:t>IndsHa</w:t>
      </w:r>
      <w:proofErr w:type="spellEnd"/>
      <w:r>
        <w:rPr>
          <w:szCs w:val="24"/>
        </w:rPr>
        <w:t xml:space="preserve"> to 5</w:t>
      </w:r>
      <w:r w:rsidRPr="00E732A7">
        <w:rPr>
          <w:szCs w:val="24"/>
        </w:rPr>
        <w:t xml:space="preserve"> </w:t>
      </w:r>
      <w:r>
        <w:rPr>
          <w:szCs w:val="24"/>
        </w:rPr>
        <w:t xml:space="preserve">in the </w:t>
      </w:r>
      <w:proofErr w:type="spellStart"/>
      <w:r w:rsidRPr="0044544A">
        <w:rPr>
          <w:i/>
          <w:szCs w:val="24"/>
        </w:rPr>
        <w:t>InitialisationFile</w:t>
      </w:r>
      <w:proofErr w:type="spellEnd"/>
      <w:r>
        <w:rPr>
          <w:szCs w:val="24"/>
        </w:rPr>
        <w:t xml:space="preserve">. Run the batch, taking care to select the new </w:t>
      </w:r>
      <w:r w:rsidRPr="00AF395C">
        <w:rPr>
          <w:i/>
          <w:szCs w:val="24"/>
        </w:rPr>
        <w:t>Control file</w:t>
      </w:r>
      <w:r>
        <w:rPr>
          <w:szCs w:val="24"/>
        </w:rPr>
        <w:t xml:space="preserve">, and, provided that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641" w:name="_Toc457377030"/>
      <w:r>
        <w:lastRenderedPageBreak/>
        <w:br w:type="page"/>
      </w:r>
    </w:p>
    <w:p w14:paraId="661B5CB0" w14:textId="0AB8ED66" w:rsidR="005C0200" w:rsidRPr="00D123FB" w:rsidRDefault="005C0200" w:rsidP="005C0200">
      <w:pPr>
        <w:pStyle w:val="Heading2"/>
        <w:numPr>
          <w:ilvl w:val="1"/>
          <w:numId w:val="14"/>
        </w:numPr>
      </w:pPr>
      <w:bookmarkStart w:id="642" w:name="_Toc54110105"/>
      <w:r w:rsidRPr="00D123FB">
        <w:lastRenderedPageBreak/>
        <w:t xml:space="preserve">Exercise </w:t>
      </w:r>
      <w:bookmarkEnd w:id="641"/>
      <w:r>
        <w:t>5</w:t>
      </w:r>
      <w:bookmarkEnd w:id="642"/>
      <w:r w:rsidRPr="00D123FB">
        <w:t xml:space="preserve"> </w:t>
      </w:r>
    </w:p>
    <w:p w14:paraId="42BFB6B6" w14:textId="77777777" w:rsidR="005C0200" w:rsidRPr="00D123FB" w:rsidRDefault="005C0200" w:rsidP="005C0200">
      <w:pPr>
        <w:pStyle w:val="Heading3"/>
        <w:numPr>
          <w:ilvl w:val="2"/>
          <w:numId w:val="14"/>
        </w:numPr>
      </w:pPr>
      <w:bookmarkStart w:id="643" w:name="_Toc54110106"/>
      <w:r>
        <w:t xml:space="preserve">Introduction to genetics in </w:t>
      </w:r>
      <w:proofErr w:type="spellStart"/>
      <w:r w:rsidRPr="00D123FB">
        <w:t>RangeShifter</w:t>
      </w:r>
      <w:proofErr w:type="spellEnd"/>
      <w:r>
        <w:t xml:space="preserve"> v2</w:t>
      </w:r>
      <w:bookmarkEnd w:id="643"/>
    </w:p>
    <w:p w14:paraId="4FD137BD" w14:textId="72E86046"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proofErr w:type="spellStart"/>
      <w:r w:rsidRPr="00F3526D">
        <w:rPr>
          <w:i/>
        </w:rPr>
        <w:t>Batchmode</w:t>
      </w:r>
      <w:proofErr w:type="spellEnd"/>
      <w:r>
        <w:t xml:space="preserve"> folder, especially with regard to how to set up the </w:t>
      </w:r>
      <w:proofErr w:type="spellStart"/>
      <w:r w:rsidRPr="00F3526D">
        <w:rPr>
          <w:i/>
        </w:rPr>
        <w:t>GeneticsFile</w:t>
      </w:r>
      <w:proofErr w:type="spellEnd"/>
      <w:r>
        <w:t xml:space="preserve"> and the </w:t>
      </w:r>
      <w:del w:id="644" w:author="Pannetier, Theo" w:date="2024-06-08T19:22:00Z">
        <w:r w:rsidRPr="00F3526D" w:rsidDel="00A27D76">
          <w:rPr>
            <w:i/>
          </w:rPr>
          <w:delText>Archfile</w:delText>
        </w:r>
      </w:del>
      <w:ins w:id="645" w:author="Pannetier, Theo" w:date="2024-06-08T19:22:00Z">
        <w:r w:rsidR="00A27D76">
          <w:rPr>
            <w:i/>
          </w:rPr>
          <w:t>TraitsFile</w:t>
        </w:r>
      </w:ins>
      <w:r>
        <w:t xml:space="preserve">. Additionally, you will gain further familiarity with some of the output files which </w:t>
      </w:r>
      <w:proofErr w:type="spellStart"/>
      <w:r w:rsidRPr="00D123FB">
        <w:t>RangeShifter</w:t>
      </w:r>
      <w:proofErr w:type="spellEnd"/>
      <w:r w:rsidRPr="00D123FB">
        <w:t xml:space="preserve"> </w:t>
      </w:r>
      <w:r>
        <w:t>can produce, and develop some techniques for visualising the outpu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77777777" w:rsidR="005C0200" w:rsidRDefault="005C0200" w:rsidP="005C0200">
      <w:pPr>
        <w:pStyle w:val="Normalnumbered"/>
      </w:pPr>
      <w:r>
        <w:t xml:space="preserve">The artificially generated landscape is </w:t>
      </w:r>
      <w:r w:rsidRPr="006A763B">
        <w:t xml:space="preserve">100 rows by 100 columns, and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proofErr w:type="spellStart"/>
      <w:r w:rsidRPr="001D7F06">
        <w:rPr>
          <w:i/>
        </w:rPr>
        <w:t>ParameterFile</w:t>
      </w:r>
      <w:proofErr w:type="spellEnd"/>
      <w:r>
        <w:t>).</w:t>
      </w:r>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proofErr w:type="spellStart"/>
      <w:r w:rsidRPr="009F0226">
        <w:rPr>
          <w:i/>
        </w:rPr>
        <w:t>TransMatrixFile</w:t>
      </w:r>
      <w:proofErr w:type="spellEnd"/>
      <w:r w:rsidRPr="009F0226">
        <w:t xml:space="preserve">) and density-dependent (but not stage-dependent). For the suitable habitat, set the </w:t>
      </w:r>
      <w:r w:rsidRPr="009F0226">
        <w:rPr>
          <w:i/>
        </w:rPr>
        <w:t>1/b</w:t>
      </w:r>
      <w:r w:rsidRPr="009F0226">
        <w:t xml:space="preserve"> parameter to 50 </w:t>
      </w:r>
      <w:proofErr w:type="spellStart"/>
      <w:r w:rsidRPr="009F0226">
        <w:t>inds</w:t>
      </w:r>
      <w:proofErr w:type="spellEnd"/>
      <w:r w:rsidRPr="009F0226">
        <w:t xml:space="preserve">/ha (NB </w:t>
      </w:r>
      <w:r w:rsidRPr="009F0226">
        <w:rPr>
          <w:i/>
        </w:rPr>
        <w:t>1/b</w:t>
      </w:r>
      <w:r w:rsidRPr="009F0226">
        <w:t xml:space="preserve"> is represented by the column </w:t>
      </w:r>
      <w:r w:rsidRPr="009F0226">
        <w:rPr>
          <w:i/>
        </w:rPr>
        <w:t>K1</w:t>
      </w:r>
      <w:r w:rsidRPr="009F0226">
        <w:t xml:space="preserve"> in the </w:t>
      </w:r>
      <w:proofErr w:type="spellStart"/>
      <w:r w:rsidRPr="009F0226">
        <w:rPr>
          <w:i/>
        </w:rPr>
        <w:t>ParameterFile</w:t>
      </w:r>
      <w:proofErr w:type="spellEnd"/>
      <w:r w:rsidRPr="009F0226">
        <w:t>).</w:t>
      </w:r>
    </w:p>
    <w:p w14:paraId="2AB797BE" w14:textId="77777777" w:rsidR="00A27D76" w:rsidRDefault="005C0200" w:rsidP="005C0200">
      <w:pPr>
        <w:pStyle w:val="Normalnumbered"/>
        <w:rPr>
          <w:ins w:id="646" w:author="Pannetier, Theo" w:date="2024-06-08T19:23:00Z"/>
        </w:rPr>
      </w:pPr>
      <w:r w:rsidRPr="009F0226">
        <w:t xml:space="preserve">Emigration is density-dependent, sex-dependent and exhibits individual variability. Only the juvenile stage may emigrate. The initial trait distributions </w:t>
      </w:r>
      <w:del w:id="647" w:author="Pannetier, Theo" w:date="2024-06-08T19:21:00Z">
        <w:r w:rsidRPr="009F0226" w:rsidDel="00A27D76">
          <w:delText xml:space="preserve">are </w:delText>
        </w:r>
      </w:del>
      <w:ins w:id="648" w:author="Pannetier, Theo" w:date="2024-06-08T19:21:00Z">
        <w:r w:rsidR="00A27D76">
          <w:t>(</w:t>
        </w:r>
      </w:ins>
      <w:r w:rsidRPr="009F0226">
        <w:t>the same for both sexes</w:t>
      </w:r>
      <w:ins w:id="649" w:author="Pannetier, Theo" w:date="2024-06-08T19:21:00Z">
        <w:r w:rsidR="00A27D76">
          <w:t>)</w:t>
        </w:r>
      </w:ins>
      <w:del w:id="650" w:author="Pannetier, Theo" w:date="2024-06-08T19:21:00Z">
        <w:r w:rsidRPr="009F0226" w:rsidDel="00A27D76">
          <w:delText xml:space="preserve">, and </w:delText>
        </w:r>
      </w:del>
      <w:r w:rsidRPr="009F0226">
        <w:t xml:space="preserve">should be </w:t>
      </w:r>
      <w:ins w:id="651" w:author="Pannetier, Theo" w:date="2024-06-08T19:21:00Z">
        <w:r w:rsidR="00A27D76">
          <w:t>normal distributions with the following parameters:</w:t>
        </w:r>
      </w:ins>
      <w:del w:id="652" w:author="Pannetier, Theo" w:date="2024-06-08T19:23:00Z">
        <w:r w:rsidRPr="009F0226" w:rsidDel="00A27D76">
          <w:delText xml:space="preserve">set as follows </w:delText>
        </w:r>
      </w:del>
    </w:p>
    <w:p w14:paraId="4022BC0A" w14:textId="63C0D4B3" w:rsidR="00A27D76" w:rsidRPr="00A27D76" w:rsidRDefault="005C0200" w:rsidP="00A27D76">
      <w:pPr>
        <w:pStyle w:val="Normalnumbered"/>
        <w:numPr>
          <w:ilvl w:val="1"/>
          <w:numId w:val="65"/>
        </w:numPr>
        <w:rPr>
          <w:ins w:id="653" w:author="Pannetier, Theo" w:date="2024-06-08T19:23:00Z"/>
          <w:rPrChange w:id="654" w:author="Pannetier, Theo" w:date="2024-06-08T19:23:00Z">
            <w:rPr>
              <w:ins w:id="655" w:author="Pannetier, Theo" w:date="2024-06-08T19:23:00Z"/>
              <w:i/>
            </w:rPr>
          </w:rPrChange>
        </w:rPr>
      </w:pPr>
      <w:r w:rsidRPr="009F0226">
        <w:rPr>
          <w:i/>
        </w:rPr>
        <w:t>D0</w:t>
      </w:r>
      <w:ins w:id="656" w:author="Pannetier, Theo" w:date="2024-06-08T19:23:00Z">
        <w:r w:rsidR="00A27D76">
          <w:rPr>
            <w:i/>
          </w:rPr>
          <w:t xml:space="preserve"> m</w:t>
        </w:r>
      </w:ins>
      <w:del w:id="657" w:author="Pannetier, Theo" w:date="2024-06-08T19:23:00Z">
        <w:r w:rsidRPr="009F0226" w:rsidDel="00A27D76">
          <w:rPr>
            <w:i/>
          </w:rPr>
          <w:delText>M</w:delText>
        </w:r>
      </w:del>
      <w:r w:rsidRPr="009F0226">
        <w:rPr>
          <w:i/>
        </w:rPr>
        <w:t>ean</w:t>
      </w:r>
      <w:r w:rsidRPr="009F0226">
        <w:t> = 0.</w:t>
      </w:r>
      <w:ins w:id="658" w:author="Pannetier, Theo" w:date="2024-06-08T19:24:00Z">
        <w:r w:rsidR="00A27D76">
          <w:t>0</w:t>
        </w:r>
      </w:ins>
      <w:r w:rsidRPr="009F0226">
        <w:t>5</w:t>
      </w:r>
      <w:del w:id="659" w:author="Pannetier, Theo" w:date="2024-06-08T19:23:00Z">
        <w:r w:rsidRPr="009F0226" w:rsidDel="00A27D76">
          <w:delText xml:space="preserve">, </w:delText>
        </w:r>
        <w:r w:rsidRPr="009F0226" w:rsidDel="00A27D76">
          <w:rPr>
            <w:i/>
          </w:rPr>
          <w:delText>D0SD</w:delText>
        </w:r>
      </w:del>
      <w:ins w:id="660" w:author="Pannetier, Theo" w:date="2024-06-08T19:23:00Z">
        <w:r w:rsidR="00A27D76">
          <w:rPr>
            <w:i/>
          </w:rPr>
          <w:t>s.d.</w:t>
        </w:r>
      </w:ins>
      <w:r w:rsidRPr="009F0226">
        <w:t> = 0.</w:t>
      </w:r>
      <w:ins w:id="661" w:author="Pannetier, Theo" w:date="2024-06-08T19:24:00Z">
        <w:r w:rsidR="00A27D76">
          <w:t>0</w:t>
        </w:r>
      </w:ins>
      <w:r w:rsidRPr="009F0226">
        <w:t xml:space="preserve">1, </w:t>
      </w:r>
      <w:del w:id="662" w:author="Pannetier, Theo" w:date="2024-06-08T19:21:00Z">
        <w:r w:rsidRPr="009F0226" w:rsidDel="00A27D76">
          <w:rPr>
            <w:i/>
          </w:rPr>
          <w:delText>D0Scale</w:delText>
        </w:r>
        <w:r w:rsidRPr="009F0226" w:rsidDel="00A27D76">
          <w:delText> = 0.1,</w:delText>
        </w:r>
        <w:r w:rsidRPr="009F0226" w:rsidDel="00A27D76">
          <w:rPr>
            <w:i/>
          </w:rPr>
          <w:delText xml:space="preserve"> </w:delText>
        </w:r>
      </w:del>
    </w:p>
    <w:p w14:paraId="337E66D7" w14:textId="77777777" w:rsidR="00A27D76" w:rsidRPr="00A27D76" w:rsidRDefault="00A27D76" w:rsidP="00A27D76">
      <w:pPr>
        <w:pStyle w:val="Normalnumbered"/>
        <w:numPr>
          <w:ilvl w:val="1"/>
          <w:numId w:val="65"/>
        </w:numPr>
        <w:rPr>
          <w:ins w:id="663" w:author="Pannetier, Theo" w:date="2024-06-08T19:24:00Z"/>
          <w:rPrChange w:id="664" w:author="Pannetier, Theo" w:date="2024-06-08T19:24:00Z">
            <w:rPr>
              <w:ins w:id="665" w:author="Pannetier, Theo" w:date="2024-06-08T19:24:00Z"/>
              <w:i/>
            </w:rPr>
          </w:rPrChange>
        </w:rPr>
      </w:pPr>
      <w:r w:rsidRPr="009F0226">
        <w:rPr>
          <w:i/>
        </w:rPr>
        <w:t>A</w:t>
      </w:r>
      <w:r w:rsidR="005C0200" w:rsidRPr="009F0226">
        <w:rPr>
          <w:i/>
        </w:rPr>
        <w:t>lpha</w:t>
      </w:r>
      <w:ins w:id="666" w:author="Pannetier, Theo" w:date="2024-06-08T19:23:00Z">
        <w:r>
          <w:rPr>
            <w:i/>
          </w:rPr>
          <w:t xml:space="preserve"> m</w:t>
        </w:r>
      </w:ins>
      <w:del w:id="667" w:author="Pannetier, Theo" w:date="2024-06-08T19:23:00Z">
        <w:r w:rsidR="005C0200" w:rsidRPr="009F0226" w:rsidDel="00A27D76">
          <w:rPr>
            <w:i/>
          </w:rPr>
          <w:delText>M</w:delText>
        </w:r>
      </w:del>
      <w:r w:rsidR="005C0200" w:rsidRPr="009F0226">
        <w:rPr>
          <w:i/>
        </w:rPr>
        <w:t>ean</w:t>
      </w:r>
      <w:r w:rsidR="005C0200" w:rsidRPr="009F0226">
        <w:t> = </w:t>
      </w:r>
      <w:ins w:id="668" w:author="Pannetier, Theo" w:date="2024-06-08T19:23:00Z">
        <w:r>
          <w:t>2</w:t>
        </w:r>
      </w:ins>
      <w:del w:id="669" w:author="Pannetier, Theo" w:date="2024-06-08T19:23:00Z">
        <w:r w:rsidR="005C0200" w:rsidRPr="009F0226" w:rsidDel="00A27D76">
          <w:delText>1</w:delText>
        </w:r>
      </w:del>
      <w:r w:rsidR="005C0200" w:rsidRPr="009F0226">
        <w:t xml:space="preserve">0.0, </w:t>
      </w:r>
      <w:del w:id="670" w:author="Pannetier, Theo" w:date="2024-06-08T19:24:00Z">
        <w:r w:rsidR="005C0200" w:rsidRPr="009F0226" w:rsidDel="00A27D76">
          <w:rPr>
            <w:i/>
          </w:rPr>
          <w:delText>alphaSD</w:delText>
        </w:r>
      </w:del>
      <w:proofErr w:type="spellStart"/>
      <w:ins w:id="671" w:author="Pannetier, Theo" w:date="2024-06-08T19:24:00Z">
        <w:r>
          <w:rPr>
            <w:i/>
          </w:rPr>
          <w:t>s.d.</w:t>
        </w:r>
      </w:ins>
      <w:proofErr w:type="spellEnd"/>
      <w:r w:rsidR="005C0200" w:rsidRPr="009F0226">
        <w:t> = </w:t>
      </w:r>
      <w:ins w:id="672" w:author="Pannetier, Theo" w:date="2024-06-08T19:24:00Z">
        <w:r>
          <w:t>4</w:t>
        </w:r>
      </w:ins>
      <w:del w:id="673" w:author="Pannetier, Theo" w:date="2024-06-08T19:24:00Z">
        <w:r w:rsidR="005C0200" w:rsidRPr="009F0226" w:rsidDel="00A27D76">
          <w:delText>2</w:delText>
        </w:r>
      </w:del>
      <w:r w:rsidR="005C0200" w:rsidRPr="009F0226">
        <w:t xml:space="preserve">.0, </w:t>
      </w:r>
      <w:del w:id="674" w:author="Pannetier, Theo" w:date="2024-06-08T19:21:00Z">
        <w:r w:rsidR="005C0200" w:rsidRPr="009F0226" w:rsidDel="00A27D76">
          <w:rPr>
            <w:i/>
          </w:rPr>
          <w:delText>alphaScale</w:delText>
        </w:r>
        <w:r w:rsidR="005C0200" w:rsidRPr="009F0226" w:rsidDel="00A27D76">
          <w:delText> = 2.0,</w:delText>
        </w:r>
        <w:r w:rsidR="005C0200" w:rsidRPr="009F0226" w:rsidDel="00A27D76">
          <w:rPr>
            <w:i/>
          </w:rPr>
          <w:delText xml:space="preserve"> </w:delText>
        </w:r>
      </w:del>
    </w:p>
    <w:p w14:paraId="43F08B96" w14:textId="5F0E325E" w:rsidR="005C0200" w:rsidRPr="009F0226" w:rsidRDefault="00A27D76">
      <w:pPr>
        <w:pStyle w:val="Normalnumbered"/>
        <w:numPr>
          <w:ilvl w:val="1"/>
          <w:numId w:val="65"/>
        </w:numPr>
        <w:pPrChange w:id="675" w:author="Pannetier, Theo" w:date="2024-06-08T19:23:00Z">
          <w:pPr>
            <w:pStyle w:val="Normalnumbered"/>
          </w:pPr>
        </w:pPrChange>
      </w:pPr>
      <w:r w:rsidRPr="009F0226">
        <w:rPr>
          <w:i/>
        </w:rPr>
        <w:t>B</w:t>
      </w:r>
      <w:r w:rsidR="005C0200" w:rsidRPr="009F0226">
        <w:rPr>
          <w:i/>
        </w:rPr>
        <w:t>eta</w:t>
      </w:r>
      <w:ins w:id="676" w:author="Pannetier, Theo" w:date="2024-06-08T19:25:00Z">
        <w:r>
          <w:rPr>
            <w:i/>
          </w:rPr>
          <w:t xml:space="preserve"> m</w:t>
        </w:r>
      </w:ins>
      <w:del w:id="677" w:author="Pannetier, Theo" w:date="2024-06-08T19:25:00Z">
        <w:r w:rsidR="005C0200" w:rsidRPr="009F0226" w:rsidDel="00A27D76">
          <w:rPr>
            <w:i/>
          </w:rPr>
          <w:delText>M</w:delText>
        </w:r>
      </w:del>
      <w:r w:rsidR="005C0200" w:rsidRPr="009F0226">
        <w:rPr>
          <w:i/>
        </w:rPr>
        <w:t>ean</w:t>
      </w:r>
      <w:r w:rsidR="005C0200" w:rsidRPr="009F0226">
        <w:t> = </w:t>
      </w:r>
      <w:ins w:id="678" w:author="Pannetier, Theo" w:date="2024-06-08T19:25:00Z">
        <w:r>
          <w:t>0.2</w:t>
        </w:r>
      </w:ins>
      <w:del w:id="679" w:author="Pannetier, Theo" w:date="2024-06-08T19:25:00Z">
        <w:r w:rsidR="005C0200" w:rsidRPr="009F0226" w:rsidDel="00A27D76">
          <w:delText>1.0</w:delText>
        </w:r>
      </w:del>
      <w:r w:rsidR="005C0200" w:rsidRPr="009F0226">
        <w:t xml:space="preserve">, </w:t>
      </w:r>
      <w:proofErr w:type="spellStart"/>
      <w:ins w:id="680" w:author="Pannetier, Theo" w:date="2024-06-08T19:25:00Z">
        <w:r>
          <w:rPr>
            <w:i/>
          </w:rPr>
          <w:t>s.d.</w:t>
        </w:r>
      </w:ins>
      <w:proofErr w:type="spellEnd"/>
      <w:del w:id="681" w:author="Pannetier, Theo" w:date="2024-06-08T19:25:00Z">
        <w:r w:rsidR="005C0200" w:rsidRPr="009F0226" w:rsidDel="00A27D76">
          <w:rPr>
            <w:i/>
          </w:rPr>
          <w:delText>betaSD</w:delText>
        </w:r>
      </w:del>
      <w:r w:rsidR="005C0200" w:rsidRPr="009F0226">
        <w:t> = 0.</w:t>
      </w:r>
      <w:ins w:id="682" w:author="Pannetier, Theo" w:date="2024-06-08T19:25:00Z">
        <w:r>
          <w:t>04</w:t>
        </w:r>
      </w:ins>
      <w:del w:id="683" w:author="Pannetier, Theo" w:date="2024-06-08T19:25:00Z">
        <w:r w:rsidR="005C0200" w:rsidRPr="009F0226" w:rsidDel="00A27D76">
          <w:delText>2</w:delText>
        </w:r>
      </w:del>
      <w:del w:id="684" w:author="Pannetier, Theo" w:date="2024-06-08T19:22:00Z">
        <w:r w:rsidR="005C0200" w:rsidRPr="009F0226" w:rsidDel="00A27D76">
          <w:delText xml:space="preserve">, </w:delText>
        </w:r>
        <w:r w:rsidR="005C0200" w:rsidRPr="009F0226" w:rsidDel="00A27D76">
          <w:rPr>
            <w:i/>
          </w:rPr>
          <w:delText>betaScale</w:delText>
        </w:r>
        <w:r w:rsidR="005C0200" w:rsidRPr="009F0226" w:rsidDel="00A27D76">
          <w:delText> = 0.2.</w:delText>
        </w:r>
      </w:del>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A32856">
        <w:rPr>
          <w:i/>
        </w:rPr>
        <w:t>GoalType</w:t>
      </w:r>
      <w:proofErr w:type="spellEnd"/>
      <w:r>
        <w:t xml:space="preserve"> = 2, </w:t>
      </w:r>
      <w:r w:rsidRPr="00A32856">
        <w:rPr>
          <w:i/>
        </w:rPr>
        <w:t>G</w:t>
      </w:r>
      <w:r>
        <w:rPr>
          <w:i/>
        </w:rPr>
        <w:t>B</w:t>
      </w:r>
      <w:r>
        <w:t xml:space="preserve"> = 1.2, </w:t>
      </w:r>
      <w:proofErr w:type="spellStart"/>
      <w:r w:rsidRPr="00A32856">
        <w:rPr>
          <w:i/>
        </w:rPr>
        <w:t>AlphaDB</w:t>
      </w:r>
      <w:proofErr w:type="spellEnd"/>
      <w:r>
        <w:t xml:space="preserve"> = 0.0001 and </w:t>
      </w:r>
      <w:proofErr w:type="spellStart"/>
      <w:r w:rsidRPr="00A32856">
        <w:rPr>
          <w:i/>
        </w:rPr>
        <w:t>BetaDB</w:t>
      </w:r>
      <w:proofErr w:type="spellEnd"/>
      <w:r>
        <w:rPr>
          <w:i/>
        </w:rPr>
        <w:t> = </w:t>
      </w:r>
      <w:r>
        <w:t xml:space="preserve">1000. Per-step mortality risk is habitat-dependent, being zero within suitable habitat and 0.02 within the matrix, and </w:t>
      </w:r>
      <w:proofErr w:type="spellStart"/>
      <w:r w:rsidRPr="00450884">
        <w:rPr>
          <w:i/>
        </w:rPr>
        <w:t>StraightenPath</w:t>
      </w:r>
      <w:proofErr w:type="spellEnd"/>
      <w:r>
        <w:t xml:space="preserve"> should be 1.</w:t>
      </w:r>
    </w:p>
    <w:p w14:paraId="610D0308" w14:textId="77777777" w:rsidR="00A27D76" w:rsidDel="00A27D76" w:rsidRDefault="005C0200" w:rsidP="00A27D76">
      <w:pPr>
        <w:pStyle w:val="Normalnumbered"/>
        <w:rPr>
          <w:del w:id="685" w:author="Pannetier, Theo" w:date="2024-06-08T19:26:00Z"/>
          <w:moveTo w:id="686" w:author="Pannetier, Theo" w:date="2024-06-08T19:26:00Z"/>
        </w:rPr>
      </w:pPr>
      <w:r>
        <w:t>Settlement is density-dependent, sex-dependent and exhibits individual variability in density dependence.</w:t>
      </w:r>
      <w:r w:rsidRPr="00A32856">
        <w:t xml:space="preserve"> </w:t>
      </w:r>
      <w:del w:id="687" w:author="Pannetier, Theo" w:date="2024-06-08T19:26:00Z">
        <w:r w:rsidDel="00A27D76">
          <w:delText xml:space="preserve">The initial trait distributions are the same for both sexes, and should be set as follows </w:delText>
        </w:r>
        <w:r w:rsidDel="00A27D76">
          <w:rPr>
            <w:i/>
          </w:rPr>
          <w:delText>S</w:delText>
        </w:r>
        <w:r w:rsidRPr="00A32856" w:rsidDel="00A27D76">
          <w:rPr>
            <w:i/>
          </w:rPr>
          <w:delText>0Mean</w:delText>
        </w:r>
        <w:r w:rsidDel="00A27D76">
          <w:delText xml:space="preserve"> = 0.75, </w:delText>
        </w:r>
        <w:r w:rsidDel="00A27D76">
          <w:rPr>
            <w:i/>
          </w:rPr>
          <w:delText>S</w:delText>
        </w:r>
        <w:r w:rsidRPr="00A32856" w:rsidDel="00A27D76">
          <w:rPr>
            <w:i/>
          </w:rPr>
          <w:delText>0</w:delText>
        </w:r>
        <w:r w:rsidDel="00A27D76">
          <w:rPr>
            <w:i/>
          </w:rPr>
          <w:delText>SD</w:delText>
        </w:r>
        <w:r w:rsidDel="00A27D76">
          <w:delText xml:space="preserve"> = 0.1, </w:delText>
        </w:r>
        <w:r w:rsidDel="00A27D76">
          <w:rPr>
            <w:i/>
          </w:rPr>
          <w:delText>S</w:delText>
        </w:r>
        <w:r w:rsidRPr="00A32856" w:rsidDel="00A27D76">
          <w:rPr>
            <w:i/>
          </w:rPr>
          <w:delText>0</w:delText>
        </w:r>
        <w:r w:rsidDel="00A27D76">
          <w:rPr>
            <w:i/>
          </w:rPr>
          <w:delText>Scale</w:delText>
        </w:r>
        <w:r w:rsidDel="00A27D76">
          <w:delText> = 0.1,</w:delText>
        </w:r>
        <w:r w:rsidRPr="00697F43" w:rsidDel="00A27D76">
          <w:rPr>
            <w:i/>
          </w:rPr>
          <w:delText xml:space="preserve"> </w:delText>
        </w:r>
        <w:r w:rsidDel="00A27D76">
          <w:rPr>
            <w:i/>
          </w:rPr>
          <w:delText>A</w:delText>
        </w:r>
        <w:r w:rsidRPr="00A32856" w:rsidDel="00A27D76">
          <w:rPr>
            <w:i/>
          </w:rPr>
          <w:delText>lpha</w:delText>
        </w:r>
        <w:r w:rsidDel="00A27D76">
          <w:rPr>
            <w:i/>
          </w:rPr>
          <w:delText>S</w:delText>
        </w:r>
        <w:r w:rsidRPr="00A32856" w:rsidDel="00A27D76">
          <w:rPr>
            <w:i/>
          </w:rPr>
          <w:delText>Mean</w:delText>
        </w:r>
        <w:r w:rsidDel="00A27D76">
          <w:delText> = </w:delText>
        </w:r>
        <w:r w:rsidRPr="009B4C0B" w:rsidDel="00A27D76">
          <w:rPr>
            <w:b/>
          </w:rPr>
          <w:noBreakHyphen/>
        </w:r>
        <w:r w:rsidDel="00A27D76">
          <w:delText xml:space="preserve">10.0 (note negative sign), </w:delText>
        </w:r>
        <w:r w:rsidDel="00A27D76">
          <w:rPr>
            <w:i/>
          </w:rPr>
          <w:delText>A</w:delText>
        </w:r>
        <w:r w:rsidRPr="00A32856" w:rsidDel="00A27D76">
          <w:rPr>
            <w:i/>
          </w:rPr>
          <w:delText>lpha</w:delText>
        </w:r>
        <w:r w:rsidDel="00A27D76">
          <w:rPr>
            <w:i/>
          </w:rPr>
          <w:delText>SSD</w:delText>
        </w:r>
        <w:r w:rsidDel="00A27D76">
          <w:delText xml:space="preserve"> = 2.0, </w:delText>
        </w:r>
        <w:r w:rsidDel="00A27D76">
          <w:rPr>
            <w:i/>
          </w:rPr>
          <w:delText>A</w:delText>
        </w:r>
        <w:r w:rsidRPr="00A32856" w:rsidDel="00A27D76">
          <w:rPr>
            <w:i/>
          </w:rPr>
          <w:delText>lpha</w:delText>
        </w:r>
        <w:r w:rsidDel="00A27D76">
          <w:rPr>
            <w:i/>
          </w:rPr>
          <w:delText>SScale</w:delText>
        </w:r>
        <w:r w:rsidDel="00A27D76">
          <w:delText> = 2.0,</w:delText>
        </w:r>
        <w:r w:rsidRPr="00697F43" w:rsidDel="00A27D76">
          <w:rPr>
            <w:i/>
          </w:rPr>
          <w:delText xml:space="preserve"> </w:delText>
        </w:r>
        <w:r w:rsidDel="00A27D76">
          <w:rPr>
            <w:i/>
          </w:rPr>
          <w:delText>B</w:delText>
        </w:r>
        <w:r w:rsidRPr="00A32856" w:rsidDel="00A27D76">
          <w:rPr>
            <w:i/>
          </w:rPr>
          <w:delText>eta</w:delText>
        </w:r>
        <w:r w:rsidDel="00A27D76">
          <w:rPr>
            <w:i/>
          </w:rPr>
          <w:delText>S</w:delText>
        </w:r>
        <w:r w:rsidRPr="00A32856" w:rsidDel="00A27D76">
          <w:rPr>
            <w:i/>
          </w:rPr>
          <w:delText>Mean</w:delText>
        </w:r>
        <w:r w:rsidDel="00A27D76">
          <w:delText xml:space="preserve"> = 1.0, </w:delText>
        </w:r>
        <w:r w:rsidDel="00A27D76">
          <w:rPr>
            <w:i/>
          </w:rPr>
          <w:delText>Bet</w:delText>
        </w:r>
        <w:r w:rsidRPr="00A32856" w:rsidDel="00A27D76">
          <w:rPr>
            <w:i/>
          </w:rPr>
          <w:delText>a</w:delText>
        </w:r>
        <w:r w:rsidDel="00A27D76">
          <w:rPr>
            <w:i/>
          </w:rPr>
          <w:delText>SSD</w:delText>
        </w:r>
        <w:r w:rsidDel="00A27D76">
          <w:delText xml:space="preserve"> = 0.2, </w:delText>
        </w:r>
        <w:r w:rsidDel="00A27D76">
          <w:rPr>
            <w:i/>
          </w:rPr>
          <w:lastRenderedPageBreak/>
          <w:delText>Bet</w:delText>
        </w:r>
        <w:r w:rsidRPr="00A32856" w:rsidDel="00A27D76">
          <w:rPr>
            <w:i/>
          </w:rPr>
          <w:delText>a</w:delText>
        </w:r>
        <w:r w:rsidDel="00A27D76">
          <w:rPr>
            <w:i/>
          </w:rPr>
          <w:delText>SScale</w:delText>
        </w:r>
        <w:r w:rsidDel="00A27D76">
          <w:delText xml:space="preserve"> = 0.2. </w:delText>
        </w:r>
      </w:del>
      <w:ins w:id="688" w:author="Pannetier, Theo" w:date="2024-06-08T19:26:00Z">
        <w:r w:rsidR="00A27D76">
          <w:t xml:space="preserve"> </w:t>
        </w:r>
      </w:ins>
      <w:moveToRangeStart w:id="689" w:author="Pannetier, Theo" w:date="2024-06-08T19:26:00Z" w:name="move168767208"/>
      <w:moveTo w:id="690" w:author="Pannetier, Theo" w:date="2024-06-08T19:26:00Z">
        <w:r w:rsidR="00A27D76">
          <w:t xml:space="preserve">Males are required to find a mate in the cell in order to settle there. Also set </w:t>
        </w:r>
        <w:proofErr w:type="spellStart"/>
        <w:r w:rsidR="00A27D76" w:rsidRPr="00AD728C">
          <w:rPr>
            <w:i/>
          </w:rPr>
          <w:t>MinSteps</w:t>
        </w:r>
        <w:proofErr w:type="spellEnd"/>
        <w:r w:rsidR="00A27D76">
          <w:t xml:space="preserve">, </w:t>
        </w:r>
        <w:proofErr w:type="spellStart"/>
        <w:r w:rsidR="00A27D76" w:rsidRPr="00AD728C">
          <w:rPr>
            <w:i/>
          </w:rPr>
          <w:t>M</w:t>
        </w:r>
        <w:r w:rsidR="00A27D76">
          <w:rPr>
            <w:i/>
          </w:rPr>
          <w:t>ax</w:t>
        </w:r>
        <w:r w:rsidR="00A27D76" w:rsidRPr="00AD728C">
          <w:rPr>
            <w:i/>
          </w:rPr>
          <w:t>Steps</w:t>
        </w:r>
        <w:proofErr w:type="spellEnd"/>
        <w:r w:rsidR="00A27D76">
          <w:t xml:space="preserve"> and </w:t>
        </w:r>
        <w:proofErr w:type="spellStart"/>
        <w:r w:rsidR="00A27D76" w:rsidRPr="00AD728C">
          <w:rPr>
            <w:i/>
          </w:rPr>
          <w:t>M</w:t>
        </w:r>
        <w:r w:rsidR="00A27D76">
          <w:rPr>
            <w:i/>
          </w:rPr>
          <w:t>ax</w:t>
        </w:r>
        <w:r w:rsidR="00A27D76" w:rsidRPr="00AD728C">
          <w:rPr>
            <w:i/>
          </w:rPr>
          <w:t>Step</w:t>
        </w:r>
        <w:r w:rsidR="00A27D76">
          <w:rPr>
            <w:i/>
          </w:rPr>
          <w:t>sYear</w:t>
        </w:r>
        <w:proofErr w:type="spellEnd"/>
        <w:r w:rsidR="00A27D76">
          <w:t xml:space="preserve"> to </w:t>
        </w:r>
        <w:proofErr w:type="spellStart"/>
        <w:r w:rsidR="00A27D76">
          <w:t>zero.</w:t>
        </w:r>
      </w:moveTo>
    </w:p>
    <w:moveToRangeEnd w:id="689"/>
    <w:p w14:paraId="575ADDA4" w14:textId="4B3A3641" w:rsidR="00A27D76" w:rsidRDefault="00A27D76">
      <w:pPr>
        <w:pStyle w:val="Normalnumbered"/>
        <w:numPr>
          <w:ilvl w:val="0"/>
          <w:numId w:val="0"/>
        </w:numPr>
        <w:ind w:left="360"/>
        <w:rPr>
          <w:ins w:id="691" w:author="Pannetier, Theo" w:date="2024-06-08T19:26:00Z"/>
        </w:rPr>
        <w:pPrChange w:id="692" w:author="Pannetier, Theo" w:date="2024-06-08T19:26:00Z">
          <w:pPr>
            <w:pStyle w:val="Normalnumbered"/>
          </w:pPr>
        </w:pPrChange>
      </w:pPr>
      <w:ins w:id="693" w:author="Pannetier, Theo" w:date="2024-06-08T19:26:00Z">
        <w:r w:rsidRPr="009F0226">
          <w:t>The</w:t>
        </w:r>
        <w:proofErr w:type="spellEnd"/>
        <w:r w:rsidRPr="009F0226">
          <w:t xml:space="preserve"> initial trait distributions </w:t>
        </w:r>
        <w:r>
          <w:t>(</w:t>
        </w:r>
        <w:r w:rsidRPr="009F0226">
          <w:t>the same for both sexes</w:t>
        </w:r>
        <w:r>
          <w:t xml:space="preserve">) </w:t>
        </w:r>
        <w:r w:rsidRPr="009F0226">
          <w:t xml:space="preserve">should be </w:t>
        </w:r>
        <w:r>
          <w:t>normal distributions with the following parameters:</w:t>
        </w:r>
      </w:ins>
    </w:p>
    <w:p w14:paraId="53F5D164" w14:textId="40256DF6" w:rsidR="00A27D76" w:rsidRPr="007E3231" w:rsidRDefault="00A27D76" w:rsidP="00A27D76">
      <w:pPr>
        <w:pStyle w:val="Normalnumbered"/>
        <w:numPr>
          <w:ilvl w:val="1"/>
          <w:numId w:val="65"/>
        </w:numPr>
        <w:rPr>
          <w:ins w:id="694" w:author="Pannetier, Theo" w:date="2024-06-08T19:26:00Z"/>
        </w:rPr>
      </w:pPr>
      <w:ins w:id="695" w:author="Pannetier, Theo" w:date="2024-06-08T19:27:00Z">
        <w:r>
          <w:rPr>
            <w:i/>
          </w:rPr>
          <w:t>S</w:t>
        </w:r>
      </w:ins>
      <w:ins w:id="696" w:author="Pannetier, Theo" w:date="2024-06-08T19:26:00Z">
        <w:r w:rsidRPr="009F0226">
          <w:rPr>
            <w:i/>
          </w:rPr>
          <w:t>0</w:t>
        </w:r>
        <w:r>
          <w:rPr>
            <w:i/>
          </w:rPr>
          <w:t xml:space="preserve"> m</w:t>
        </w:r>
        <w:r w:rsidRPr="009F0226">
          <w:rPr>
            <w:i/>
          </w:rPr>
          <w:t>ean</w:t>
        </w:r>
        <w:r w:rsidRPr="009F0226">
          <w:t> = 0.</w:t>
        </w:r>
      </w:ins>
      <w:ins w:id="697" w:author="Pannetier, Theo" w:date="2024-06-08T19:27:00Z">
        <w:r>
          <w:t>07</w:t>
        </w:r>
      </w:ins>
      <w:ins w:id="698" w:author="Pannetier, Theo" w:date="2024-06-08T19:26:00Z">
        <w:r w:rsidRPr="009F0226">
          <w:t>5</w:t>
        </w:r>
      </w:ins>
      <w:ins w:id="699" w:author="Pannetier, Theo" w:date="2024-06-08T19:27:00Z">
        <w:r>
          <w:t xml:space="preserve">, </w:t>
        </w:r>
      </w:ins>
      <w:proofErr w:type="spellStart"/>
      <w:ins w:id="700" w:author="Pannetier, Theo" w:date="2024-06-08T19:26:00Z">
        <w:r>
          <w:rPr>
            <w:i/>
          </w:rPr>
          <w:t>s.d.</w:t>
        </w:r>
        <w:proofErr w:type="spellEnd"/>
        <w:r w:rsidRPr="009F0226">
          <w:t> = 0.</w:t>
        </w:r>
        <w:r>
          <w:t>0</w:t>
        </w:r>
        <w:r w:rsidRPr="009F0226">
          <w:t xml:space="preserve">1, </w:t>
        </w:r>
      </w:ins>
    </w:p>
    <w:p w14:paraId="186EC9FD" w14:textId="01CC507D" w:rsidR="00A27D76" w:rsidRPr="007E3231" w:rsidRDefault="00A27D76" w:rsidP="00A27D76">
      <w:pPr>
        <w:pStyle w:val="Normalnumbered"/>
        <w:numPr>
          <w:ilvl w:val="1"/>
          <w:numId w:val="65"/>
        </w:numPr>
        <w:rPr>
          <w:ins w:id="701" w:author="Pannetier, Theo" w:date="2024-06-08T19:26:00Z"/>
        </w:rPr>
      </w:pPr>
      <w:ins w:id="702" w:author="Pannetier, Theo" w:date="2024-06-08T19:26:00Z">
        <w:r w:rsidRPr="009F0226">
          <w:rPr>
            <w:i/>
          </w:rPr>
          <w:t>Alpha</w:t>
        </w:r>
        <w:r>
          <w:rPr>
            <w:i/>
          </w:rPr>
          <w:t xml:space="preserve"> m</w:t>
        </w:r>
        <w:r w:rsidRPr="009F0226">
          <w:rPr>
            <w:i/>
          </w:rPr>
          <w:t>ean</w:t>
        </w:r>
        <w:r w:rsidRPr="009F0226">
          <w:t> = </w:t>
        </w:r>
      </w:ins>
      <w:ins w:id="703" w:author="Pannetier, Theo" w:date="2024-06-08T19:27:00Z">
        <w:r>
          <w:t>-</w:t>
        </w:r>
      </w:ins>
      <w:ins w:id="704" w:author="Pannetier, Theo" w:date="2024-06-08T19:26:00Z">
        <w:r>
          <w:t>2</w:t>
        </w:r>
        <w:r w:rsidRPr="009F0226">
          <w:t xml:space="preserve">0.0, </w:t>
        </w:r>
        <w:proofErr w:type="spellStart"/>
        <w:r>
          <w:rPr>
            <w:i/>
          </w:rPr>
          <w:t>s.d.</w:t>
        </w:r>
        <w:proofErr w:type="spellEnd"/>
        <w:r w:rsidRPr="009F0226">
          <w:t> = </w:t>
        </w:r>
        <w:r>
          <w:t>4</w:t>
        </w:r>
        <w:r w:rsidRPr="009F0226">
          <w:t xml:space="preserve">.0, </w:t>
        </w:r>
      </w:ins>
    </w:p>
    <w:p w14:paraId="4BFD88E2" w14:textId="17DB24DA" w:rsidR="00A27D76" w:rsidRDefault="00A27D76">
      <w:pPr>
        <w:pStyle w:val="Normalnumbered"/>
        <w:numPr>
          <w:ilvl w:val="1"/>
          <w:numId w:val="65"/>
        </w:numPr>
        <w:rPr>
          <w:ins w:id="705" w:author="Pannetier, Theo" w:date="2024-06-08T19:26:00Z"/>
        </w:rPr>
        <w:pPrChange w:id="706" w:author="Pannetier, Theo" w:date="2024-06-08T19:26:00Z">
          <w:pPr>
            <w:pStyle w:val="Normalnumbered"/>
          </w:pPr>
        </w:pPrChange>
      </w:pPr>
      <w:ins w:id="707" w:author="Pannetier, Theo" w:date="2024-06-08T19:26:00Z">
        <w:r w:rsidRPr="009F0226">
          <w:rPr>
            <w:i/>
          </w:rPr>
          <w:t>Beta</w:t>
        </w:r>
        <w:r>
          <w:rPr>
            <w:i/>
          </w:rPr>
          <w:t xml:space="preserve"> m</w:t>
        </w:r>
        <w:r w:rsidRPr="009F0226">
          <w:rPr>
            <w:i/>
          </w:rPr>
          <w:t>ean</w:t>
        </w:r>
        <w:r w:rsidRPr="009F0226">
          <w:t> = </w:t>
        </w:r>
        <w:r>
          <w:t>0.2</w:t>
        </w:r>
        <w:r w:rsidRPr="009F0226">
          <w:t xml:space="preserve">, </w:t>
        </w:r>
        <w:proofErr w:type="spellStart"/>
        <w:r>
          <w:rPr>
            <w:i/>
          </w:rPr>
          <w:t>s.d.</w:t>
        </w:r>
        <w:proofErr w:type="spellEnd"/>
        <w:r w:rsidRPr="009F0226">
          <w:t> = 0.</w:t>
        </w:r>
        <w:r>
          <w:t>04</w:t>
        </w:r>
      </w:ins>
    </w:p>
    <w:p w14:paraId="59A3CCE2" w14:textId="5D5919AC" w:rsidR="005C0200" w:rsidDel="00A27D76" w:rsidRDefault="005C0200" w:rsidP="005C0200">
      <w:pPr>
        <w:pStyle w:val="Normalnumbered"/>
        <w:rPr>
          <w:moveFrom w:id="708" w:author="Pannetier, Theo" w:date="2024-06-08T19:26:00Z"/>
        </w:rPr>
      </w:pPr>
      <w:moveFromRangeStart w:id="709" w:author="Pannetier, Theo" w:date="2024-06-08T19:26:00Z" w:name="move168767208"/>
      <w:moveFrom w:id="710" w:author="Pannetier, Theo" w:date="2024-06-08T19:26:00Z">
        <w:r w:rsidDel="00A27D76">
          <w:t xml:space="preserve">Males are required to find a mate in the cell in order to settle there. Also set </w:t>
        </w:r>
        <w:r w:rsidRPr="00AD728C" w:rsidDel="00A27D76">
          <w:rPr>
            <w:i/>
          </w:rPr>
          <w:t>MinSteps</w:t>
        </w:r>
        <w:r w:rsidDel="00A27D76">
          <w:t xml:space="preserve">, </w:t>
        </w:r>
        <w:r w:rsidRPr="00AD728C" w:rsidDel="00A27D76">
          <w:rPr>
            <w:i/>
          </w:rPr>
          <w:t>M</w:t>
        </w:r>
        <w:r w:rsidDel="00A27D76">
          <w:rPr>
            <w:i/>
          </w:rPr>
          <w:t>ax</w:t>
        </w:r>
        <w:r w:rsidRPr="00AD728C" w:rsidDel="00A27D76">
          <w:rPr>
            <w:i/>
          </w:rPr>
          <w:t>Steps</w:t>
        </w:r>
        <w:r w:rsidDel="00A27D76">
          <w:t xml:space="preserve"> and </w:t>
        </w:r>
        <w:r w:rsidRPr="00AD728C" w:rsidDel="00A27D76">
          <w:rPr>
            <w:i/>
          </w:rPr>
          <w:t>M</w:t>
        </w:r>
        <w:r w:rsidDel="00A27D76">
          <w:rPr>
            <w:i/>
          </w:rPr>
          <w:t>ax</w:t>
        </w:r>
        <w:r w:rsidRPr="00AD728C" w:rsidDel="00A27D76">
          <w:rPr>
            <w:i/>
          </w:rPr>
          <w:t>Step</w:t>
        </w:r>
        <w:r w:rsidDel="00A27D76">
          <w:rPr>
            <w:i/>
          </w:rPr>
          <w:t>sYear</w:t>
        </w:r>
        <w:r w:rsidDel="00A27D76">
          <w:t xml:space="preserve"> to zero.</w:t>
        </w:r>
      </w:moveFrom>
    </w:p>
    <w:moveFromRangeEnd w:id="709"/>
    <w:p w14:paraId="7BF7F25C" w14:textId="05D82E64" w:rsidR="005C0200" w:rsidRPr="00E82CE9" w:rsidRDefault="005C0200" w:rsidP="005C0200">
      <w:pPr>
        <w:pStyle w:val="Normalnumbered"/>
      </w:pPr>
      <w:del w:id="711" w:author="Pannetier, Theo" w:date="2024-06-08T19:30:00Z">
        <w:r w:rsidDel="001E726F">
          <w:delText xml:space="preserve">The </w:delText>
        </w:r>
      </w:del>
      <w:ins w:id="712" w:author="Pannetier, Theo" w:date="2024-06-08T19:30:00Z">
        <w:r w:rsidR="001E726F">
          <w:t xml:space="preserve">Using the </w:t>
        </w:r>
        <w:proofErr w:type="spellStart"/>
        <w:r w:rsidR="001E726F">
          <w:t>GeneticsFile</w:t>
        </w:r>
        <w:proofErr w:type="spellEnd"/>
        <w:r w:rsidR="001E726F">
          <w:t xml:space="preserve"> and </w:t>
        </w:r>
      </w:ins>
      <w:ins w:id="713" w:author="Pannetier, Theo" w:date="2024-06-08T19:31:00Z">
        <w:r w:rsidR="001E726F">
          <w:t xml:space="preserve">TraitsFile, set the </w:t>
        </w:r>
      </w:ins>
      <w:r>
        <w:t xml:space="preserve">genetic architecture </w:t>
      </w:r>
      <w:del w:id="714" w:author="Pannetier, Theo" w:date="2024-06-08T19:31:00Z">
        <w:r w:rsidDel="001E726F">
          <w:delText>should comprise</w:delText>
        </w:r>
      </w:del>
      <w:ins w:id="715" w:author="Pannetier, Theo" w:date="2024-06-08T19:31:00Z">
        <w:r w:rsidR="001E726F">
          <w:t>so that it comprises</w:t>
        </w:r>
      </w:ins>
      <w:r>
        <w:t xml:space="preserve"> one chromosome for each of the species’ twelve variable traits (three for the emigration norm of each sex and three for the settlement norm of each sex), and each chromosome should have three loci</w:t>
      </w:r>
      <w:ins w:id="716" w:author="Pannetier, Theo" w:date="2024-06-08T19:32:00Z">
        <w:r w:rsidR="001E726F">
          <w:t xml:space="preserve"> for the trait it controls</w:t>
        </w:r>
      </w:ins>
      <w:r>
        <w:t xml:space="preserve">. Also </w:t>
      </w:r>
      <w:r w:rsidRPr="00E82CE9">
        <w:t xml:space="preserve">set </w:t>
      </w:r>
      <w:del w:id="717" w:author="Pannetier, Theo" w:date="2024-06-08T19:32:00Z">
        <w:r w:rsidRPr="00E82CE9" w:rsidDel="001E726F">
          <w:rPr>
            <w:rPrChange w:id="718" w:author="Pannetier, Theo" w:date="2024-06-08T20:17:00Z">
              <w:rPr>
                <w:i/>
                <w:iCs/>
              </w:rPr>
            </w:rPrChange>
          </w:rPr>
          <w:delText>ProbMutn</w:delText>
        </w:r>
        <w:r w:rsidRPr="00E82CE9" w:rsidDel="001E726F">
          <w:delText> =</w:delText>
        </w:r>
      </w:del>
      <w:ins w:id="719" w:author="Pannetier, Theo" w:date="2024-06-08T19:32:00Z">
        <w:r w:rsidR="001E726F" w:rsidRPr="00E82CE9">
          <w:rPr>
            <w:rPrChange w:id="720" w:author="Pannetier, Theo" w:date="2024-06-08T20:17:00Z">
              <w:rPr>
                <w:i/>
                <w:iCs/>
              </w:rPr>
            </w:rPrChange>
          </w:rPr>
          <w:t>the mutation rate to</w:t>
        </w:r>
      </w:ins>
      <w:r w:rsidRPr="00E82CE9">
        <w:t> 0.0001,</w:t>
      </w:r>
      <w:r w:rsidRPr="00E82CE9">
        <w:rPr>
          <w:rPrChange w:id="721" w:author="Pannetier, Theo" w:date="2024-06-08T20:17:00Z">
            <w:rPr>
              <w:i/>
              <w:iCs/>
            </w:rPr>
          </w:rPrChange>
        </w:rPr>
        <w:t xml:space="preserve"> </w:t>
      </w:r>
      <w:del w:id="722" w:author="Pannetier, Theo" w:date="2024-06-08T19:32:00Z">
        <w:r w:rsidRPr="00E82CE9" w:rsidDel="001E726F">
          <w:rPr>
            <w:rPrChange w:id="723" w:author="Pannetier, Theo" w:date="2024-06-08T20:17:00Z">
              <w:rPr>
                <w:i/>
                <w:iCs/>
              </w:rPr>
            </w:rPrChange>
          </w:rPr>
          <w:delText>ProbCross</w:delText>
        </w:r>
        <w:r w:rsidRPr="00E82CE9" w:rsidDel="001E726F">
          <w:delText> =</w:delText>
        </w:r>
      </w:del>
      <w:ins w:id="724" w:author="Pannetier, Theo" w:date="2024-06-08T19:32:00Z">
        <w:r w:rsidR="001E726F" w:rsidRPr="00E82CE9">
          <w:rPr>
            <w:rPrChange w:id="725" w:author="Pannetier, Theo" w:date="2024-06-08T20:17:00Z">
              <w:rPr>
                <w:i/>
                <w:iCs/>
              </w:rPr>
            </w:rPrChange>
          </w:rPr>
          <w:t>the recombination rate to</w:t>
        </w:r>
      </w:ins>
      <w:r w:rsidRPr="00E82CE9">
        <w:t> 0.25</w:t>
      </w:r>
      <w:ins w:id="726" w:author="Pannetier, Theo" w:date="2024-06-08T20:18:00Z">
        <w:r w:rsidR="00E82CE9">
          <w:t xml:space="preserve">. All mutations should be sampled in a normal distribution </w:t>
        </w:r>
        <w:proofErr w:type="spellStart"/>
        <w:r w:rsidR="00E82CE9">
          <w:t>centered</w:t>
        </w:r>
        <w:proofErr w:type="spellEnd"/>
        <w:r w:rsidR="00E82CE9">
          <w:t xml:space="preserve"> on 0, with standard deviation 0.1.</w:t>
        </w:r>
      </w:ins>
      <w:del w:id="727" w:author="Pannetier, Theo" w:date="2024-06-08T20:18:00Z">
        <w:r w:rsidRPr="00E82CE9" w:rsidDel="00E82CE9">
          <w:delText>,</w:delText>
        </w:r>
        <w:r w:rsidRPr="00E82CE9" w:rsidDel="00E82CE9">
          <w:rPr>
            <w:rPrChange w:id="728" w:author="Pannetier, Theo" w:date="2024-06-08T20:17:00Z">
              <w:rPr>
                <w:i/>
              </w:rPr>
            </w:rPrChange>
          </w:rPr>
          <w:delText xml:space="preserve"> AlleleSD</w:delText>
        </w:r>
        <w:r w:rsidRPr="00E82CE9" w:rsidDel="00E82CE9">
          <w:delText> = 0.01 and</w:delText>
        </w:r>
        <w:r w:rsidRPr="00E82CE9" w:rsidDel="00E82CE9">
          <w:rPr>
            <w:rPrChange w:id="729" w:author="Pannetier, Theo" w:date="2024-06-08T20:17:00Z">
              <w:rPr>
                <w:i/>
              </w:rPr>
            </w:rPrChange>
          </w:rPr>
          <w:delText xml:space="preserve"> MutationSD</w:delText>
        </w:r>
        <w:r w:rsidRPr="00E82CE9" w:rsidDel="00E82CE9">
          <w:delText>  = 0.02.</w:delText>
        </w:r>
      </w:del>
    </w:p>
    <w:p w14:paraId="7219A1B7" w14:textId="77777777"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years and </w:t>
      </w:r>
      <w:r w:rsidRPr="00066075">
        <w:rPr>
          <w:i/>
        </w:rPr>
        <w:t>Genetics</w:t>
      </w:r>
      <w:r>
        <w:t xml:space="preserve"> every 4000 years</w:t>
      </w:r>
      <w:del w:id="730" w:author="Pannetier, Theo" w:date="2024-06-08T19:29:00Z">
        <w:r w:rsidDel="00A27D76">
          <w:delText xml:space="preserve"> as a cross-table</w:delText>
        </w:r>
      </w:del>
      <w:r>
        <w:t xml:space="preserve"> for adults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52D8A051" w:rsidR="005C0200" w:rsidDel="001E726F" w:rsidRDefault="005C0200" w:rsidP="005C0200">
      <w:pPr>
        <w:rPr>
          <w:del w:id="731" w:author="Pannetier, Theo" w:date="2024-06-08T19:30:00Z"/>
          <w:szCs w:val="24"/>
        </w:rPr>
      </w:pPr>
      <w:del w:id="732" w:author="Pannetier, Theo" w:date="2024-06-08T19:30:00Z">
        <w:r w:rsidDel="001E726F">
          <w:rPr>
            <w:szCs w:val="24"/>
          </w:rPr>
          <w:delText>The simulation should take around 10 minutes to run, but times vary from one computer to another.</w:delText>
        </w:r>
      </w:del>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6788DC27" w:rsidR="005C0200" w:rsidRDefault="005C0200" w:rsidP="005C0200">
      <w:pPr>
        <w:pStyle w:val="Normalnumbered"/>
      </w:pPr>
      <w:del w:id="733" w:author="Pannetier, Theo" w:date="2024-06-08T20:19:00Z">
        <w:r w:rsidDel="00E82CE9">
          <w:delText>Using the same data file, p</w:delText>
        </w:r>
      </w:del>
      <w:ins w:id="734" w:author="Pannetier, Theo" w:date="2024-06-08T20:19:00Z">
        <w:r w:rsidR="00E82CE9">
          <w:t>P</w:t>
        </w:r>
      </w:ins>
      <w:r>
        <w:t>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lastRenderedPageBreak/>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t xml:space="preserve">Take a sample of juveniles from the </w:t>
      </w:r>
      <w:r w:rsidRPr="00FA7965">
        <w:rPr>
          <w:i/>
        </w:rPr>
        <w:t>Individuals</w:t>
      </w:r>
      <w:r>
        <w:t xml:space="preserve"> file in year 4000 (e.g. 10%, whether or not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1A1F7EDA" w:rsidR="005C0200" w:rsidRDefault="005C0200" w:rsidP="005C0200">
      <w:pPr>
        <w:pStyle w:val="Heading4"/>
      </w:pPr>
      <w:del w:id="735" w:author="Pannetier, Theo" w:date="2024-06-08T20:29:00Z">
        <w:r w:rsidDel="00442B9D">
          <w:delText xml:space="preserve">Applying </w:delText>
        </w:r>
      </w:del>
      <w:ins w:id="736" w:author="Pannetier, Theo" w:date="2024-06-08T20:29:00Z">
        <w:r w:rsidR="00442B9D">
          <w:t xml:space="preserve">Studying the </w:t>
        </w:r>
      </w:ins>
      <w:ins w:id="737" w:author="Pannetier, Theo" w:date="2024-06-08T20:30:00Z">
        <w:r w:rsidR="001000A3">
          <w:t xml:space="preserve">effect of the </w:t>
        </w:r>
      </w:ins>
      <w:r>
        <w:t>genetic architecture</w:t>
      </w:r>
      <w:del w:id="738" w:author="Pannetier, Theo" w:date="2024-06-08T20:30:00Z">
        <w:r w:rsidDel="00442B9D">
          <w:delText xml:space="preserve"> explicitly</w:delText>
        </w:r>
      </w:del>
    </w:p>
    <w:p w14:paraId="5E2D8D8F" w14:textId="0919BE70" w:rsidR="005C0200" w:rsidRDefault="00442B9D" w:rsidP="00442B9D">
      <w:ins w:id="739" w:author="Pannetier, Theo" w:date="2024-06-08T20:26:00Z">
        <w:r>
          <w:t>Change the genetic architecture so that</w:t>
        </w:r>
      </w:ins>
      <w:ins w:id="740" w:author="Pannetier, Theo" w:date="2024-06-08T20:28:00Z">
        <w:r>
          <w:t xml:space="preserve"> t</w:t>
        </w:r>
      </w:ins>
      <w:ins w:id="741" w:author="Pannetier, Theo" w:date="2024-06-08T20:27:00Z">
        <w:r>
          <w:t>he genome contains only 3 chromosomes</w:t>
        </w:r>
      </w:ins>
      <w:ins w:id="742" w:author="Pannetier, Theo" w:date="2024-06-08T20:28:00Z">
        <w:r>
          <w:t xml:space="preserve">. </w:t>
        </w:r>
      </w:ins>
      <w:ins w:id="743" w:author="Pannetier, Theo" w:date="2024-06-08T20:27:00Z">
        <w:r>
          <w:t xml:space="preserve">Each trait </w:t>
        </w:r>
      </w:ins>
      <w:ins w:id="744" w:author="Pannetier, Theo" w:date="2024-06-08T20:28:00Z">
        <w:r>
          <w:t xml:space="preserve">is controlled by two loci on the same chromosome, separated by three positions (so that they are only distantly linked). </w:t>
        </w:r>
      </w:ins>
      <w:del w:id="745" w:author="Pannetier, Theo" w:date="2024-06-08T20:29:00Z">
        <w:r w:rsidR="005C0200"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t>The first chromosome codes for the maximum probability traits (</w:t>
      </w:r>
      <w:r w:rsidR="005C0200" w:rsidRPr="006A30A3">
        <w:rPr>
          <w:i/>
        </w:rPr>
        <w:t>D0</w:t>
      </w:r>
      <w:r w:rsidR="005C0200">
        <w:t xml:space="preserve">… and </w:t>
      </w:r>
      <w:r w:rsidR="005C0200" w:rsidRPr="006A30A3">
        <w:rPr>
          <w:i/>
        </w:rPr>
        <w:t>S0</w:t>
      </w:r>
      <w:r w:rsidR="005C0200">
        <w:t>…), the second for the slopes (</w:t>
      </w:r>
      <w:r w:rsidR="005C0200" w:rsidRPr="006A30A3">
        <w:rPr>
          <w:i/>
        </w:rPr>
        <w:t>alpha</w:t>
      </w:r>
      <w:r w:rsidR="005C0200">
        <w:t>…) and the third for the inflection points (</w:t>
      </w:r>
      <w:r w:rsidR="005C0200" w:rsidRPr="006A30A3">
        <w:rPr>
          <w:i/>
        </w:rPr>
        <w:t>beta</w:t>
      </w:r>
      <w:r w:rsidR="005C0200">
        <w:t xml:space="preserve">…). </w:t>
      </w:r>
      <w:del w:id="746" w:author="Pannetier, Theo" w:date="2024-06-08T20:29:00Z">
        <w:r w:rsidR="005C0200" w:rsidDel="00442B9D">
          <w:delText xml:space="preserve">All loci code for a trait (i.e. there is no pleiotropy or neutral loci); the required architecture is as shown in the </w:delText>
        </w:r>
        <w:r w:rsidR="005C0200" w:rsidDel="00442B9D">
          <w:rPr>
            <w:szCs w:val="24"/>
          </w:rPr>
          <w:delText xml:space="preserve">output </w:delText>
        </w:r>
        <w:r w:rsidR="005C0200" w:rsidRPr="000B1E86" w:rsidDel="00442B9D">
          <w:rPr>
            <w:i/>
            <w:szCs w:val="24"/>
          </w:rPr>
          <w:delText>Parameters</w:delText>
        </w:r>
        <w:r w:rsidR="005C0200" w:rsidDel="00442B9D">
          <w:rPr>
            <w:szCs w:val="24"/>
          </w:rPr>
          <w:delText xml:space="preserve"> file provided for simulation 2.</w:delText>
        </w:r>
      </w:del>
    </w:p>
    <w:p w14:paraId="149C7DCB" w14:textId="77777777" w:rsidR="005C0200" w:rsidRDefault="005C0200" w:rsidP="005C0200">
      <w:r>
        <w:lastRenderedPageBreak/>
        <w:t xml:space="preserve">Run the model, changing either the simulation number in all of the input files or (much easier) the batch number in the </w:t>
      </w:r>
      <w:r w:rsidRPr="009D4A32">
        <w:rPr>
          <w:i/>
        </w:rPr>
        <w:t>Control</w:t>
      </w:r>
      <w:r>
        <w:t xml:space="preserve"> file so that previous output is not overwritten. Re-run the data analyses on the output from this revised model, and determine how changing the genetic architecture has affected the behaviour of the species.</w:t>
      </w:r>
    </w:p>
    <w:p w14:paraId="52929C3A" w14:textId="0C65D2E8" w:rsidR="005C0200" w:rsidDel="00442B9D" w:rsidRDefault="005C0200" w:rsidP="00442B9D">
      <w:pPr>
        <w:rPr>
          <w:del w:id="747" w:author="Pannetier, Theo" w:date="2024-06-08T20:25:00Z"/>
          <w:szCs w:val="24"/>
        </w:rPr>
      </w:pPr>
      <w:del w:id="748" w:author="Pannetier, Theo" w:date="2024-06-08T20:25:00Z">
        <w:r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D0067F" w:rsidDel="00442B9D">
          <w:rPr>
            <w:i/>
          </w:rPr>
          <w:delText>beta_F</w:delText>
        </w:r>
        <w:r w:rsidDel="00442B9D">
          <w:delText xml:space="preserve"> also coding for </w:delText>
        </w:r>
        <w:r w:rsidRPr="00D0067F" w:rsidDel="00442B9D">
          <w:rPr>
            <w:i/>
          </w:rPr>
          <w:delText>betaS_F</w:delText>
        </w:r>
        <w:r w:rsidDel="00442B9D">
          <w:delText xml:space="preserve"> and (3) the two loci coding for </w:delText>
        </w:r>
        <w:r w:rsidRPr="00D0067F" w:rsidDel="00442B9D">
          <w:rPr>
            <w:i/>
          </w:rPr>
          <w:delText>beta_</w:delText>
        </w:r>
        <w:r w:rsidDel="00442B9D">
          <w:rPr>
            <w:i/>
          </w:rPr>
          <w:delText>M</w:delText>
        </w:r>
        <w:r w:rsidDel="00442B9D">
          <w:delText xml:space="preserve"> also coding for </w:delText>
        </w:r>
        <w:r w:rsidRPr="00D0067F" w:rsidDel="00442B9D">
          <w:rPr>
            <w:i/>
          </w:rPr>
          <w:delText>betaS_</w:delText>
        </w:r>
        <w:r w:rsidDel="00442B9D">
          <w:rPr>
            <w:i/>
          </w:rPr>
          <w:delText>M</w:delText>
        </w:r>
        <w:r w:rsidDel="00442B9D">
          <w:delText xml:space="preserve">. As a result, there should be seven neutral loci in the genome, as shown in the </w:delText>
        </w:r>
        <w:r w:rsidDel="00442B9D">
          <w:rPr>
            <w:szCs w:val="24"/>
          </w:rPr>
          <w:delText xml:space="preserve">output </w:delText>
        </w:r>
        <w:r w:rsidRPr="000B1E86" w:rsidDel="00442B9D">
          <w:rPr>
            <w:i/>
            <w:szCs w:val="24"/>
          </w:rPr>
          <w:delText>Parameters</w:delText>
        </w:r>
        <w:r w:rsidDel="00442B9D">
          <w:rPr>
            <w:szCs w:val="24"/>
          </w:rPr>
          <w:delText xml:space="preserve"> file provided for simulation 3.</w:delText>
        </w:r>
      </w:del>
    </w:p>
    <w:p w14:paraId="5D8041D9" w14:textId="2B9EB8AC" w:rsidR="005C0200" w:rsidDel="00442B9D" w:rsidRDefault="005C0200" w:rsidP="00442B9D">
      <w:pPr>
        <w:rPr>
          <w:del w:id="749" w:author="Pannetier, Theo" w:date="2024-06-08T20:29:00Z"/>
          <w:szCs w:val="24"/>
        </w:rPr>
      </w:pPr>
      <w:del w:id="750" w:author="Pannetier, Theo" w:date="2024-06-08T20:29:00Z">
        <w:r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751" w:name="_Toc54110107"/>
      <w:r w:rsidRPr="00D123FB">
        <w:lastRenderedPageBreak/>
        <w:t>References</w:t>
      </w:r>
      <w:bookmarkEnd w:id="751"/>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7F8C">
        <w:rPr>
          <w:lang w:val="fr-FR"/>
        </w:rPr>
        <w:t xml:space="preserve">Clobert, J., Le Galliard, J.-F., Cote, J., Meylan, S. &amp; Massot, M. (2009). </w:t>
      </w:r>
      <w:r w:rsidRPr="002D0CC2">
        <w:t xml:space="preserve">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585036E8" w:rsidR="0067520E"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18574809" w14:textId="6D27FCE9" w:rsidR="00F367A8" w:rsidRPr="002D0CC2" w:rsidRDefault="00F367A8" w:rsidP="001A0286">
      <w:pPr>
        <w:pStyle w:val="Reference"/>
      </w:pPr>
      <w:r w:rsidRPr="00F367A8">
        <w:t xml:space="preserve">Cotto, O, Schmid, M, Guillaume, F. </w:t>
      </w:r>
      <w:r>
        <w:t>(2020)</w:t>
      </w:r>
      <w:r w:rsidR="00BE19E3">
        <w:t xml:space="preserve">. </w:t>
      </w:r>
      <w:r w:rsidRPr="00F367A8">
        <w:t xml:space="preserve">Nemo‐age: Spatially explicit simulations of eco‐evolutionary dynamics in stage‐structured populations under changing environments. </w:t>
      </w:r>
      <w:r w:rsidRPr="00EA6136">
        <w:rPr>
          <w:i/>
          <w:iCs/>
        </w:rPr>
        <w:t>M</w:t>
      </w:r>
      <w:r w:rsidR="00BE19E3" w:rsidRPr="00EA6136">
        <w:rPr>
          <w:i/>
          <w:iCs/>
        </w:rPr>
        <w:t>ethods in Ecology and Evolution</w:t>
      </w:r>
      <w:r w:rsidR="00BE19E3">
        <w:t>,</w:t>
      </w:r>
      <w:r w:rsidRPr="00F367A8">
        <w:t xml:space="preserve"> 11</w:t>
      </w:r>
      <w:r w:rsidR="00BE19E3">
        <w:t>,</w:t>
      </w:r>
      <w:r w:rsidRPr="00F367A8">
        <w:t xml:space="preserve"> 1227– 1236.</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7F8C" w:rsidRDefault="0067520E" w:rsidP="001A0286">
      <w:pPr>
        <w:pStyle w:val="Reference"/>
        <w:rPr>
          <w:lang w:val="fr-FR"/>
        </w:rPr>
      </w:pPr>
      <w:r w:rsidRPr="002D0CC2">
        <w:t xml:space="preserve">Dawson, T.P., Jackson, S.T., House, J.I., Prentice, I.C. &amp; Mace, G.M. (2011). Beyond predictions: biodiversity conservation in a changing climate. </w:t>
      </w:r>
      <w:r w:rsidRPr="002D7F8C">
        <w:rPr>
          <w:i/>
          <w:iCs/>
          <w:lang w:val="fr-FR"/>
        </w:rPr>
        <w:t>Science</w:t>
      </w:r>
      <w:r w:rsidRPr="002D7F8C">
        <w:rPr>
          <w:lang w:val="fr-FR"/>
        </w:rPr>
        <w:t>, 332, 53–8.</w:t>
      </w:r>
    </w:p>
    <w:p w14:paraId="0465C4F9" w14:textId="77777777" w:rsidR="0067520E" w:rsidRPr="00DF2DC1" w:rsidRDefault="0067520E" w:rsidP="001A0286">
      <w:pPr>
        <w:pStyle w:val="Reference"/>
        <w:rPr>
          <w:lang w:val="it-IT"/>
        </w:rPr>
      </w:pPr>
      <w:r w:rsidRPr="002D7F8C">
        <w:rPr>
          <w:lang w:val="fr-FR"/>
        </w:rPr>
        <w:t xml:space="preserve">Delattre, T., Burel, F., Humeau, A., Stevens, V.M., Vernon, P. &amp; Baguette, M. (2010). </w:t>
      </w:r>
      <w:r w:rsidRPr="002D0CC2">
        <w:t xml:space="preserve">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lastRenderedPageBreak/>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501D8361" w:rsidR="0067520E"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7460326" w14:textId="31F15D33" w:rsidR="00290346" w:rsidRPr="002D0CC2" w:rsidRDefault="00290346" w:rsidP="001A0286">
      <w:pPr>
        <w:pStyle w:val="Reference"/>
      </w:pPr>
      <w:r w:rsidRPr="00290346">
        <w:t xml:space="preserve">Epperson, B.K., McRae, B.H., Scribner, K., Cushman, S.A., Rosenberg, M.S., Fortin, M.-J., … Dale, M.R.T. (2010). Utility of computer simulations in landscape genetics. </w:t>
      </w:r>
      <w:r w:rsidRPr="00EA6136">
        <w:rPr>
          <w:i/>
          <w:iCs/>
        </w:rPr>
        <w:t>Molecular Ecology</w:t>
      </w:r>
      <w:r w:rsidRPr="00290346">
        <w:t xml:space="preserve">, 19, 3549–64. </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lastRenderedPageBreak/>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3FF3EFAC" w:rsidR="0067520E"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0C3E7FEA" w14:textId="6A617BF4" w:rsidR="000A3BD0" w:rsidRPr="002D0CC2" w:rsidRDefault="00D573A8" w:rsidP="001A0286">
      <w:pPr>
        <w:pStyle w:val="Reference"/>
      </w:pPr>
      <w:r w:rsidRPr="00D573A8">
        <w:t xml:space="preserve">Guillaume, F., &amp; Rougemont, J. (2006). Nemo: an evolutionary and population genetics programming framework. </w:t>
      </w:r>
      <w:r w:rsidRPr="00EA6136">
        <w:rPr>
          <w:i/>
          <w:iCs/>
        </w:rPr>
        <w:t>Bioinformatics</w:t>
      </w:r>
      <w:r w:rsidRPr="00D573A8">
        <w:t xml:space="preserve">, 22, 2556–7. </w:t>
      </w:r>
    </w:p>
    <w:p w14:paraId="702A2523" w14:textId="332A60CA" w:rsidR="0067520E"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7BCFE1E2" w14:textId="4488F40F" w:rsidR="000712E6" w:rsidRPr="002D0CC2" w:rsidRDefault="000712E6" w:rsidP="001A0286">
      <w:pPr>
        <w:pStyle w:val="Reference"/>
      </w:pPr>
      <w:r w:rsidRPr="000712E6">
        <w:t xml:space="preserve">Haller, B.C., &amp; Messer, P.W. (2019). SLiM 3: Forward Genetic Simulations Beyond the Wright-Fisher Model. </w:t>
      </w:r>
      <w:r w:rsidRPr="00EA6136">
        <w:rPr>
          <w:i/>
          <w:iCs/>
        </w:rPr>
        <w:t>Molecular Biology and Evolution</w:t>
      </w:r>
      <w:r w:rsidRPr="000712E6">
        <w:t xml:space="preserve">, 36, 632–637. </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lastRenderedPageBreak/>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2C0F1EE8" w:rsidR="0067520E"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5B2174C2" w14:textId="5507ADC7" w:rsidR="00AC4401" w:rsidRPr="002D0CC2" w:rsidRDefault="00AC4401" w:rsidP="001A0286">
      <w:pPr>
        <w:pStyle w:val="Reference"/>
      </w:pPr>
      <w:r w:rsidRPr="00AC4401">
        <w:t xml:space="preserve">Hoban, S., Bertorelle, G., &amp; Gaggiotti, O.E. (2011). Computer simulations: tools for population and evolutionary genetics. </w:t>
      </w:r>
      <w:r w:rsidRPr="00EA6136">
        <w:rPr>
          <w:i/>
          <w:iCs/>
        </w:rPr>
        <w:t>Nature Reviews. Genetics</w:t>
      </w:r>
      <w:r w:rsidRPr="00AC4401">
        <w:t>, 13, 110–22.</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lastRenderedPageBreak/>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lastRenderedPageBreak/>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7F8C" w:rsidRDefault="0067520E" w:rsidP="001A0286">
      <w:pPr>
        <w:pStyle w:val="Reference"/>
        <w:rPr>
          <w:lang w:val="fr-FR"/>
        </w:rPr>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w:t>
      </w:r>
      <w:r w:rsidRPr="002D7F8C">
        <w:rPr>
          <w:lang w:val="fr-FR"/>
        </w:rPr>
        <w:t>Cambridge University Press, pp. 41–58.</w:t>
      </w:r>
    </w:p>
    <w:p w14:paraId="24F74F01" w14:textId="77777777" w:rsidR="0067520E" w:rsidRPr="002D0CC2" w:rsidRDefault="0067520E" w:rsidP="001A0286">
      <w:pPr>
        <w:pStyle w:val="Reference"/>
      </w:pPr>
      <w:r w:rsidRPr="002D7F8C">
        <w:rPr>
          <w:lang w:val="fr-FR"/>
        </w:rPr>
        <w:t xml:space="preserve">Lenoir, J., Gégout, J.C., Marquet, P. a, de Ruffray, P. &amp; Brisse, H. (2008). </w:t>
      </w:r>
      <w:r w:rsidRPr="002D0CC2">
        <w:t xml:space="preserve">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1082EF56" w:rsidR="0067520E"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0A246560" w14:textId="22A28C54" w:rsidR="0067767E" w:rsidRPr="002D0CC2" w:rsidRDefault="0067767E" w:rsidP="001A0286">
      <w:pPr>
        <w:pStyle w:val="Reference"/>
      </w:pPr>
      <w:r w:rsidRPr="0067767E">
        <w:t xml:space="preserve">Manel, S., Schwartz, M.K., Luikart, G., &amp; Taberlet, P. (2003). Landscape genetics: combining landscape ecology and population genetics. </w:t>
      </w:r>
      <w:r w:rsidRPr="00EA6136">
        <w:rPr>
          <w:i/>
          <w:iCs/>
        </w:rPr>
        <w:t>Trends in Ecology &amp; Evolution</w:t>
      </w:r>
      <w:r w:rsidRPr="0067767E">
        <w:t xml:space="preserve">, 18, 189–197. </w:t>
      </w:r>
    </w:p>
    <w:p w14:paraId="4775AA60" w14:textId="77777777" w:rsidR="0067520E" w:rsidRPr="002D0CC2" w:rsidRDefault="0067520E" w:rsidP="001A0286">
      <w:pPr>
        <w:pStyle w:val="Reference"/>
      </w:pPr>
      <w:r w:rsidRPr="002D0CC2">
        <w:lastRenderedPageBreak/>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lastRenderedPageBreak/>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5DB81299" w:rsidR="0067520E"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79AE71C9" w14:textId="50EE2E9B" w:rsidR="00186FAC" w:rsidRPr="002D0CC2" w:rsidRDefault="00186FAC" w:rsidP="001A0286">
      <w:pPr>
        <w:pStyle w:val="Reference"/>
      </w:pPr>
      <w:r w:rsidRPr="00186FAC">
        <w:t xml:space="preserve">Okamoto, K.W., &amp; Amarasekare, P. (2018). A framework for high-throughput eco-evolutionary simulations integrating multilocus forward-time population genetics and community ecology. </w:t>
      </w:r>
      <w:r w:rsidRPr="00EA6136">
        <w:rPr>
          <w:i/>
          <w:iCs/>
        </w:rPr>
        <w:t>Methods in Ecology and Evolution</w:t>
      </w:r>
      <w:r w:rsidRPr="00186FAC">
        <w:t xml:space="preserve">, 9, 525–534. </w:t>
      </w:r>
    </w:p>
    <w:p w14:paraId="2A2B18EF" w14:textId="77777777" w:rsidR="0067520E" w:rsidRPr="002D0CC2" w:rsidRDefault="0067520E" w:rsidP="001A0286">
      <w:pPr>
        <w:pStyle w:val="Reference"/>
      </w:pPr>
      <w:r w:rsidRPr="002D0CC2">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lastRenderedPageBreak/>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Default="0067520E" w:rsidP="001A0286">
      <w:pPr>
        <w:pStyle w:val="Reference"/>
        <w:rPr>
          <w:ins w:id="752" w:author="Pannetier, Theo" w:date="2024-06-04T20:39:00Z"/>
        </w:rPr>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2309A798" w14:textId="68FD8447" w:rsidR="00BB6C1A" w:rsidRPr="00046A8E" w:rsidRDefault="00BB6C1A" w:rsidP="00046A8E">
      <w:pPr>
        <w:pStyle w:val="Reference"/>
        <w:rPr>
          <w:i/>
          <w:iCs/>
          <w:rPrChange w:id="753" w:author="Pannetier, Theo" w:date="2024-06-04T20:40:00Z">
            <w:rPr/>
          </w:rPrChange>
        </w:rPr>
      </w:pPr>
      <w:ins w:id="754" w:author="Pannetier, Theo" w:date="2024-06-04T20:39:00Z">
        <w:r w:rsidRPr="00046A8E">
          <w:rPr>
            <w:i/>
            <w:iCs/>
          </w:rPr>
          <w:t xml:space="preserve">Peng B., Kimmel M., Amos C. </w:t>
        </w:r>
      </w:ins>
      <w:ins w:id="755" w:author="Pannetier, Theo" w:date="2024-06-04T20:40:00Z">
        <w:r w:rsidRPr="00046A8E">
          <w:rPr>
            <w:i/>
            <w:iCs/>
          </w:rPr>
          <w:t xml:space="preserve">(2012) </w:t>
        </w:r>
      </w:ins>
      <w:ins w:id="756" w:author="Pannetier, Theo" w:date="2024-06-04T20:39:00Z">
        <w:r w:rsidRPr="00046A8E">
          <w:rPr>
            <w:i/>
            <w:iCs/>
          </w:rPr>
          <w:t xml:space="preserve">Forward-Time Population Genetics Simulations: Methods, Implementation, and Applications. </w:t>
        </w:r>
        <w:r w:rsidRPr="00046A8E">
          <w:rPr>
            <w:i/>
            <w:iCs/>
            <w:rPrChange w:id="757" w:author="Pannetier, Theo" w:date="2024-06-04T20:40:00Z">
              <w:rPr>
                <w:rFonts w:asciiTheme="minorHAnsi" w:eastAsiaTheme="minorHAnsi" w:hAnsiTheme="minorHAnsi" w:cstheme="minorBidi"/>
                <w:kern w:val="2"/>
                <w:szCs w:val="22"/>
              </w:rPr>
            </w:rPrChange>
          </w:rPr>
          <w:t>Wiley-Blackwel</w:t>
        </w:r>
      </w:ins>
      <w:ins w:id="758" w:author="Pannetier, Theo" w:date="2024-06-04T20:40:00Z">
        <w:r w:rsidRPr="00046A8E">
          <w:rPr>
            <w:i/>
            <w:iCs/>
            <w:rPrChange w:id="759" w:author="Pannetier, Theo" w:date="2024-06-04T20:40:00Z">
              <w:rPr>
                <w:rFonts w:asciiTheme="minorHAnsi" w:eastAsiaTheme="minorHAnsi" w:hAnsiTheme="minorHAnsi" w:cstheme="minorBidi"/>
                <w:b/>
                <w:kern w:val="2"/>
                <w:szCs w:val="22"/>
              </w:rPr>
            </w:rPrChange>
          </w:rPr>
          <w:t>l</w:t>
        </w:r>
        <w:r w:rsidRPr="00046A8E">
          <w:rPr>
            <w:i/>
            <w:iCs/>
          </w:rPr>
          <w:t>.</w:t>
        </w:r>
      </w:ins>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lastRenderedPageBreak/>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7F8C">
        <w:rPr>
          <w:lang w:val="fr-FR"/>
        </w:rPr>
        <w:t xml:space="preserve">Ronce, O. &amp; Clobert, J. (2012). Dispersal syndrome. </w:t>
      </w:r>
      <w:r w:rsidRPr="002D0CC2">
        <w:t xml:space="preserve">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lastRenderedPageBreak/>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lastRenderedPageBreak/>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7F8C">
        <w:rPr>
          <w:lang w:val="fr-FR"/>
        </w:rPr>
        <w:t xml:space="preserve">Thuiller, W., Münkemüller, T., Lavergne, S., Mouillot, D., Mouquet, N., Schiffers, K., et al. </w:t>
      </w:r>
      <w:r w:rsidRPr="002D0CC2">
        <w:t xml:space="preserve">(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lastRenderedPageBreak/>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11792003" w14:textId="3BBA6847" w:rsidR="000C7A8C" w:rsidRPr="00046A8E" w:rsidRDefault="000C7A8C" w:rsidP="00046A8E">
      <w:pPr>
        <w:pStyle w:val="Reference"/>
        <w:rPr>
          <w:ins w:id="760" w:author="Pannetier, Theo" w:date="2024-06-04T20:36:00Z"/>
        </w:rPr>
        <w:pPrChange w:id="761" w:author="Pannetier, Theo" w:date="2024-06-04T20:38:00Z">
          <w:pPr>
            <w:pStyle w:val="Heading1"/>
          </w:pPr>
        </w:pPrChange>
      </w:pPr>
      <w:ins w:id="762" w:author="Pannetier, Theo" w:date="2024-06-04T20:36:00Z">
        <w:r w:rsidRPr="00046A8E">
          <w:t xml:space="preserve">Weir, B.S., and Cockerham, C. C. </w:t>
        </w:r>
      </w:ins>
      <w:ins w:id="763" w:author="Pannetier, Theo" w:date="2024-06-04T20:39:00Z">
        <w:r w:rsidR="00BB6C1A" w:rsidRPr="00046A8E">
          <w:t xml:space="preserve">(1984) </w:t>
        </w:r>
      </w:ins>
      <w:ins w:id="764" w:author="Pannetier, Theo" w:date="2024-06-04T20:36:00Z">
        <w:r w:rsidRPr="00046A8E">
          <w:rPr>
            <w:rPrChange w:id="765" w:author="Pannetier, Theo" w:date="2024-06-04T20:39:00Z">
              <w:rPr>
                <w:rFonts w:asciiTheme="minorHAnsi" w:eastAsiaTheme="minorHAnsi" w:hAnsiTheme="minorHAnsi" w:cstheme="minorBidi"/>
                <w:b w:val="0"/>
                <w:i/>
                <w:iCs/>
                <w:kern w:val="2"/>
                <w:sz w:val="22"/>
                <w:szCs w:val="22"/>
              </w:rPr>
            </w:rPrChange>
          </w:rPr>
          <w:t>Estimating F-Statistics for The Analysis of Population Structure</w:t>
        </w:r>
        <w:r w:rsidRPr="00046A8E">
          <w:t xml:space="preserve">. </w:t>
        </w:r>
        <w:r w:rsidRPr="00046A8E">
          <w:rPr>
            <w:rPrChange w:id="766" w:author="Pannetier, Theo" w:date="2024-06-04T20:39:00Z">
              <w:rPr>
                <w:rFonts w:asciiTheme="minorHAnsi" w:eastAsiaTheme="minorHAnsi" w:hAnsiTheme="minorHAnsi" w:cstheme="minorBidi"/>
                <w:b w:val="0"/>
                <w:kern w:val="2"/>
                <w:sz w:val="22"/>
                <w:szCs w:val="22"/>
              </w:rPr>
            </w:rPrChange>
          </w:rPr>
          <w:t>Evolution</w:t>
        </w:r>
        <w:r w:rsidRPr="00046A8E">
          <w:t xml:space="preserve">. 38(6). pp. 1358-1370. </w:t>
        </w:r>
        <w:r w:rsidRPr="00046A8E">
          <w:fldChar w:fldCharType="begin"/>
        </w:r>
        <w:r>
          <w:instrText>HYPERLINK "https://doi.org/10.1111/j.1558-5646.1984.tb05657.x"</w:instrText>
        </w:r>
        <w:r w:rsidRPr="00046A8E">
          <w:fldChar w:fldCharType="separate"/>
        </w:r>
        <w:r w:rsidRPr="00046A8E">
          <w:t>https://doi.org/10.1111/j.1558-5646.1984.tb05657.x</w:t>
        </w:r>
        <w:r w:rsidRPr="00046A8E">
          <w:fldChar w:fldCharType="end"/>
        </w:r>
      </w:ins>
    </w:p>
    <w:p w14:paraId="01E3CC82" w14:textId="79D40445" w:rsidR="000C7A8C" w:rsidRPr="00046A8E" w:rsidRDefault="000C7A8C" w:rsidP="00046A8E">
      <w:pPr>
        <w:pStyle w:val="Reference"/>
        <w:rPr>
          <w:ins w:id="767" w:author="Pannetier, Theo" w:date="2024-06-04T20:36:00Z"/>
        </w:rPr>
      </w:pPr>
      <w:ins w:id="768" w:author="Pannetier, Theo" w:date="2024-06-04T20:36:00Z">
        <w:r w:rsidRPr="00046A8E">
          <w:t xml:space="preserve">Weir, B.S., and Hill, W. G. </w:t>
        </w:r>
        <w:r w:rsidR="00BB6C1A" w:rsidRPr="00046A8E">
          <w:t xml:space="preserve">(2002) </w:t>
        </w:r>
        <w:r w:rsidRPr="00046A8E">
          <w:rPr>
            <w:rPrChange w:id="769" w:author="Pannetier, Theo" w:date="2024-06-04T20:36:00Z">
              <w:rPr>
                <w:rFonts w:asciiTheme="minorHAnsi" w:eastAsiaTheme="minorHAnsi" w:hAnsiTheme="minorHAnsi" w:cstheme="minorBidi"/>
                <w:i/>
                <w:iCs/>
                <w:kern w:val="2"/>
                <w:szCs w:val="22"/>
              </w:rPr>
            </w:rPrChange>
          </w:rPr>
          <w:t>Estimating F-Statistics.</w:t>
        </w:r>
        <w:r w:rsidRPr="00BB6C1A">
          <w:t xml:space="preserve"> </w:t>
        </w:r>
        <w:r w:rsidRPr="00046A8E">
          <w:rPr>
            <w:rPrChange w:id="770" w:author="Pannetier, Theo" w:date="2024-06-04T20:36:00Z">
              <w:rPr>
                <w:rFonts w:asciiTheme="minorHAnsi" w:eastAsiaTheme="minorHAnsi" w:hAnsiTheme="minorHAnsi" w:cstheme="minorBidi"/>
                <w:kern w:val="2"/>
                <w:szCs w:val="22"/>
              </w:rPr>
            </w:rPrChange>
          </w:rPr>
          <w:t>Ann. Rev. Genet.</w:t>
        </w:r>
        <w:r w:rsidRPr="00046A8E">
          <w:t xml:space="preserve"> 2002, 36:721 – 750 </w:t>
        </w:r>
        <w:r w:rsidRPr="00046A8E">
          <w:rPr>
            <w:rPrChange w:id="771"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046A8E">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046A8E">
        <w:t>Conservation Letters</w:t>
      </w:r>
      <w:r w:rsidRPr="002D0CC2">
        <w:t>, 2, 46–52.</w:t>
      </w:r>
    </w:p>
    <w:p w14:paraId="0F3117A5" w14:textId="77777777" w:rsidR="0067520E" w:rsidRPr="00046A8E" w:rsidRDefault="0067520E" w:rsidP="001A0286">
      <w:pPr>
        <w:pStyle w:val="Reference"/>
      </w:pPr>
      <w:r w:rsidRPr="002D0CC2">
        <w:lastRenderedPageBreak/>
        <w:t xml:space="preserve">Willis, S.G., Thomas, C.D., Hill, J.K., Collingham, Y.C., Telfer, M.G., Fox, R., et al. (2009b). Dynamic distribution modelling: predicting the present from the past. </w:t>
      </w:r>
      <w:r w:rsidRPr="00046A8E">
        <w:t>Ecography, 32, 5–12.</w:t>
      </w:r>
    </w:p>
    <w:p w14:paraId="6964CA70" w14:textId="77777777" w:rsidR="0067520E" w:rsidRPr="002D0CC2" w:rsidRDefault="0067520E" w:rsidP="001A0286">
      <w:pPr>
        <w:pStyle w:val="Reference"/>
      </w:pPr>
      <w:r w:rsidRPr="00046A8E">
        <w:t xml:space="preserve">Wisz, M.S., Pottier, J., Kissling, W.D., Pellissier, L., Lenoir, J., Damgaard, C.F., et al. </w:t>
      </w:r>
      <w:r w:rsidRPr="002D0CC2">
        <w:t xml:space="preserve">(2013). The role of biotic interactions in shaping distributions and realised assemblages of species: implications for species distribution modelling. </w:t>
      </w:r>
      <w:r w:rsidRPr="00046A8E">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046A8E">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046A8E">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046A8E">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046A8E">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046A8E">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046A8E">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046A8E">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046A8E">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046A8E">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5"/>
      <w:footerReference w:type="first" r:id="rId106"/>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1" w:author="Palmer, Steve" w:date="2016-04-20T17:07:00Z" w:initials="PS">
    <w:p w14:paraId="2F2B9B86" w14:textId="77777777"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52"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502" w:author="Palmer, Steve" w:date="2016-06-16T14:46:00Z" w:initials="PS">
    <w:p w14:paraId="047C6C35" w14:textId="25452562"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503" w:author="Bocedi, Greta"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504" w:author="Bocedi, Greta"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509" w:author="Bocedi, Greta"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510"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511"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512" w:author="Bocedi, Greta"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518" w:author="Bocedi, Greta"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519"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562" w:author="Bocedi, Greta" w:date="2020-03-06T11:20:00Z" w:initials="BG">
    <w:p w14:paraId="6A9BDE6B" w14:textId="4CDDF29D" w:rsidR="00D97DB2" w:rsidRDefault="00D97DB2">
      <w:pPr>
        <w:pStyle w:val="CommentText"/>
      </w:pPr>
      <w:r>
        <w:rPr>
          <w:rStyle w:val="CommentReference"/>
        </w:rPr>
        <w:annotationRef/>
      </w:r>
      <w:r>
        <w:t>Same as Sim number???</w:t>
      </w:r>
    </w:p>
  </w:comment>
  <w:comment w:id="563" w:author="Palmer, Steve [2]" w:date="2020-08-13T11:59:00Z" w:initials="PS">
    <w:p w14:paraId="6DF5FC28" w14:textId="4401B07B" w:rsidR="00D97DB2" w:rsidRDefault="00D97DB2">
      <w:pPr>
        <w:pStyle w:val="CommentText"/>
      </w:pPr>
      <w:r>
        <w:rPr>
          <w:rStyle w:val="CommentReference"/>
        </w:rPr>
        <w:annotationRef/>
      </w:r>
      <w:r>
        <w:t>NO</w:t>
      </w:r>
    </w:p>
  </w:comment>
  <w:comment w:id="597" w:author="Pannetier, Theo" w:date="2024-06-07T16:38:00Z" w:initials="TP">
    <w:p w14:paraId="6575220C" w14:textId="77777777" w:rsidR="00DE723C" w:rsidRDefault="00DE723C" w:rsidP="00DE723C">
      <w:pPr>
        <w:pStyle w:val="CommentText"/>
        <w:jc w:val="left"/>
      </w:pPr>
      <w:r>
        <w:rPr>
          <w:rStyle w:val="CommentReference"/>
        </w:rPr>
        <w:annotationRef/>
      </w:r>
      <w:r>
        <w:t>Refs? Couldn’t find anywhere, the only mention is “similar to hierfstat” but hierfstat does not doc the calculation either</w:t>
      </w:r>
    </w:p>
  </w:comment>
  <w:comment w:id="598" w:author="Pannetier, Theo" w:date="2024-06-07T16:39:00Z" w:initials="TP">
    <w:p w14:paraId="54CC92EB" w14:textId="77777777" w:rsidR="00DE723C" w:rsidRDefault="00DE723C" w:rsidP="00DE723C">
      <w:pPr>
        <w:pStyle w:val="CommentText"/>
        <w:jc w:val="left"/>
      </w:pPr>
      <w:r>
        <w:rPr>
          <w:rStyle w:val="CommentReference"/>
        </w:rPr>
        <w:annotationRef/>
      </w:r>
      <w:r>
        <w:t>What do G, S, I stand for here?</w:t>
      </w:r>
    </w:p>
  </w:comment>
  <w:comment w:id="599" w:author="Pannetier, Theo" w:date="2024-06-07T16:40:00Z" w:initials="TP">
    <w:p w14:paraId="34DD4CA5" w14:textId="77777777" w:rsidR="00DE723C" w:rsidRDefault="00DE723C" w:rsidP="00DE723C">
      <w:pPr>
        <w:pStyle w:val="CommentText"/>
        <w:jc w:val="left"/>
      </w:pPr>
      <w:r>
        <w:rPr>
          <w:rStyle w:val="CommentReference"/>
        </w:rPr>
        <w:annotationRef/>
      </w:r>
      <w:r>
        <w:t>Absolutely not sure the equation is correct; I couldn’t transform these into the formulas of the previou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107FB4" w15:done="0"/>
  <w15:commentEx w15:paraId="6CE58173" w15:paraIdParent="3D107FB4"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Ex w15:paraId="6575220C" w15:done="0"/>
  <w15:commentEx w15:paraId="54CC92EB" w15:done="0"/>
  <w15:commentEx w15:paraId="34DD4C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331315C" w16cex:dateUtc="2024-06-07T15:38:00Z"/>
  <w16cex:commentExtensible w16cex:durableId="0DC8E859" w16cex:dateUtc="2024-06-07T15:39:00Z"/>
  <w16cex:commentExtensible w16cex:durableId="4D96DD85" w16cex:dateUtc="2024-06-07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107FB4" w16cid:durableId="220CAD5B"/>
  <w16cid:commentId w16cid:paraId="6CE58173" w16cid:durableId="22B9456E"/>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Id w16cid:paraId="6575220C" w16cid:durableId="3331315C"/>
  <w16cid:commentId w16cid:paraId="54CC92EB" w16cid:durableId="0DC8E859"/>
  <w16cid:commentId w16cid:paraId="34DD4CA5" w16cid:durableId="4D96DD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708558" w14:textId="77777777" w:rsidR="00035FB0" w:rsidRDefault="00035FB0" w:rsidP="00185BD6">
      <w:pPr>
        <w:spacing w:after="0"/>
      </w:pPr>
      <w:r>
        <w:separator/>
      </w:r>
    </w:p>
  </w:endnote>
  <w:endnote w:type="continuationSeparator" w:id="0">
    <w:p w14:paraId="43EA61A2" w14:textId="77777777" w:rsidR="00035FB0" w:rsidRDefault="00035FB0"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B3C82A" w14:textId="77777777" w:rsidR="00035FB0" w:rsidRDefault="00035FB0" w:rsidP="00185BD6">
      <w:pPr>
        <w:spacing w:after="0"/>
      </w:pPr>
      <w:r>
        <w:separator/>
      </w:r>
    </w:p>
  </w:footnote>
  <w:footnote w:type="continuationSeparator" w:id="0">
    <w:p w14:paraId="5575B3B6" w14:textId="77777777" w:rsidR="00035FB0" w:rsidRDefault="00035FB0"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ACE1A" w14:textId="510000EA"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Pr>
        <w:noProof/>
        <w:snapToGrid w:val="0"/>
      </w:rPr>
      <w:t>C:\MSWord\Normal.dotm</w:t>
    </w:r>
    <w:r>
      <w:rPr>
        <w:snapToGrid w:val="0"/>
      </w:rPr>
      <w:fldChar w:fldCharType="end"/>
    </w:r>
    <w:r>
      <w:tab/>
    </w:r>
    <w:r>
      <w:rPr>
        <w:sz w:val="20"/>
      </w:rPr>
      <w:fldChar w:fldCharType="begin"/>
    </w:r>
    <w:r>
      <w:rPr>
        <w:sz w:val="20"/>
      </w:rPr>
      <w:instrText xml:space="preserve"> TIME \@ "dd/MM/yy" </w:instrText>
    </w:r>
    <w:r>
      <w:rPr>
        <w:sz w:val="20"/>
      </w:rPr>
      <w:fldChar w:fldCharType="separate"/>
    </w:r>
    <w:r w:rsidR="00046A8E">
      <w:rPr>
        <w:noProof/>
        <w:sz w:val="20"/>
      </w:rPr>
      <w:t>11/06/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2"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A5F066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0"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4"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5982612">
    <w:abstractNumId w:val="13"/>
  </w:num>
  <w:num w:numId="2" w16cid:durableId="1065883375">
    <w:abstractNumId w:val="5"/>
  </w:num>
  <w:num w:numId="3" w16cid:durableId="1377389610">
    <w:abstractNumId w:val="20"/>
  </w:num>
  <w:num w:numId="4" w16cid:durableId="1760174627">
    <w:abstractNumId w:val="15"/>
  </w:num>
  <w:num w:numId="5" w16cid:durableId="1630817440">
    <w:abstractNumId w:val="16"/>
  </w:num>
  <w:num w:numId="6" w16cid:durableId="995887134">
    <w:abstractNumId w:val="17"/>
  </w:num>
  <w:num w:numId="7" w16cid:durableId="853766346">
    <w:abstractNumId w:val="1"/>
  </w:num>
  <w:num w:numId="8" w16cid:durableId="1274824545">
    <w:abstractNumId w:val="22"/>
  </w:num>
  <w:num w:numId="9" w16cid:durableId="742603110">
    <w:abstractNumId w:val="2"/>
  </w:num>
  <w:num w:numId="10" w16cid:durableId="269171543">
    <w:abstractNumId w:val="8"/>
  </w:num>
  <w:num w:numId="11" w16cid:durableId="87585556">
    <w:abstractNumId w:val="19"/>
  </w:num>
  <w:num w:numId="12" w16cid:durableId="867714323">
    <w:abstractNumId w:val="9"/>
  </w:num>
  <w:num w:numId="13" w16cid:durableId="721834510">
    <w:abstractNumId w:val="24"/>
  </w:num>
  <w:num w:numId="14" w16cid:durableId="1068723854">
    <w:abstractNumId w:val="4"/>
  </w:num>
  <w:num w:numId="15" w16cid:durableId="1251550116">
    <w:abstractNumId w:val="10"/>
  </w:num>
  <w:num w:numId="16" w16cid:durableId="378089841">
    <w:abstractNumId w:val="10"/>
    <w:lvlOverride w:ilvl="0">
      <w:startOverride w:val="1"/>
    </w:lvlOverride>
  </w:num>
  <w:num w:numId="17" w16cid:durableId="1072502283">
    <w:abstractNumId w:val="10"/>
    <w:lvlOverride w:ilvl="0">
      <w:startOverride w:val="1"/>
    </w:lvlOverride>
  </w:num>
  <w:num w:numId="18" w16cid:durableId="1041058495">
    <w:abstractNumId w:val="10"/>
    <w:lvlOverride w:ilvl="0">
      <w:startOverride w:val="1"/>
    </w:lvlOverride>
  </w:num>
  <w:num w:numId="19" w16cid:durableId="1066611365">
    <w:abstractNumId w:val="10"/>
    <w:lvlOverride w:ilvl="0">
      <w:startOverride w:val="1"/>
    </w:lvlOverride>
  </w:num>
  <w:num w:numId="20" w16cid:durableId="2070766534">
    <w:abstractNumId w:val="10"/>
    <w:lvlOverride w:ilvl="0">
      <w:startOverride w:val="1"/>
    </w:lvlOverride>
  </w:num>
  <w:num w:numId="21" w16cid:durableId="883296429">
    <w:abstractNumId w:val="10"/>
    <w:lvlOverride w:ilvl="0">
      <w:startOverride w:val="1"/>
    </w:lvlOverride>
  </w:num>
  <w:num w:numId="22" w16cid:durableId="2027250371">
    <w:abstractNumId w:val="10"/>
    <w:lvlOverride w:ilvl="0">
      <w:startOverride w:val="1"/>
    </w:lvlOverride>
  </w:num>
  <w:num w:numId="23" w16cid:durableId="1093359709">
    <w:abstractNumId w:val="10"/>
    <w:lvlOverride w:ilvl="0">
      <w:startOverride w:val="1"/>
    </w:lvlOverride>
  </w:num>
  <w:num w:numId="24" w16cid:durableId="993922138">
    <w:abstractNumId w:val="10"/>
    <w:lvlOverride w:ilvl="0">
      <w:startOverride w:val="1"/>
    </w:lvlOverride>
  </w:num>
  <w:num w:numId="25" w16cid:durableId="1026905869">
    <w:abstractNumId w:val="10"/>
    <w:lvlOverride w:ilvl="0">
      <w:startOverride w:val="1"/>
    </w:lvlOverride>
  </w:num>
  <w:num w:numId="26" w16cid:durableId="1483813743">
    <w:abstractNumId w:val="10"/>
    <w:lvlOverride w:ilvl="0">
      <w:startOverride w:val="1"/>
    </w:lvlOverride>
  </w:num>
  <w:num w:numId="27" w16cid:durableId="241112425">
    <w:abstractNumId w:val="10"/>
    <w:lvlOverride w:ilvl="0">
      <w:startOverride w:val="1"/>
    </w:lvlOverride>
  </w:num>
  <w:num w:numId="28" w16cid:durableId="1050416294">
    <w:abstractNumId w:val="10"/>
    <w:lvlOverride w:ilvl="0">
      <w:startOverride w:val="1"/>
    </w:lvlOverride>
  </w:num>
  <w:num w:numId="29" w16cid:durableId="229535604">
    <w:abstractNumId w:val="10"/>
    <w:lvlOverride w:ilvl="0">
      <w:startOverride w:val="1"/>
    </w:lvlOverride>
  </w:num>
  <w:num w:numId="30" w16cid:durableId="1782796554">
    <w:abstractNumId w:val="10"/>
    <w:lvlOverride w:ilvl="0">
      <w:startOverride w:val="1"/>
    </w:lvlOverride>
  </w:num>
  <w:num w:numId="31" w16cid:durableId="316807057">
    <w:abstractNumId w:val="10"/>
    <w:lvlOverride w:ilvl="0">
      <w:startOverride w:val="1"/>
    </w:lvlOverride>
  </w:num>
  <w:num w:numId="32" w16cid:durableId="1359575804">
    <w:abstractNumId w:val="10"/>
    <w:lvlOverride w:ilvl="0">
      <w:startOverride w:val="1"/>
    </w:lvlOverride>
  </w:num>
  <w:num w:numId="33" w16cid:durableId="676999590">
    <w:abstractNumId w:val="10"/>
    <w:lvlOverride w:ilvl="0">
      <w:startOverride w:val="1"/>
    </w:lvlOverride>
  </w:num>
  <w:num w:numId="34" w16cid:durableId="2710455">
    <w:abstractNumId w:val="10"/>
    <w:lvlOverride w:ilvl="0">
      <w:startOverride w:val="1"/>
    </w:lvlOverride>
  </w:num>
  <w:num w:numId="35" w16cid:durableId="1333532300">
    <w:abstractNumId w:val="10"/>
    <w:lvlOverride w:ilvl="0">
      <w:startOverride w:val="1"/>
    </w:lvlOverride>
  </w:num>
  <w:num w:numId="36" w16cid:durableId="375589068">
    <w:abstractNumId w:val="10"/>
    <w:lvlOverride w:ilvl="0">
      <w:startOverride w:val="1"/>
    </w:lvlOverride>
  </w:num>
  <w:num w:numId="37" w16cid:durableId="1094781748">
    <w:abstractNumId w:val="10"/>
    <w:lvlOverride w:ilvl="0">
      <w:startOverride w:val="1"/>
    </w:lvlOverride>
  </w:num>
  <w:num w:numId="38" w16cid:durableId="1910922881">
    <w:abstractNumId w:val="10"/>
    <w:lvlOverride w:ilvl="0">
      <w:startOverride w:val="1"/>
    </w:lvlOverride>
  </w:num>
  <w:num w:numId="39" w16cid:durableId="284701465">
    <w:abstractNumId w:val="10"/>
    <w:lvlOverride w:ilvl="0">
      <w:startOverride w:val="1"/>
    </w:lvlOverride>
  </w:num>
  <w:num w:numId="40" w16cid:durableId="1626689687">
    <w:abstractNumId w:val="10"/>
    <w:lvlOverride w:ilvl="0">
      <w:startOverride w:val="1"/>
    </w:lvlOverride>
  </w:num>
  <w:num w:numId="41" w16cid:durableId="593245955">
    <w:abstractNumId w:val="10"/>
    <w:lvlOverride w:ilvl="0">
      <w:startOverride w:val="1"/>
    </w:lvlOverride>
  </w:num>
  <w:num w:numId="42" w16cid:durableId="1440485215">
    <w:abstractNumId w:val="10"/>
    <w:lvlOverride w:ilvl="0">
      <w:startOverride w:val="1"/>
    </w:lvlOverride>
  </w:num>
  <w:num w:numId="43" w16cid:durableId="1167936277">
    <w:abstractNumId w:val="10"/>
    <w:lvlOverride w:ilvl="0">
      <w:startOverride w:val="1"/>
    </w:lvlOverride>
  </w:num>
  <w:num w:numId="44" w16cid:durableId="731002226">
    <w:abstractNumId w:val="10"/>
    <w:lvlOverride w:ilvl="0">
      <w:startOverride w:val="1"/>
    </w:lvlOverride>
  </w:num>
  <w:num w:numId="45" w16cid:durableId="1640065390">
    <w:abstractNumId w:val="10"/>
    <w:lvlOverride w:ilvl="0">
      <w:startOverride w:val="1"/>
    </w:lvlOverride>
  </w:num>
  <w:num w:numId="46" w16cid:durableId="1814981440">
    <w:abstractNumId w:val="10"/>
    <w:lvlOverride w:ilvl="0">
      <w:startOverride w:val="1"/>
    </w:lvlOverride>
  </w:num>
  <w:num w:numId="47" w16cid:durableId="692147502">
    <w:abstractNumId w:val="10"/>
    <w:lvlOverride w:ilvl="0">
      <w:startOverride w:val="1"/>
    </w:lvlOverride>
  </w:num>
  <w:num w:numId="48" w16cid:durableId="427239976">
    <w:abstractNumId w:val="10"/>
    <w:lvlOverride w:ilvl="0">
      <w:startOverride w:val="1"/>
    </w:lvlOverride>
  </w:num>
  <w:num w:numId="49" w16cid:durableId="1678531763">
    <w:abstractNumId w:val="10"/>
    <w:lvlOverride w:ilvl="0">
      <w:startOverride w:val="1"/>
    </w:lvlOverride>
  </w:num>
  <w:num w:numId="50" w16cid:durableId="1660452821">
    <w:abstractNumId w:val="10"/>
    <w:lvlOverride w:ilvl="0">
      <w:startOverride w:val="1"/>
    </w:lvlOverride>
  </w:num>
  <w:num w:numId="51" w16cid:durableId="1491290540">
    <w:abstractNumId w:val="10"/>
    <w:lvlOverride w:ilvl="0">
      <w:startOverride w:val="1"/>
    </w:lvlOverride>
  </w:num>
  <w:num w:numId="52" w16cid:durableId="117842462">
    <w:abstractNumId w:val="10"/>
    <w:lvlOverride w:ilvl="0">
      <w:startOverride w:val="1"/>
    </w:lvlOverride>
  </w:num>
  <w:num w:numId="53" w16cid:durableId="142700444">
    <w:abstractNumId w:val="10"/>
    <w:lvlOverride w:ilvl="0">
      <w:startOverride w:val="1"/>
    </w:lvlOverride>
  </w:num>
  <w:num w:numId="54" w16cid:durableId="215776698">
    <w:abstractNumId w:val="10"/>
    <w:lvlOverride w:ilvl="0">
      <w:startOverride w:val="1"/>
    </w:lvlOverride>
  </w:num>
  <w:num w:numId="55" w16cid:durableId="327247689">
    <w:abstractNumId w:val="10"/>
    <w:lvlOverride w:ilvl="0">
      <w:startOverride w:val="1"/>
    </w:lvlOverride>
  </w:num>
  <w:num w:numId="56" w16cid:durableId="694966376">
    <w:abstractNumId w:val="10"/>
    <w:lvlOverride w:ilvl="0">
      <w:startOverride w:val="1"/>
    </w:lvlOverride>
  </w:num>
  <w:num w:numId="57" w16cid:durableId="663777850">
    <w:abstractNumId w:val="10"/>
    <w:lvlOverride w:ilvl="0">
      <w:startOverride w:val="1"/>
    </w:lvlOverride>
  </w:num>
  <w:num w:numId="58" w16cid:durableId="1561862181">
    <w:abstractNumId w:val="10"/>
    <w:lvlOverride w:ilvl="0">
      <w:startOverride w:val="1"/>
    </w:lvlOverride>
  </w:num>
  <w:num w:numId="59" w16cid:durableId="845289384">
    <w:abstractNumId w:val="10"/>
    <w:lvlOverride w:ilvl="0">
      <w:startOverride w:val="1"/>
    </w:lvlOverride>
  </w:num>
  <w:num w:numId="60" w16cid:durableId="1394886151">
    <w:abstractNumId w:val="10"/>
    <w:lvlOverride w:ilvl="0">
      <w:startOverride w:val="1"/>
    </w:lvlOverride>
  </w:num>
  <w:num w:numId="61" w16cid:durableId="943223028">
    <w:abstractNumId w:val="10"/>
    <w:lvlOverride w:ilvl="0">
      <w:startOverride w:val="1"/>
    </w:lvlOverride>
  </w:num>
  <w:num w:numId="62" w16cid:durableId="580717153">
    <w:abstractNumId w:val="10"/>
    <w:lvlOverride w:ilvl="0">
      <w:startOverride w:val="1"/>
    </w:lvlOverride>
  </w:num>
  <w:num w:numId="63" w16cid:durableId="989745081">
    <w:abstractNumId w:val="12"/>
  </w:num>
  <w:num w:numId="64" w16cid:durableId="124663673">
    <w:abstractNumId w:val="10"/>
    <w:lvlOverride w:ilvl="0">
      <w:startOverride w:val="1"/>
    </w:lvlOverride>
  </w:num>
  <w:num w:numId="65" w16cid:durableId="1175265991">
    <w:abstractNumId w:val="3"/>
  </w:num>
  <w:num w:numId="66" w16cid:durableId="607934699">
    <w:abstractNumId w:val="3"/>
    <w:lvlOverride w:ilvl="0">
      <w:startOverride w:val="1"/>
    </w:lvlOverride>
  </w:num>
  <w:num w:numId="67" w16cid:durableId="998313984">
    <w:abstractNumId w:val="23"/>
  </w:num>
  <w:num w:numId="68" w16cid:durableId="1436360143">
    <w:abstractNumId w:val="14"/>
  </w:num>
  <w:num w:numId="69" w16cid:durableId="1144813086">
    <w:abstractNumId w:val="0"/>
  </w:num>
  <w:num w:numId="70" w16cid:durableId="954210613">
    <w:abstractNumId w:val="6"/>
  </w:num>
  <w:num w:numId="71" w16cid:durableId="1068576654">
    <w:abstractNumId w:val="25"/>
  </w:num>
  <w:num w:numId="72" w16cid:durableId="1320385745">
    <w:abstractNumId w:val="7"/>
  </w:num>
  <w:num w:numId="73" w16cid:durableId="955480442">
    <w:abstractNumId w:val="18"/>
  </w:num>
  <w:num w:numId="74" w16cid:durableId="991518162">
    <w:abstractNumId w:val="21"/>
  </w:num>
  <w:num w:numId="75" w16cid:durableId="1564950629">
    <w:abstractNumId w:val="11"/>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10C0A"/>
    <w:rsid w:val="00035FB0"/>
    <w:rsid w:val="0003780B"/>
    <w:rsid w:val="00037A8F"/>
    <w:rsid w:val="00040993"/>
    <w:rsid w:val="000454B1"/>
    <w:rsid w:val="00046A8E"/>
    <w:rsid w:val="00050F3C"/>
    <w:rsid w:val="000576B5"/>
    <w:rsid w:val="00057731"/>
    <w:rsid w:val="0006022B"/>
    <w:rsid w:val="0007125F"/>
    <w:rsid w:val="000712E6"/>
    <w:rsid w:val="0007424D"/>
    <w:rsid w:val="000920DA"/>
    <w:rsid w:val="00092A14"/>
    <w:rsid w:val="00097726"/>
    <w:rsid w:val="000A3BD0"/>
    <w:rsid w:val="000A573C"/>
    <w:rsid w:val="000B0675"/>
    <w:rsid w:val="000B11BD"/>
    <w:rsid w:val="000C2508"/>
    <w:rsid w:val="000C5225"/>
    <w:rsid w:val="000C5AD9"/>
    <w:rsid w:val="000C67A4"/>
    <w:rsid w:val="000C6E3D"/>
    <w:rsid w:val="000C7A8C"/>
    <w:rsid w:val="000D0A47"/>
    <w:rsid w:val="000D5509"/>
    <w:rsid w:val="000E5D9B"/>
    <w:rsid w:val="000E5FD2"/>
    <w:rsid w:val="000F3BC1"/>
    <w:rsid w:val="000F7D87"/>
    <w:rsid w:val="001000A3"/>
    <w:rsid w:val="00100855"/>
    <w:rsid w:val="00111155"/>
    <w:rsid w:val="00114E98"/>
    <w:rsid w:val="00117BC7"/>
    <w:rsid w:val="00133146"/>
    <w:rsid w:val="0013792C"/>
    <w:rsid w:val="00142939"/>
    <w:rsid w:val="00144084"/>
    <w:rsid w:val="001539B1"/>
    <w:rsid w:val="00172E39"/>
    <w:rsid w:val="0018402C"/>
    <w:rsid w:val="00185BD6"/>
    <w:rsid w:val="00186FAC"/>
    <w:rsid w:val="001A0286"/>
    <w:rsid w:val="001A3BB4"/>
    <w:rsid w:val="001A6CE9"/>
    <w:rsid w:val="001B69EB"/>
    <w:rsid w:val="001C7153"/>
    <w:rsid w:val="001E2D50"/>
    <w:rsid w:val="001E5C22"/>
    <w:rsid w:val="001E726F"/>
    <w:rsid w:val="001F53B0"/>
    <w:rsid w:val="002000F6"/>
    <w:rsid w:val="0021180A"/>
    <w:rsid w:val="00214710"/>
    <w:rsid w:val="00236CD2"/>
    <w:rsid w:val="00236F4C"/>
    <w:rsid w:val="00240365"/>
    <w:rsid w:val="00243ED5"/>
    <w:rsid w:val="00257808"/>
    <w:rsid w:val="00261F91"/>
    <w:rsid w:val="00274A91"/>
    <w:rsid w:val="0027646E"/>
    <w:rsid w:val="00290346"/>
    <w:rsid w:val="0029471B"/>
    <w:rsid w:val="002A2B71"/>
    <w:rsid w:val="002B6FD4"/>
    <w:rsid w:val="002B7CC8"/>
    <w:rsid w:val="002D2032"/>
    <w:rsid w:val="002D7F8C"/>
    <w:rsid w:val="002E7C15"/>
    <w:rsid w:val="002F15DC"/>
    <w:rsid w:val="002F4486"/>
    <w:rsid w:val="002F7FDB"/>
    <w:rsid w:val="00301C87"/>
    <w:rsid w:val="00302976"/>
    <w:rsid w:val="00316C72"/>
    <w:rsid w:val="00324A32"/>
    <w:rsid w:val="00332547"/>
    <w:rsid w:val="00344E29"/>
    <w:rsid w:val="00353E74"/>
    <w:rsid w:val="00356F32"/>
    <w:rsid w:val="00357DB0"/>
    <w:rsid w:val="003659E1"/>
    <w:rsid w:val="00370EB3"/>
    <w:rsid w:val="00377BDB"/>
    <w:rsid w:val="003928F0"/>
    <w:rsid w:val="00392AD2"/>
    <w:rsid w:val="003A3E63"/>
    <w:rsid w:val="003A5728"/>
    <w:rsid w:val="003B05CD"/>
    <w:rsid w:val="003B0805"/>
    <w:rsid w:val="003B0CB8"/>
    <w:rsid w:val="003B1803"/>
    <w:rsid w:val="003B7315"/>
    <w:rsid w:val="003C3F8F"/>
    <w:rsid w:val="003D24BD"/>
    <w:rsid w:val="003D7325"/>
    <w:rsid w:val="003F161B"/>
    <w:rsid w:val="003F2FA0"/>
    <w:rsid w:val="00402138"/>
    <w:rsid w:val="00404D19"/>
    <w:rsid w:val="004058AD"/>
    <w:rsid w:val="004148F5"/>
    <w:rsid w:val="0041626F"/>
    <w:rsid w:val="0041661E"/>
    <w:rsid w:val="00425F33"/>
    <w:rsid w:val="00440B8A"/>
    <w:rsid w:val="00441381"/>
    <w:rsid w:val="00442B9D"/>
    <w:rsid w:val="00463E54"/>
    <w:rsid w:val="0048107B"/>
    <w:rsid w:val="00491BB7"/>
    <w:rsid w:val="00493DF3"/>
    <w:rsid w:val="004A3D59"/>
    <w:rsid w:val="004A73D8"/>
    <w:rsid w:val="004B7DEF"/>
    <w:rsid w:val="004D7A28"/>
    <w:rsid w:val="004E15EF"/>
    <w:rsid w:val="004E1714"/>
    <w:rsid w:val="004F264F"/>
    <w:rsid w:val="00500501"/>
    <w:rsid w:val="00537BBF"/>
    <w:rsid w:val="00552FBF"/>
    <w:rsid w:val="00553287"/>
    <w:rsid w:val="00557FEF"/>
    <w:rsid w:val="00566DCF"/>
    <w:rsid w:val="00584E56"/>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290E"/>
    <w:rsid w:val="0062081D"/>
    <w:rsid w:val="006326FA"/>
    <w:rsid w:val="006443A2"/>
    <w:rsid w:val="006470A6"/>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747A"/>
    <w:rsid w:val="006A7C76"/>
    <w:rsid w:val="006C101D"/>
    <w:rsid w:val="006D77B3"/>
    <w:rsid w:val="006E3A42"/>
    <w:rsid w:val="006E3F8A"/>
    <w:rsid w:val="006F0A57"/>
    <w:rsid w:val="00700978"/>
    <w:rsid w:val="00717866"/>
    <w:rsid w:val="00717D44"/>
    <w:rsid w:val="007203E6"/>
    <w:rsid w:val="007261F2"/>
    <w:rsid w:val="00730E36"/>
    <w:rsid w:val="00732856"/>
    <w:rsid w:val="00740288"/>
    <w:rsid w:val="007418A9"/>
    <w:rsid w:val="00744E86"/>
    <w:rsid w:val="007523FD"/>
    <w:rsid w:val="0076136E"/>
    <w:rsid w:val="00766DB5"/>
    <w:rsid w:val="00766E2A"/>
    <w:rsid w:val="00774CD2"/>
    <w:rsid w:val="00787453"/>
    <w:rsid w:val="007911EF"/>
    <w:rsid w:val="007A528D"/>
    <w:rsid w:val="007A78DF"/>
    <w:rsid w:val="007B0C29"/>
    <w:rsid w:val="007C7CB1"/>
    <w:rsid w:val="007D2B25"/>
    <w:rsid w:val="007E30E0"/>
    <w:rsid w:val="007E77BC"/>
    <w:rsid w:val="007E7E6F"/>
    <w:rsid w:val="007F2FBE"/>
    <w:rsid w:val="007F5C3D"/>
    <w:rsid w:val="00800A84"/>
    <w:rsid w:val="00801134"/>
    <w:rsid w:val="008275A3"/>
    <w:rsid w:val="00831B81"/>
    <w:rsid w:val="00834330"/>
    <w:rsid w:val="008350BD"/>
    <w:rsid w:val="00837787"/>
    <w:rsid w:val="008501A8"/>
    <w:rsid w:val="0085358A"/>
    <w:rsid w:val="00862E4F"/>
    <w:rsid w:val="00882914"/>
    <w:rsid w:val="00887D2B"/>
    <w:rsid w:val="00894FB3"/>
    <w:rsid w:val="008B18FB"/>
    <w:rsid w:val="008B28CC"/>
    <w:rsid w:val="008B705A"/>
    <w:rsid w:val="008C19A2"/>
    <w:rsid w:val="008C3B7C"/>
    <w:rsid w:val="008D3079"/>
    <w:rsid w:val="008D38C5"/>
    <w:rsid w:val="008D38CB"/>
    <w:rsid w:val="008F4EC0"/>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1C1A"/>
    <w:rsid w:val="0098777A"/>
    <w:rsid w:val="0099010D"/>
    <w:rsid w:val="00994387"/>
    <w:rsid w:val="00995C87"/>
    <w:rsid w:val="009A02A9"/>
    <w:rsid w:val="009A3BA6"/>
    <w:rsid w:val="009B1D22"/>
    <w:rsid w:val="009B2492"/>
    <w:rsid w:val="009B3CA4"/>
    <w:rsid w:val="009B3EED"/>
    <w:rsid w:val="009C0EE9"/>
    <w:rsid w:val="009D1A33"/>
    <w:rsid w:val="009E2399"/>
    <w:rsid w:val="009E3267"/>
    <w:rsid w:val="009E434A"/>
    <w:rsid w:val="009E7060"/>
    <w:rsid w:val="009F1D2A"/>
    <w:rsid w:val="00A04E75"/>
    <w:rsid w:val="00A0663E"/>
    <w:rsid w:val="00A27456"/>
    <w:rsid w:val="00A27AA6"/>
    <w:rsid w:val="00A27D76"/>
    <w:rsid w:val="00A339E9"/>
    <w:rsid w:val="00A36A6C"/>
    <w:rsid w:val="00A4401A"/>
    <w:rsid w:val="00A4684D"/>
    <w:rsid w:val="00A5267E"/>
    <w:rsid w:val="00A52C6B"/>
    <w:rsid w:val="00A57390"/>
    <w:rsid w:val="00A57734"/>
    <w:rsid w:val="00A64C73"/>
    <w:rsid w:val="00A73D4A"/>
    <w:rsid w:val="00A763EA"/>
    <w:rsid w:val="00A81110"/>
    <w:rsid w:val="00A86C3C"/>
    <w:rsid w:val="00A92464"/>
    <w:rsid w:val="00A92FC4"/>
    <w:rsid w:val="00A95055"/>
    <w:rsid w:val="00A95A40"/>
    <w:rsid w:val="00AA4922"/>
    <w:rsid w:val="00AA6513"/>
    <w:rsid w:val="00AC04A8"/>
    <w:rsid w:val="00AC4209"/>
    <w:rsid w:val="00AC4401"/>
    <w:rsid w:val="00AC6D16"/>
    <w:rsid w:val="00AD57C0"/>
    <w:rsid w:val="00AD7A52"/>
    <w:rsid w:val="00AE27D5"/>
    <w:rsid w:val="00B02699"/>
    <w:rsid w:val="00B23FAF"/>
    <w:rsid w:val="00B35389"/>
    <w:rsid w:val="00B45BB1"/>
    <w:rsid w:val="00B50A96"/>
    <w:rsid w:val="00B57AEB"/>
    <w:rsid w:val="00B60DF1"/>
    <w:rsid w:val="00B71120"/>
    <w:rsid w:val="00B74649"/>
    <w:rsid w:val="00B92A30"/>
    <w:rsid w:val="00B96B96"/>
    <w:rsid w:val="00B973E7"/>
    <w:rsid w:val="00B97641"/>
    <w:rsid w:val="00BA4B4D"/>
    <w:rsid w:val="00BA67C4"/>
    <w:rsid w:val="00BB6886"/>
    <w:rsid w:val="00BB6C1A"/>
    <w:rsid w:val="00BB6E19"/>
    <w:rsid w:val="00BC250B"/>
    <w:rsid w:val="00BC476F"/>
    <w:rsid w:val="00BD485B"/>
    <w:rsid w:val="00BD66E7"/>
    <w:rsid w:val="00BD6D5A"/>
    <w:rsid w:val="00BE19E3"/>
    <w:rsid w:val="00BE5832"/>
    <w:rsid w:val="00BE7B66"/>
    <w:rsid w:val="00BF51F9"/>
    <w:rsid w:val="00BF616F"/>
    <w:rsid w:val="00C02DC0"/>
    <w:rsid w:val="00C17E64"/>
    <w:rsid w:val="00C3051D"/>
    <w:rsid w:val="00C328B0"/>
    <w:rsid w:val="00C44765"/>
    <w:rsid w:val="00C45FF9"/>
    <w:rsid w:val="00C46935"/>
    <w:rsid w:val="00C477B1"/>
    <w:rsid w:val="00C5136E"/>
    <w:rsid w:val="00C57BF9"/>
    <w:rsid w:val="00C63BC8"/>
    <w:rsid w:val="00C643B3"/>
    <w:rsid w:val="00C65543"/>
    <w:rsid w:val="00C829A3"/>
    <w:rsid w:val="00CA4552"/>
    <w:rsid w:val="00CB27D1"/>
    <w:rsid w:val="00CB2939"/>
    <w:rsid w:val="00CB495F"/>
    <w:rsid w:val="00CB60E8"/>
    <w:rsid w:val="00CC10E8"/>
    <w:rsid w:val="00CC3302"/>
    <w:rsid w:val="00CD4A02"/>
    <w:rsid w:val="00CD55D0"/>
    <w:rsid w:val="00CE3AE5"/>
    <w:rsid w:val="00CE54AF"/>
    <w:rsid w:val="00CF22C0"/>
    <w:rsid w:val="00CF3D07"/>
    <w:rsid w:val="00CF511E"/>
    <w:rsid w:val="00D00A3D"/>
    <w:rsid w:val="00D03909"/>
    <w:rsid w:val="00D062B0"/>
    <w:rsid w:val="00D14A5D"/>
    <w:rsid w:val="00D20542"/>
    <w:rsid w:val="00D22805"/>
    <w:rsid w:val="00D32128"/>
    <w:rsid w:val="00D32894"/>
    <w:rsid w:val="00D370A8"/>
    <w:rsid w:val="00D41B10"/>
    <w:rsid w:val="00D45898"/>
    <w:rsid w:val="00D4658D"/>
    <w:rsid w:val="00D566EA"/>
    <w:rsid w:val="00D573A8"/>
    <w:rsid w:val="00D57758"/>
    <w:rsid w:val="00D61BC5"/>
    <w:rsid w:val="00D71131"/>
    <w:rsid w:val="00D77815"/>
    <w:rsid w:val="00D80F41"/>
    <w:rsid w:val="00D81A16"/>
    <w:rsid w:val="00D85E53"/>
    <w:rsid w:val="00D97DB2"/>
    <w:rsid w:val="00DA247E"/>
    <w:rsid w:val="00DB1103"/>
    <w:rsid w:val="00DC5C24"/>
    <w:rsid w:val="00DE1417"/>
    <w:rsid w:val="00DE4FB9"/>
    <w:rsid w:val="00DE53B2"/>
    <w:rsid w:val="00DE723C"/>
    <w:rsid w:val="00DF2DC1"/>
    <w:rsid w:val="00E01233"/>
    <w:rsid w:val="00E0496C"/>
    <w:rsid w:val="00E128C1"/>
    <w:rsid w:val="00E21CD0"/>
    <w:rsid w:val="00E25480"/>
    <w:rsid w:val="00E5549E"/>
    <w:rsid w:val="00E56082"/>
    <w:rsid w:val="00E62947"/>
    <w:rsid w:val="00E82CE9"/>
    <w:rsid w:val="00E85374"/>
    <w:rsid w:val="00E8637B"/>
    <w:rsid w:val="00E92618"/>
    <w:rsid w:val="00E934F8"/>
    <w:rsid w:val="00EA6136"/>
    <w:rsid w:val="00EA7026"/>
    <w:rsid w:val="00EB0E49"/>
    <w:rsid w:val="00EB454C"/>
    <w:rsid w:val="00EB64FA"/>
    <w:rsid w:val="00EC4BC7"/>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67A8"/>
    <w:rsid w:val="00F42077"/>
    <w:rsid w:val="00F62F9C"/>
    <w:rsid w:val="00F6790F"/>
    <w:rsid w:val="00F706EA"/>
    <w:rsid w:val="00F81565"/>
    <w:rsid w:val="00F83362"/>
    <w:rsid w:val="00F847E0"/>
    <w:rsid w:val="00F8674E"/>
    <w:rsid w:val="00F96410"/>
    <w:rsid w:val="00F97938"/>
    <w:rsid w:val="00FB5BE9"/>
    <w:rsid w:val="00FB764F"/>
    <w:rsid w:val="00FC71B7"/>
    <w:rsid w:val="00FC77CF"/>
    <w:rsid w:val="00FD267A"/>
    <w:rsid w:val="00FD4B9B"/>
    <w:rsid w:val="00FE20FC"/>
    <w:rsid w:val="00FE7DDA"/>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80"/>
        <o:r id="V:Rule2" type="connector" idref="#AutoShape 57"/>
        <o:r id="V:Rule3" type="connector" idref="#AutoShape 468"/>
        <o:r id="V:Rule4" type="connector" idref="#AutoShape 840"/>
        <o:r id="V:Rule5" type="connector" idref="#AutoShape 94"/>
        <o:r id="V:Rule6" type="connector" idref="#AutoShape 18"/>
        <o:r id="V:Rule7" type="connector" idref="#AutoShape 797"/>
        <o:r id="V:Rule8" type="connector" idref="#AutoShape 22"/>
        <o:r id="V:Rule9" type="connector" idref="#AutoShape 774"/>
        <o:r id="V:Rule10" type="connector" idref="#AutoShape 620"/>
        <o:r id="V:Rule11" type="connector" idref="#AutoShape 607"/>
        <o:r id="V:Rule12" type="connector" idref="#AutoShape 608"/>
        <o:r id="V:Rule13" type="connector" idref="#AutoShape 19"/>
        <o:r id="V:Rule14" type="connector" idref="#AutoShape 841"/>
        <o:r id="V:Rule15" type="connector" idref="#AutoShape 764"/>
        <o:r id="V:Rule16" type="connector" idref="#AutoShape 17"/>
        <o:r id="V:Rule17" type="connector" idref="#AutoShape 103"/>
        <o:r id="V:Rule18" type="connector" idref="#AutoShape 67"/>
        <o:r id="V:Rule19" type="connector" idref="#AutoShape 72"/>
        <o:r id="V:Rule20" type="connector" idref="#AutoShape 756"/>
        <o:r id="V:Rule21" type="connector" idref="#AutoShape 23"/>
        <o:r id="V:Rule22" type="connector" idref="#AutoShape 749"/>
        <o:r id="V:Rule23" type="connector" idref="#AutoShape 440"/>
        <o:r id="V:Rule24" type="connector" idref="#AutoShape 13"/>
        <o:r id="V:Rule25" type="connector" idref="#AutoShape 92"/>
        <o:r id="V:Rule26" type="connector" idref="#AutoShape 9"/>
        <o:r id="V:Rule27" type="connector" idref="#AutoShape 81"/>
        <o:r id="V:Rule28" type="connector" idref="#AutoShape 778"/>
        <o:r id="V:Rule29" type="connector" idref="#AutoShape 8"/>
        <o:r id="V:Rule30" type="connector" idref="#AutoShape 624"/>
        <o:r id="V:Rule31" type="connector" idref="#AutoShape 93"/>
        <o:r id="V:Rule32" type="connector" idref="#AutoShape 771"/>
        <o:r id="V:Rule33" type="connector" idref="#AutoShape 10"/>
        <o:r id="V:Rule34" type="connector" idref="#AutoShape 748"/>
        <o:r id="V:Rule35" type="connector" idref="#AutoShape 95"/>
        <o:r id="V:Rule36" type="connector" idref="#AutoShape 768"/>
        <o:r id="V:Rule37" type="connector" idref="#AutoShape 21"/>
        <o:r id="V:Rule38" type="connector" idref="#AutoShape 42"/>
        <o:r id="V:Rule39" type="connector" idref="#AutoShape 470"/>
        <o:r id="V:Rule40" type="connector" idref="#AutoShape 66"/>
        <o:r id="V:Rule41" type="connector" idref="#AutoShape 606"/>
        <o:r id="V:Rule42" type="connector" idref="#AutoShape 43"/>
        <o:r id="V:Rule43" type="connector" idref="#AutoShape 623"/>
        <o:r id="V:Rule44" type="connector" idref="#AutoShape 769"/>
        <o:r id="V:Rule45" type="connector" idref="#AutoShape 741"/>
        <o:r id="V:Rule46" type="connector" idref="#AutoShape 615"/>
        <o:r id="V:Rule47" type="connector" idref="#AutoShape 73"/>
        <o:r id="V:Rule48" type="connector" idref="#AutoShape 60"/>
        <o:r id="V:Rule49" type="connector" idref="#AutoShape 621"/>
        <o:r id="V:Rule50" type="connector" idref="#AutoShape 11"/>
        <o:r id="V:Rule51" type="connector" idref="#AutoShape 625"/>
        <o:r id="V:Rule52" type="connector" idref="#AutoShape 469"/>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png"/><Relationship Id="rId84" Type="http://schemas.openxmlformats.org/officeDocument/2006/relationships/image" Target="media/image65.emf"/><Relationship Id="rId89" Type="http://schemas.openxmlformats.org/officeDocument/2006/relationships/image" Target="media/image69.emf"/><Relationship Id="rId16" Type="http://schemas.openxmlformats.org/officeDocument/2006/relationships/footer" Target="footer5.xml"/><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emf"/><Relationship Id="rId58" Type="http://schemas.openxmlformats.org/officeDocument/2006/relationships/image" Target="media/image40.emf"/><Relationship Id="rId74" Type="http://schemas.openxmlformats.org/officeDocument/2006/relationships/image" Target="media/image56.png"/><Relationship Id="rId79" Type="http://schemas.microsoft.com/office/2018/08/relationships/commentsExtensible" Target="commentsExtensible.xml"/><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5.emf"/><Relationship Id="rId48" Type="http://schemas.openxmlformats.org/officeDocument/2006/relationships/image" Target="media/image30.emf"/><Relationship Id="rId64" Type="http://schemas.openxmlformats.org/officeDocument/2006/relationships/image" Target="media/image46.emf"/><Relationship Id="rId69" Type="http://schemas.openxmlformats.org/officeDocument/2006/relationships/image" Target="media/image51.emf"/><Relationship Id="rId80" Type="http://schemas.openxmlformats.org/officeDocument/2006/relationships/image" Target="media/image61.png"/><Relationship Id="rId85" Type="http://schemas.openxmlformats.org/officeDocument/2006/relationships/image" Target="media/image66.w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41.emf"/><Relationship Id="rId103" Type="http://schemas.openxmlformats.org/officeDocument/2006/relationships/image" Target="media/image83.wmf"/><Relationship Id="rId108" Type="http://schemas.microsoft.com/office/2011/relationships/people" Target="people.xml"/><Relationship Id="rId54" Type="http://schemas.openxmlformats.org/officeDocument/2006/relationships/image" Target="media/image36.emf"/><Relationship Id="rId70" Type="http://schemas.openxmlformats.org/officeDocument/2006/relationships/image" Target="media/image52.png"/><Relationship Id="rId75" Type="http://schemas.openxmlformats.org/officeDocument/2006/relationships/image" Target="media/image57.emf"/><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footer" Target="footer6.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image" Target="media/image60.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1.emf"/><Relationship Id="rId109" Type="http://schemas.openxmlformats.org/officeDocument/2006/relationships/theme" Target="theme/theme1.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7.png"/><Relationship Id="rId104"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emf"/><Relationship Id="rId66" Type="http://schemas.openxmlformats.org/officeDocument/2006/relationships/image" Target="media/image48.emf"/><Relationship Id="rId87" Type="http://schemas.openxmlformats.org/officeDocument/2006/relationships/image" Target="media/image67.png"/><Relationship Id="rId61" Type="http://schemas.openxmlformats.org/officeDocument/2006/relationships/image" Target="media/image43.emf"/><Relationship Id="rId82" Type="http://schemas.openxmlformats.org/officeDocument/2006/relationships/image" Target="media/image63.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7.png"/><Relationship Id="rId56" Type="http://schemas.openxmlformats.org/officeDocument/2006/relationships/image" Target="media/image38.emf"/><Relationship Id="rId77" Type="http://schemas.openxmlformats.org/officeDocument/2006/relationships/image" Target="media/image59.png"/><Relationship Id="rId100" Type="http://schemas.openxmlformats.org/officeDocument/2006/relationships/image" Target="media/image80.png"/><Relationship Id="rId105"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image" Target="media/image54.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8.emf"/><Relationship Id="rId67" Type="http://schemas.openxmlformats.org/officeDocument/2006/relationships/image" Target="media/image49.emf"/><Relationship Id="rId20" Type="http://schemas.openxmlformats.org/officeDocument/2006/relationships/image" Target="media/image2.emf"/><Relationship Id="rId41" Type="http://schemas.openxmlformats.org/officeDocument/2006/relationships/image" Target="media/image23.png"/><Relationship Id="rId62" Type="http://schemas.openxmlformats.org/officeDocument/2006/relationships/image" Target="media/image44.emf"/><Relationship Id="rId83" Type="http://schemas.openxmlformats.org/officeDocument/2006/relationships/image" Target="media/image64.emf"/><Relationship Id="rId88" Type="http://schemas.openxmlformats.org/officeDocument/2006/relationships/image" Target="media/image6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6</TotalTime>
  <Pages>1</Pages>
  <Words>169290</Words>
  <Characters>964957</Characters>
  <Application>Microsoft Office Word</Application>
  <DocSecurity>0</DocSecurity>
  <Lines>8041</Lines>
  <Paragraphs>2263</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31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26</cp:revision>
  <dcterms:created xsi:type="dcterms:W3CDTF">2020-11-01T10:05:00Z</dcterms:created>
  <dcterms:modified xsi:type="dcterms:W3CDTF">2024-06-1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